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048966A9" w14:textId="77A27B0F" w:rsidR="00927A2F" w:rsidRDefault="00A02A7D">
      <w:pPr>
        <w:pStyle w:val="papersubtitle"/>
        <w:rPr>
          <w:sz w:val="48"/>
          <w:szCs w:val="48"/>
        </w:rPr>
      </w:pPr>
      <w:r>
        <w:rPr>
          <w:sz w:val="48"/>
          <w:szCs w:val="48"/>
        </w:rPr>
        <w:t>Exploring Git Repository Commit Size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706B13C3" w:rsidR="00927A2F" w:rsidRPr="00CD453F" w:rsidRDefault="009303D9" w:rsidP="00927A2F">
      <w:pPr>
        <w:pStyle w:val="Abstract"/>
        <w:rPr>
          <w:rStyle w:val="Emphasis"/>
        </w:rPr>
      </w:pPr>
      <w:r>
        <w:rPr>
          <w:i/>
          <w:iCs/>
        </w:rPr>
        <w:lastRenderedPageBreak/>
        <w:t>Abstract</w:t>
      </w:r>
      <w:r>
        <w:t>—</w:t>
      </w:r>
      <w:r w:rsidR="00927A2F" w:rsidRPr="00CD453F">
        <w:rPr>
          <w:rStyle w:val="Emphasis"/>
        </w:rPr>
        <w:t xml:space="preserve">Version control is an essential modern software </w:t>
      </w:r>
      <w:r w:rsidR="009230F6">
        <w:rPr>
          <w:rStyle w:val="Emphasis"/>
        </w:rPr>
        <w:t>engineering tool</w:t>
      </w:r>
      <w:r w:rsidR="00927A2F" w:rsidRPr="00CD453F">
        <w:rPr>
          <w:rStyle w:val="Emphasis"/>
        </w:rPr>
        <w:t>. It provides the means to reverse detrimental changes with minimal effort, allows developers t</w:t>
      </w:r>
      <w:r w:rsidR="009706B6">
        <w:rPr>
          <w:rStyle w:val="Emphasis"/>
        </w:rPr>
        <w:t>o work collaboratively on large-</w:t>
      </w:r>
      <w:r w:rsidR="00927A2F" w:rsidRPr="00CD453F">
        <w:rPr>
          <w:rStyle w:val="Emphasis"/>
        </w:rPr>
        <w:t xml:space="preserve">scale applications, and can provide a detailed history of an application’s lifecycle. The historical archive of a system proves crucial in revealing valuable patterns, the understanding of </w:t>
      </w:r>
      <w:r w:rsidR="00A02A7D">
        <w:rPr>
          <w:rStyle w:val="Emphasis"/>
        </w:rPr>
        <w:t>which can improve</w:t>
      </w:r>
      <w:r w:rsidR="00927A2F" w:rsidRPr="00CD453F">
        <w:rPr>
          <w:rStyle w:val="Emphasis"/>
        </w:rPr>
        <w:t xml:space="preserve"> the discipline of software development. Many version control systems exist, however th</w:t>
      </w:r>
      <w:r w:rsidR="00A02A7D">
        <w:rPr>
          <w:rStyle w:val="Emphasis"/>
        </w:rPr>
        <w:t>is work specifically focuses on</w:t>
      </w:r>
      <w:r w:rsidR="00927A2F" w:rsidRPr="00CD453F">
        <w:rPr>
          <w:rStyle w:val="Emphasis"/>
        </w:rPr>
        <w:t xml:space="preserve"> Git, a modern system that is rapidly gaining ground within the d</w:t>
      </w:r>
      <w:r w:rsidR="00A02A7D">
        <w:rPr>
          <w:rStyle w:val="Emphasis"/>
        </w:rPr>
        <w:t xml:space="preserve">evelopment community. Since Git </w:t>
      </w:r>
      <w:r w:rsidR="00927A2F" w:rsidRPr="00CD453F">
        <w:rPr>
          <w:rStyle w:val="Emphasis"/>
        </w:rPr>
        <w:t>follows</w:t>
      </w:r>
      <w:r w:rsidR="009230F6">
        <w:rPr>
          <w:rStyle w:val="Emphasis"/>
        </w:rPr>
        <w:t xml:space="preserve"> a distributed version control</w:t>
      </w:r>
      <w:r w:rsidR="00927A2F" w:rsidRPr="00CD453F">
        <w:rPr>
          <w:rStyle w:val="Emphasis"/>
        </w:rPr>
        <w:t xml:space="preserve"> model, any source code repository with a publicly accessible Git endpoint may be cloned by anyone </w:t>
      </w:r>
      <w:r w:rsidR="00A02A7D">
        <w:rPr>
          <w:rStyle w:val="Emphasis"/>
        </w:rPr>
        <w:t>utilizing</w:t>
      </w:r>
      <w:r w:rsidR="00927A2F" w:rsidRPr="00CD453F">
        <w:rPr>
          <w:rStyle w:val="Emphasis"/>
        </w:rPr>
        <w:t xml:space="preserve"> the tool. Changes made to each repository can </w:t>
      </w:r>
      <w:r w:rsidR="00A02A7D">
        <w:rPr>
          <w:rStyle w:val="Emphasis"/>
        </w:rPr>
        <w:t>exist independently</w:t>
      </w:r>
      <w:r w:rsidR="00927A2F" w:rsidRPr="00CD453F">
        <w:rPr>
          <w:rStyle w:val="Emphasis"/>
        </w:rPr>
        <w:t xml:space="preserve"> or be pushed or pulled between clones. Due to this flexibility, Git truly sets itself apart from older and more </w:t>
      </w:r>
      <w:r w:rsidR="002A6B63">
        <w:rPr>
          <w:rStyle w:val="Emphasis"/>
        </w:rPr>
        <w:t>traditional</w:t>
      </w:r>
      <w:r w:rsidR="00927A2F" w:rsidRPr="00CD453F">
        <w:rPr>
          <w:rStyle w:val="Emphasis"/>
        </w:rPr>
        <w:t xml:space="preserve"> version co</w:t>
      </w:r>
      <w:r w:rsidR="00A02A7D">
        <w:rPr>
          <w:rStyle w:val="Emphasis"/>
        </w:rPr>
        <w:t xml:space="preserve">ntrol tools by offering users an immensely </w:t>
      </w:r>
      <w:r w:rsidR="00927A2F" w:rsidRPr="00CD453F">
        <w:rPr>
          <w:rStyle w:val="Emphasis"/>
        </w:rPr>
        <w:t>customizable workflow.</w:t>
      </w:r>
    </w:p>
    <w:p w14:paraId="5CBF9150" w14:textId="26A926A2" w:rsidR="004D72B5" w:rsidRPr="00CD453F" w:rsidRDefault="00927A2F" w:rsidP="00927A2F">
      <w:pPr>
        <w:pStyle w:val="Abstract"/>
        <w:rPr>
          <w:rStyle w:val="Emphasis"/>
        </w:rPr>
      </w:pPr>
      <w:r w:rsidRPr="00CD453F">
        <w:rPr>
          <w:rStyle w:val="Emphasis"/>
        </w:rPr>
        <w:t xml:space="preserve">This study is an attempt to improve upon existing work by examining the commit </w:t>
      </w:r>
      <w:r w:rsidR="00A02A7D">
        <w:rPr>
          <w:rStyle w:val="Emphasis"/>
        </w:rPr>
        <w:t xml:space="preserve">history for </w:t>
      </w:r>
      <w:r w:rsidR="009230F6">
        <w:rPr>
          <w:rStyle w:val="Emphasis"/>
        </w:rPr>
        <w:t>thirteen</w:t>
      </w:r>
      <w:r w:rsidR="00A02A7D">
        <w:rPr>
          <w:rStyle w:val="Emphasis"/>
        </w:rPr>
        <w:t xml:space="preserve"> Git repositories, which is</w:t>
      </w:r>
      <w:r w:rsidRPr="00CD453F">
        <w:rPr>
          <w:rStyle w:val="Emphasis"/>
        </w:rPr>
        <w:t xml:space="preserve"> analyzed and compared to the foundational work to determine if use of the Git version control system </w:t>
      </w:r>
      <w:r w:rsidR="00A02A7D">
        <w:rPr>
          <w:rStyle w:val="Emphasis"/>
        </w:rPr>
        <w:t>improves</w:t>
      </w:r>
      <w:r w:rsidRPr="00CD453F">
        <w:rPr>
          <w:rStyle w:val="Emphasis"/>
        </w:rPr>
        <w:t xml:space="preserve"> the way develop</w:t>
      </w:r>
      <w:r w:rsidR="009230F6">
        <w:rPr>
          <w:rStyle w:val="Emphasis"/>
        </w:rPr>
        <w:t xml:space="preserve">ers make commits. Additionally, </w:t>
      </w:r>
      <w:r w:rsidRPr="00CD453F">
        <w:rPr>
          <w:rStyle w:val="Emphasis"/>
        </w:rPr>
        <w:t xml:space="preserve">size metrics are calculated to investigate if oversized commits are prevalent during development, considering that more modern practices and version control tools emphasize small </w:t>
      </w:r>
      <w:r w:rsidR="009230F6">
        <w:rPr>
          <w:rStyle w:val="Emphasis"/>
        </w:rPr>
        <w:t>changes</w:t>
      </w:r>
      <w:r w:rsidRPr="00CD453F">
        <w:rPr>
          <w:rStyle w:val="Emphasis"/>
        </w:rPr>
        <w:t>.</w:t>
      </w:r>
    </w:p>
    <w:p w14:paraId="3C369416" w14:textId="72527790" w:rsidR="00927A2F" w:rsidRDefault="004D72B5" w:rsidP="00A02A7D">
      <w:pPr>
        <w:pStyle w:val="Keywords"/>
        <w:jc w:val="center"/>
      </w:pPr>
      <w:r w:rsidRPr="004D72B5">
        <w:t>Keywords—</w:t>
      </w:r>
      <w:r w:rsidR="00B57EB1">
        <w:t>DVCS; Git;</w:t>
      </w:r>
      <w:r w:rsidR="00927A2F">
        <w:t xml:space="preserve"> Source Control;</w:t>
      </w:r>
      <w:r w:rsidR="00927A2F" w:rsidRPr="00927A2F">
        <w:t xml:space="preserve"> </w:t>
      </w:r>
      <w:r w:rsidR="00A02A7D">
        <w:t>Metrics; Mining Software Repositories</w:t>
      </w:r>
    </w:p>
    <w:p w14:paraId="14DBEAA9" w14:textId="77777777" w:rsidR="009303D9" w:rsidRPr="00D632BE" w:rsidRDefault="00927A2F" w:rsidP="00927A2F">
      <w:pPr>
        <w:pStyle w:val="Heading1"/>
      </w:pPr>
      <w:r>
        <w:t>Introduction</w:t>
      </w:r>
    </w:p>
    <w:p w14:paraId="53C600A1" w14:textId="42846D20" w:rsidR="00927A2F" w:rsidRDefault="00927A2F" w:rsidP="00927A2F">
      <w:pPr>
        <w:pStyle w:val="BodyText"/>
      </w:pPr>
      <w:r>
        <w:t xml:space="preserve">Throughout the course of </w:t>
      </w:r>
      <w:r w:rsidR="002A6B63">
        <w:t>the</w:t>
      </w:r>
      <w:r w:rsidR="009230F6">
        <w:t xml:space="preserve"> </w:t>
      </w:r>
      <w:r w:rsidR="002A6B63">
        <w:t>software</w:t>
      </w:r>
      <w:r>
        <w:t xml:space="preserve"> life cycle, changes made to </w:t>
      </w:r>
      <w:r w:rsidR="002A6B63">
        <w:t>a</w:t>
      </w:r>
      <w:r>
        <w:t xml:space="preserve"> project are recorded in </w:t>
      </w:r>
      <w:r w:rsidR="00A02A7D">
        <w:t>a chosen</w:t>
      </w:r>
      <w:r>
        <w:t xml:space="preserve"> version control system. When </w:t>
      </w:r>
      <w:r w:rsidR="00A02A7D">
        <w:t>Git is utilized</w:t>
      </w:r>
      <w:r>
        <w:t>, modifications are made to the developer’s local repos</w:t>
      </w:r>
      <w:r w:rsidR="00A02A7D">
        <w:t>itory by committing the changes. T</w:t>
      </w:r>
      <w:r>
        <w:t xml:space="preserve">hese local modifications are </w:t>
      </w:r>
      <w:r w:rsidR="00A02A7D">
        <w:t>placed in</w:t>
      </w:r>
      <w:r>
        <w:t xml:space="preserve"> the central repository by pushing the changes. </w:t>
      </w:r>
      <w:r w:rsidR="00A02A7D">
        <w:t xml:space="preserve">Through proper use of </w:t>
      </w:r>
      <w:r>
        <w:t xml:space="preserve">a version control system, the entire history of a project can be obtained </w:t>
      </w:r>
      <w:r w:rsidR="00A02A7D">
        <w:t xml:space="preserve">via </w:t>
      </w:r>
      <w:r>
        <w:t xml:space="preserve">commit records. </w:t>
      </w:r>
    </w:p>
    <w:p w14:paraId="6E12F2E8" w14:textId="5651233D" w:rsidR="00927A2F" w:rsidRDefault="00927A2F" w:rsidP="00927A2F">
      <w:pPr>
        <w:pStyle w:val="BodyText"/>
      </w:pPr>
      <w:r>
        <w:t>Modern software practices encourage small commits to decrease th</w:t>
      </w:r>
      <w:r w:rsidR="00E515E3">
        <w:t xml:space="preserve">e likelihood of </w:t>
      </w:r>
      <w:r w:rsidR="009706B6">
        <w:t xml:space="preserve">introducing </w:t>
      </w:r>
      <w:r w:rsidR="00E515E3">
        <w:t>bugs</w:t>
      </w:r>
      <w:r w:rsidR="00A02A7D">
        <w:t xml:space="preserve">. Git, in particular, </w:t>
      </w:r>
      <w:r>
        <w:t>motivates these practices with the commit-push workflow. S</w:t>
      </w:r>
      <w:r w:rsidR="007452F2">
        <w:t>maller changes can be committed</w:t>
      </w:r>
      <w:r>
        <w:t xml:space="preserve"> and the la</w:t>
      </w:r>
      <w:r w:rsidR="009230F6">
        <w:t xml:space="preserve">rger </w:t>
      </w:r>
      <w:r w:rsidR="007452F2">
        <w:t xml:space="preserve">aggregation of changes </w:t>
      </w:r>
      <w:r w:rsidR="009706B6">
        <w:t xml:space="preserve">may then be </w:t>
      </w:r>
      <w:r>
        <w:t>pushed.</w:t>
      </w:r>
    </w:p>
    <w:p w14:paraId="67FDA6FD" w14:textId="5C332059" w:rsidR="00927A2F" w:rsidRDefault="00927A2F" w:rsidP="00927A2F">
      <w:pPr>
        <w:pStyle w:val="BodyText"/>
      </w:pPr>
      <w:r>
        <w:t xml:space="preserve">We </w:t>
      </w:r>
      <w:r w:rsidR="00A02A7D">
        <w:t xml:space="preserve">believe </w:t>
      </w:r>
      <w:r>
        <w:t xml:space="preserve">that by studying repositories using </w:t>
      </w:r>
      <w:r w:rsidR="00A02A7D">
        <w:t>a modern version control system</w:t>
      </w:r>
      <w:r>
        <w:t xml:space="preserve">,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w:t>
      </w:r>
      <w:r w:rsidR="00DC2904" w:rsidRPr="00DC2904">
        <w:rPr>
          <w:noProof/>
        </w:rPr>
        <w:t>Arafat09</w:t>
      </w:r>
      <w:r w:rsidR="00E515E3">
        <w:rPr>
          <w:noProof/>
        </w:rPr>
        <w:t>]</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size metrics were obtained from </w:t>
      </w:r>
      <w:r w:rsidR="009230F6">
        <w:t>repository histories</w:t>
      </w:r>
      <w:r>
        <w:t xml:space="preserve">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w:t>
      </w:r>
      <w:r>
        <w:lastRenderedPageBreak/>
        <w:t xml:space="preserve">specifically, </w:t>
      </w:r>
      <w:r w:rsidR="002E0BD9">
        <w:t>the only projects that were studied were using SVN</w:t>
      </w:r>
      <w:r>
        <w:t xml:space="preserve">. Our ultimate goal is to determine if large commits are a frequent and problematic occurrence in repositories using Git, </w:t>
      </w:r>
      <w:r w:rsidR="009706B6">
        <w:t>which encourages modern practices and stresses small commits in its workflow</w:t>
      </w:r>
      <w:r>
        <w:t xml:space="preserve">. To </w:t>
      </w:r>
      <w:r w:rsidR="002E0BD9">
        <w:t>accomplish</w:t>
      </w:r>
      <w:r>
        <w:t xml:space="preserve"> this goal, we examined three size metrics utilizing a </w:t>
      </w:r>
      <w:r w:rsidR="002E0BD9">
        <w:t xml:space="preserve">custom tool </w:t>
      </w:r>
      <w:r>
        <w:t>developed for traversing repository commit histories:</w:t>
      </w:r>
    </w:p>
    <w:p w14:paraId="08FC29BB" w14:textId="7BA66AFB" w:rsidR="00927A2F" w:rsidRDefault="00927A2F" w:rsidP="00927A2F">
      <w:pPr>
        <w:pStyle w:val="BodyText"/>
        <w:numPr>
          <w:ilvl w:val="0"/>
          <w:numId w:val="25"/>
        </w:numPr>
        <w:ind w:left="630"/>
      </w:pPr>
      <w:r>
        <w:t xml:space="preserve">Number of lines of code (LOC) </w:t>
      </w:r>
      <w:r w:rsidR="00615A5F">
        <w:t>modified in a commit</w:t>
      </w:r>
    </w:p>
    <w:p w14:paraId="4CD99B09" w14:textId="1D6C8CE2" w:rsidR="00927A2F" w:rsidRDefault="00615A5F" w:rsidP="00927A2F">
      <w:pPr>
        <w:pStyle w:val="BodyText"/>
        <w:numPr>
          <w:ilvl w:val="0"/>
          <w:numId w:val="25"/>
        </w:numPr>
        <w:ind w:left="630"/>
      </w:pPr>
      <w:r>
        <w:t xml:space="preserve">Number of files </w:t>
      </w:r>
      <w:r w:rsidR="00927A2F">
        <w:t>modified in a commit</w:t>
      </w:r>
    </w:p>
    <w:p w14:paraId="531D99A3" w14:textId="68656C74" w:rsidR="00927A2F" w:rsidRDefault="00927A2F" w:rsidP="00927A2F">
      <w:pPr>
        <w:pStyle w:val="BodyText"/>
        <w:numPr>
          <w:ilvl w:val="0"/>
          <w:numId w:val="25"/>
        </w:numPr>
        <w:ind w:left="630"/>
      </w:pPr>
      <w:r>
        <w:t>Number of hunks modified in a commit</w:t>
      </w:r>
    </w:p>
    <w:p w14:paraId="319BD53D" w14:textId="0E1E1DC0" w:rsidR="00927A2F" w:rsidRDefault="00927A2F" w:rsidP="00927A2F">
      <w:pPr>
        <w:pStyle w:val="BodyText"/>
      </w:pPr>
      <w:r>
        <w:t>All metrics</w:t>
      </w:r>
      <w:r w:rsidR="00D36AB5">
        <w:t xml:space="preserve"> were obtained using the </w:t>
      </w:r>
      <w:r w:rsidR="002E0BD9">
        <w:t>libgit2</w:t>
      </w:r>
      <w:r w:rsidR="002E0BD9">
        <w:rPr>
          <w:rStyle w:val="FootnoteReference"/>
        </w:rPr>
        <w:footnoteReference w:id="1"/>
      </w:r>
      <w:r w:rsidR="002E0BD9">
        <w:t xml:space="preserve"> </w:t>
      </w:r>
      <w:r w:rsidR="009230F6">
        <w:t>library with</w:t>
      </w:r>
      <w:r w:rsidR="002E0BD9">
        <w:t xml:space="preserve"> </w:t>
      </w:r>
      <w:r w:rsidR="00D36AB5">
        <w:t>pygit2</w:t>
      </w:r>
      <w:r w:rsidR="00D36AB5">
        <w:rPr>
          <w:rStyle w:val="FootnoteReference"/>
        </w:rPr>
        <w:footnoteReference w:id="2"/>
      </w:r>
      <w:r w:rsidR="002E0BD9">
        <w:t xml:space="preserve"> </w:t>
      </w:r>
      <w:r w:rsidR="00720B2C">
        <w:t>P</w:t>
      </w:r>
      <w:r w:rsidR="002E0BD9">
        <w:t>ython bindings</w:t>
      </w:r>
      <w:r>
        <w:t xml:space="preserve">, which exposes the core functionality of Git. </w:t>
      </w:r>
      <w:r w:rsidR="002E0BD9">
        <w:t xml:space="preserve">For the purposes of this study, the </w:t>
      </w:r>
      <w:proofErr w:type="gramStart"/>
      <w:r w:rsidR="009230F6">
        <w:t>number</w:t>
      </w:r>
      <w:proofErr w:type="gramEnd"/>
      <w:r w:rsidR="002E0BD9">
        <w:t xml:space="preserve"> of files that have been modified represent the coarsest level of granularity that can be achieved</w:t>
      </w:r>
      <w:r>
        <w:t>.</w:t>
      </w:r>
      <w:r w:rsidR="009230F6">
        <w:t xml:space="preserve"> The </w:t>
      </w:r>
      <w:proofErr w:type="gramStart"/>
      <w:r w:rsidR="009230F6">
        <w:t>number</w:t>
      </w:r>
      <w:proofErr w:type="gramEnd"/>
      <w:r w:rsidR="002E0BD9">
        <w:t xml:space="preserve"> of lines of code that have been added, deleted, or modified represent the finest level of granularity.</w:t>
      </w:r>
      <w:r>
        <w:t xml:space="preserve"> </w:t>
      </w:r>
      <w:r w:rsidR="002E0BD9">
        <w:t xml:space="preserve">The measure of hunks lie between these two levels. </w:t>
      </w:r>
      <w:r>
        <w:t xml:space="preserve">A hunk is a </w:t>
      </w:r>
      <w:r w:rsidR="00615A5F">
        <w:t xml:space="preserve">consecutive block of lines </w:t>
      </w:r>
      <w:r>
        <w:t>that have been modified together within a file.</w:t>
      </w:r>
      <w:r w:rsidR="002E0BD9">
        <w:t xml:space="preserve"> </w:t>
      </w:r>
      <w:r w:rsidR="00615A5F">
        <w:t>Unlike the previous work, we eliminated the context line</w:t>
      </w:r>
      <w:r w:rsidR="009230F6">
        <w:t>s</w:t>
      </w:r>
      <w:r w:rsidR="00615A5F">
        <w:t xml:space="preserve"> from each hunk to only compare lines that were modified. </w:t>
      </w:r>
      <w:r w:rsidR="002E0BD9">
        <w:t xml:space="preserve">In this fashion, </w:t>
      </w:r>
      <w:r w:rsidR="009230F6">
        <w:t>we measure commit sizes</w:t>
      </w:r>
      <w:r w:rsidR="00615A5F">
        <w:t xml:space="preserve"> with varying levels of granularity. </w:t>
      </w:r>
    </w:p>
    <w:p w14:paraId="42504287" w14:textId="5226D621" w:rsidR="00927A2F" w:rsidRDefault="00927A2F" w:rsidP="00927A2F">
      <w:pPr>
        <w:pStyle w:val="BodyText"/>
      </w:pPr>
      <w:r>
        <w:t xml:space="preserve">The </w:t>
      </w:r>
      <w:r w:rsidR="00615A5F">
        <w:t>study presented here examines thirteen</w:t>
      </w:r>
      <w:r>
        <w:t xml:space="preserve"> open source software projects. After collecting data for each project’s entire revision history, </w:t>
      </w:r>
      <w:r w:rsidR="00615A5F">
        <w:t xml:space="preserve">the </w:t>
      </w:r>
      <w:r>
        <w:t>calculated metric</w:t>
      </w:r>
      <w:r w:rsidR="009230F6">
        <w:t>s</w:t>
      </w:r>
      <w:r>
        <w:t xml:space="preserve"> for lines, files, and hunks </w:t>
      </w:r>
      <w:r w:rsidR="009230F6">
        <w:t xml:space="preserve">per commit </w:t>
      </w:r>
      <w:r>
        <w:t xml:space="preserve">are separated into categories of extra-small, small, medium, large, and extra-large. </w:t>
      </w:r>
      <w:r w:rsidR="009230F6">
        <w:t>Overall trends and relationships between the extra-small to extra-large categories and the size metrics were studied by computing correlation coefficients.</w:t>
      </w:r>
    </w:p>
    <w:p w14:paraId="1C1505D1" w14:textId="3D8785CC" w:rsidR="009303D9" w:rsidRDefault="00615A5F" w:rsidP="00927A2F">
      <w:pPr>
        <w:pStyle w:val="BodyText"/>
      </w:pPr>
      <w:r>
        <w:t>This</w:t>
      </w:r>
      <w:r w:rsidR="00927A2F">
        <w:t xml:space="preserve"> paper is organized as follows. Section 2 discusses related work in commit size studie</w:t>
      </w:r>
      <w:r>
        <w:t>s, including the original study, which</w:t>
      </w:r>
      <w:r w:rsidR="00927A2F">
        <w:t xml:space="preserve"> this paper replicates. Section 3 presents a background of Git, discusses how it </w:t>
      </w:r>
      <w:r w:rsidR="009706B6">
        <w:t>distinguished from other</w:t>
      </w:r>
      <w:r w:rsidR="00927A2F">
        <w:t xml:space="preserve"> version control systems</w:t>
      </w:r>
      <w:r>
        <w:t>,</w:t>
      </w:r>
      <w:r w:rsidR="00927A2F">
        <w:t xml:space="preserve"> </w:t>
      </w:r>
      <w:r>
        <w:t>and notes common associated workflows</w:t>
      </w:r>
      <w:r w:rsidR="00927A2F">
        <w:t xml:space="preserve">. Section 4 presents </w:t>
      </w:r>
      <w:r w:rsidR="009706B6">
        <w:t xml:space="preserve">the </w:t>
      </w:r>
      <w:r w:rsidR="00927A2F">
        <w:t>design and implementa</w:t>
      </w:r>
      <w:r>
        <w:t>tion details of our P</w:t>
      </w:r>
      <w:r w:rsidR="00FD2CC9">
        <w:t xml:space="preserve">ython tool, srcstat, </w:t>
      </w:r>
      <w:r w:rsidR="00927A2F">
        <w:t>created to analyze source code size metrics regarding multiple repositories’ commit histories. Section 5 demonstrates an evaluation of the results gathered. Section 6 explores threats to the validity of the results. Section 7 describes future work, and Section 8 concludes.</w:t>
      </w:r>
    </w:p>
    <w:p w14:paraId="4371A398" w14:textId="799DE9E3" w:rsidR="00B43A1A" w:rsidRDefault="00B43A1A" w:rsidP="00B43A1A">
      <w:pPr>
        <w:pStyle w:val="Heading1"/>
      </w:pPr>
      <w:r>
        <w:lastRenderedPageBreak/>
        <w:t>Related Works</w:t>
      </w:r>
    </w:p>
    <w:p w14:paraId="62A8B93B" w14:textId="1E472A65" w:rsidR="00B43A1A" w:rsidRPr="00B43A1A" w:rsidRDefault="00B43A1A" w:rsidP="00B43A1A">
      <w:pPr>
        <w:pStyle w:val="NormalText"/>
        <w:rPr>
          <w:rFonts w:ascii="Times" w:hAnsi="Times"/>
        </w:rPr>
      </w:pPr>
      <w:r w:rsidRPr="00B43A1A">
        <w:t xml:space="preserve">Arafat and </w:t>
      </w:r>
      <w:proofErr w:type="spellStart"/>
      <w:r w:rsidRPr="00B43A1A">
        <w:t>Riehle</w:t>
      </w:r>
      <w:proofErr w:type="spellEnd"/>
      <w:r w:rsidRPr="00B43A1A">
        <w:t xml:space="preserv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w:t>
      </w:r>
      <w:r w:rsidR="00DC2904" w:rsidRPr="00DC2904">
        <w:rPr>
          <w:noProof/>
        </w:rPr>
        <w:t>Arafat09</w:t>
      </w:r>
      <w:r w:rsidR="00E515E3">
        <w:rPr>
          <w:noProof/>
        </w:rPr>
        <w:t>]</w:t>
      </w:r>
      <w:r w:rsidR="00E515E3">
        <w:fldChar w:fldCharType="end"/>
      </w:r>
      <w:r w:rsidRPr="00B43A1A">
        <w:t xml:space="preserve"> analyzed commits for over 9,000 open source projects and over 8 million commits using</w:t>
      </w:r>
      <w:r w:rsidR="00D36AB5">
        <w:t xml:space="preserve"> an analytics tool called </w:t>
      </w:r>
      <w:proofErr w:type="spellStart"/>
      <w:r w:rsidR="00D36AB5">
        <w:t>Ohloh</w:t>
      </w:r>
      <w:proofErr w:type="spellEnd"/>
      <w:r w:rsidR="00D36AB5">
        <w:rPr>
          <w:rStyle w:val="FootnoteReference"/>
        </w:rPr>
        <w:footnoteReference w:id="3"/>
      </w:r>
      <w:r w:rsidR="00D36AB5">
        <w:t xml:space="preserve">. </w:t>
      </w:r>
      <w:r w:rsidRPr="00B43A1A">
        <w:t xml:space="preserve">Each commit was separated into three categories including single focused commits, aggregate team contributions, and repository refactorings. Single individual developer </w:t>
      </w:r>
      <w:r w:rsidR="00CA5CCA">
        <w:t xml:space="preserve">commit </w:t>
      </w:r>
      <w:r w:rsidRPr="00B43A1A">
        <w:t xml:space="preserve">contributions </w:t>
      </w:r>
      <w:r w:rsidR="00CA5CCA">
        <w:t>pertain to changes that</w:t>
      </w:r>
      <w:r w:rsidRPr="00B43A1A">
        <w:t xml:space="preserve"> ideally fix only one semantic issue, ranging from 1 to 100 SLOC in the commit size. Aggregate developer contributions </w:t>
      </w:r>
      <w:r w:rsidR="00504F8C">
        <w:t>are similar to Git push, and are comprised</w:t>
      </w:r>
      <w:r w:rsidRPr="00B43A1A">
        <w:t xml:space="preserve"> of a set of commits that either a single develope</w:t>
      </w:r>
      <w:r w:rsidR="00504F8C">
        <w:t>r or a team of developers made. These commit sizes can range</w:t>
      </w:r>
      <w:r w:rsidRPr="00B43A1A">
        <w:t xml:space="preserve"> </w:t>
      </w:r>
      <w:r w:rsidR="00504F8C">
        <w:t xml:space="preserve">anywhere </w:t>
      </w:r>
      <w:r w:rsidRPr="00B43A1A">
        <w:t xml:space="preserve">from 101 to 10,000 SLOC. </w:t>
      </w:r>
      <w:r w:rsidR="00504F8C">
        <w:t>Repository refactorings</w:t>
      </w:r>
      <w:r w:rsidRPr="00B43A1A">
        <w:t xml:space="preserve"> </w:t>
      </w:r>
      <w:r w:rsidR="00504F8C">
        <w:t>surpass</w:t>
      </w:r>
      <w:r w:rsidRPr="00B43A1A">
        <w:t xml:space="preserve"> </w:t>
      </w:r>
      <w:r w:rsidR="00CA5CCA">
        <w:t xml:space="preserve">10,000 SLOC in commit size and </w:t>
      </w:r>
      <w:r w:rsidR="00504F8C">
        <w:t>typically</w:t>
      </w:r>
      <w:r w:rsidR="009230F6">
        <w:t xml:space="preserve"> deal</w:t>
      </w:r>
      <w:r w:rsidRPr="00B43A1A">
        <w:t xml:space="preserve"> with integrating an entire library or </w:t>
      </w:r>
      <w:r w:rsidR="00504F8C">
        <w:t xml:space="preserve">the </w:t>
      </w:r>
      <w:r w:rsidRPr="00B43A1A">
        <w:t xml:space="preserve">branching </w:t>
      </w:r>
      <w:r w:rsidR="00504F8C">
        <w:t xml:space="preserve">of </w:t>
      </w:r>
      <w:r w:rsidRPr="00B43A1A">
        <w:t xml:space="preserve">a project. Categories were formed based on the size of the commit measured </w:t>
      </w:r>
      <w:r w:rsidR="00504F8C">
        <w:t xml:space="preserve">in SLOC. The study concluded </w:t>
      </w:r>
      <w:r w:rsidRPr="00B43A1A">
        <w:t xml:space="preserve">that single commits constitute 83% of </w:t>
      </w:r>
      <w:r w:rsidR="00504F8C">
        <w:t>the</w:t>
      </w:r>
      <w:r w:rsidRPr="00B43A1A">
        <w:t xml:space="preserve"> sample population. The authors suggested that the dominance of small commits is a result of modern open source software development processes, such as </w:t>
      </w:r>
      <w:r w:rsidR="00504F8C">
        <w:t xml:space="preserve">the </w:t>
      </w:r>
      <w:r w:rsidRPr="00B43A1A">
        <w:t xml:space="preserve">dictator and </w:t>
      </w:r>
      <w:proofErr w:type="gramStart"/>
      <w:r w:rsidRPr="00B43A1A">
        <w:t>lieutenants</w:t>
      </w:r>
      <w:proofErr w:type="gramEnd"/>
      <w:r w:rsidRPr="00B43A1A">
        <w:t xml:space="preserve"> workflow. </w:t>
      </w:r>
      <w:r w:rsidR="009230F6">
        <w:t>The</w:t>
      </w:r>
      <w:r w:rsidRPr="00B43A1A">
        <w:t xml:space="preserve"> authors proposed that large commits were caused by copy and paste, initial check-in of existing projects, or merging.</w:t>
      </w:r>
    </w:p>
    <w:p w14:paraId="7DD6F46E" w14:textId="1E5BE2F0" w:rsidR="00B43A1A" w:rsidRPr="00B43A1A" w:rsidRDefault="00B43A1A" w:rsidP="00B43A1A">
      <w:pPr>
        <w:pStyle w:val="NormalText"/>
        <w:rPr>
          <w:rFonts w:ascii="Times" w:hAnsi="Times"/>
        </w:rPr>
      </w:pPr>
      <w:r w:rsidRPr="00B43A1A">
        <w:t xml:space="preserve">Hindl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w:t>
      </w:r>
      <w:r w:rsidR="00DC2904" w:rsidRPr="00DC2904">
        <w:rPr>
          <w:noProof/>
        </w:rPr>
        <w:t>Hindle08</w:t>
      </w:r>
      <w:r w:rsidR="00E515E3">
        <w:rPr>
          <w:noProof/>
        </w:rPr>
        <w:t>]</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w:t>
      </w:r>
      <w:r w:rsidR="00DC2904" w:rsidRPr="00DC2904">
        <w:rPr>
          <w:noProof/>
        </w:rPr>
        <w:t>Swanson76</w:t>
      </w:r>
      <w:r w:rsidR="00E515E3">
        <w:rPr>
          <w:noProof/>
        </w:rPr>
        <w:t>]</w:t>
      </w:r>
      <w:r w:rsidR="00E515E3">
        <w:fldChar w:fldCharType="end"/>
      </w:r>
      <w:r w:rsidRPr="00B43A1A">
        <w:t xml:space="preserve">, and manually classified the largest 1% of commits in nine open source projects. </w:t>
      </w:r>
      <w:r w:rsidR="00504F8C">
        <w:t>Traditionally, l</w:t>
      </w:r>
      <w:r w:rsidRPr="00B43A1A">
        <w:t xml:space="preserve">arge commits are often explained by merges, copyright changes, and license updates. </w:t>
      </w:r>
      <w:r w:rsidR="00504F8C">
        <w:t>However, this</w:t>
      </w:r>
      <w:r w:rsidRPr="00B43A1A">
        <w:t xml:space="preserve"> study found that the most frequently occurring large commits involved </w:t>
      </w:r>
      <w:r w:rsidR="009230F6">
        <w:t xml:space="preserve">not just </w:t>
      </w:r>
      <w:r w:rsidRPr="00B43A1A">
        <w:t xml:space="preserve">merges, </w:t>
      </w:r>
      <w:r w:rsidR="009230F6">
        <w:t>but also</w:t>
      </w:r>
      <w:r w:rsidR="00B86067">
        <w:t xml:space="preserve"> </w:t>
      </w:r>
      <w:r w:rsidRPr="00B43A1A">
        <w:t xml:space="preserve">feature additions, documentation, adding a module, initializing a module, code cleanup or refactoring, token replacement, bug fixes, and changes in the build or configuration settings. A theme of large commits was also considered for each project. </w:t>
      </w:r>
    </w:p>
    <w:p w14:paraId="3A6C24A9" w14:textId="54E1EF8D" w:rsidR="00B43A1A" w:rsidRPr="00B43A1A" w:rsidRDefault="00B43A1A" w:rsidP="00B43A1A">
      <w:pPr>
        <w:pStyle w:val="NormalText"/>
        <w:rPr>
          <w:rFonts w:ascii="Times" w:hAnsi="Times"/>
        </w:rPr>
      </w:pPr>
      <w:r w:rsidRPr="00B43A1A">
        <w:t xml:space="preserve">Hindl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w:t>
      </w:r>
      <w:r w:rsidR="00DC2904" w:rsidRPr="00DC2904">
        <w:rPr>
          <w:noProof/>
        </w:rPr>
        <w:t>Hindle09</w:t>
      </w:r>
      <w:r w:rsidR="00E515E3">
        <w:rPr>
          <w:noProof/>
        </w:rPr>
        <w:t>]</w:t>
      </w:r>
      <w:r w:rsidR="00E515E3">
        <w:fldChar w:fldCharType="end"/>
      </w:r>
      <w:r w:rsidRPr="00B43A1A">
        <w:t xml:space="preserve"> manually </w:t>
      </w:r>
      <w:r w:rsidR="009230F6">
        <w:t>classified</w:t>
      </w:r>
      <w:r w:rsidRPr="00B43A1A">
        <w:t xml:space="preserve">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w:t>
      </w:r>
      <w:r w:rsidR="00DC2904" w:rsidRPr="00DC2904">
        <w:rPr>
          <w:noProof/>
        </w:rPr>
        <w:t>Swanson76</w:t>
      </w:r>
      <w:r w:rsidR="00E515E3">
        <w:rPr>
          <w:noProof/>
        </w:rPr>
        <w:t>]</w:t>
      </w:r>
      <w:r w:rsidR="00E515E3">
        <w:fldChar w:fldCharType="end"/>
      </w:r>
      <w:r w:rsidRPr="00B43A1A">
        <w:t>, then created a machine learning tool to automatically classify the ch</w:t>
      </w:r>
      <w:r>
        <w:t>anges based on commit messages.</w:t>
      </w:r>
    </w:p>
    <w:p w14:paraId="3A22AA58" w14:textId="0DB2CBAE" w:rsidR="00B43A1A" w:rsidRPr="00B43A1A" w:rsidRDefault="00504F8C" w:rsidP="00B43A1A">
      <w:pPr>
        <w:pStyle w:val="NormalText"/>
        <w:rPr>
          <w:rFonts w:ascii="Times" w:eastAsia="Times New Roman" w:hAnsi="Times"/>
        </w:rPr>
      </w:pPr>
      <w:proofErr w:type="spellStart"/>
      <w:r>
        <w:rPr>
          <w:rFonts w:eastAsia="Times New Roman"/>
        </w:rPr>
        <w:t>Abdulkareem</w:t>
      </w:r>
      <w:proofErr w:type="spellEnd"/>
      <w:r>
        <w:rPr>
          <w:rFonts w:eastAsia="Times New Roman"/>
        </w:rPr>
        <w:t xml:space="preserve"> </w:t>
      </w:r>
      <w:proofErr w:type="spellStart"/>
      <w:r>
        <w:rPr>
          <w:rFonts w:eastAsia="Times New Roman"/>
        </w:rPr>
        <w:t>Alali</w:t>
      </w:r>
      <w:proofErr w:type="spellEnd"/>
      <w:r>
        <w:rPr>
          <w:rFonts w:eastAsia="Times New Roman"/>
        </w:rPr>
        <w:t xml:space="preserve"> et al</w:t>
      </w:r>
      <w:r w:rsidR="00B43A1A"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DC2904">
        <w:rPr>
          <w:rFonts w:eastAsia="Times New Roman"/>
          <w:noProof/>
        </w:rPr>
        <w:t>[Alali08]</w:t>
      </w:r>
      <w:r w:rsidR="00E515E3">
        <w:rPr>
          <w:rFonts w:eastAsia="Times New Roman"/>
        </w:rPr>
        <w:fldChar w:fldCharType="end"/>
      </w:r>
      <w:r w:rsidR="00B43A1A" w:rsidRPr="00B43A1A">
        <w:rPr>
          <w:rFonts w:eastAsia="Times New Roman"/>
        </w:rPr>
        <w:t xml:space="preserve"> focused on the version histories of nine open source software projects that use SVN. Commit sizes were measured </w:t>
      </w:r>
      <w:r>
        <w:rPr>
          <w:rFonts w:eastAsia="Times New Roman"/>
        </w:rPr>
        <w:t>in</w:t>
      </w:r>
      <w:r w:rsidR="00B43A1A" w:rsidRPr="00B43A1A">
        <w:rPr>
          <w:rFonts w:eastAsia="Times New Roman"/>
        </w:rPr>
        <w:t xml:space="preserve"> LOC, hunks, and number of files modified using GNU diff. This </w:t>
      </w:r>
      <w:r>
        <w:rPr>
          <w:rFonts w:eastAsia="Times New Roman"/>
        </w:rPr>
        <w:t xml:space="preserve">approach </w:t>
      </w:r>
      <w:r w:rsidR="00B43A1A" w:rsidRPr="00B43A1A">
        <w:rPr>
          <w:rFonts w:eastAsia="Times New Roman"/>
        </w:rPr>
        <w:t>allowed for varying levels of granul</w:t>
      </w:r>
      <w:r w:rsidR="00B43A1A">
        <w:rPr>
          <w:rFonts w:eastAsia="Times New Roman"/>
        </w:rPr>
        <w:t>arity</w:t>
      </w:r>
      <w:r w:rsidR="00B43A1A" w:rsidRPr="00B43A1A">
        <w:rPr>
          <w:rFonts w:eastAsia="Times New Roman"/>
        </w:rPr>
        <w:t xml:space="preserve"> with respect to the amount</w:t>
      </w:r>
      <w:r w:rsidR="00F74FBD">
        <w:rPr>
          <w:rFonts w:eastAsia="Times New Roman"/>
        </w:rPr>
        <w:t xml:space="preserve"> of changes made to the system </w:t>
      </w:r>
      <w:r w:rsidR="00B43A1A" w:rsidRPr="00B43A1A">
        <w:rPr>
          <w:rFonts w:eastAsia="Times New Roman"/>
        </w:rPr>
        <w:t xml:space="preserve">or module, while also respecting the cohesive properties of the </w:t>
      </w:r>
      <w:r w:rsidR="00F74FBD">
        <w:rPr>
          <w:rFonts w:eastAsia="Times New Roman"/>
        </w:rPr>
        <w:t>system</w:t>
      </w:r>
      <w:r w:rsidR="00B43A1A" w:rsidRPr="00B43A1A">
        <w:rPr>
          <w:rFonts w:eastAsia="Times New Roman"/>
        </w:rPr>
        <w:t>. Each size metric was separated int</w:t>
      </w:r>
      <w:r>
        <w:rPr>
          <w:rFonts w:eastAsia="Times New Roman"/>
        </w:rPr>
        <w:t>o categories ranging from extra-small to extra-l</w:t>
      </w:r>
      <w:r w:rsidR="00B43A1A" w:rsidRPr="00B43A1A">
        <w:rPr>
          <w:rFonts w:eastAsia="Times New Roman"/>
        </w:rPr>
        <w:t xml:space="preserve">arge. After all commits had been categorized, a correlation coefficient was calculated for lines and hunks, files and hunks, and files and lines. </w:t>
      </w:r>
      <w:r>
        <w:rPr>
          <w:rFonts w:eastAsia="Times New Roman"/>
        </w:rPr>
        <w:t>While n</w:t>
      </w:r>
      <w:r w:rsidR="00B43A1A" w:rsidRPr="00B43A1A">
        <w:rPr>
          <w:rFonts w:eastAsia="Times New Roman"/>
        </w:rPr>
        <w:t>o significant correlation was found between line and file</w:t>
      </w:r>
      <w:r w:rsidR="009230F6">
        <w:rPr>
          <w:rFonts w:eastAsia="Times New Roman"/>
        </w:rPr>
        <w:t xml:space="preserve"> or file and hunk</w:t>
      </w:r>
      <w:r w:rsidR="00B43A1A" w:rsidRPr="00B43A1A">
        <w:rPr>
          <w:rFonts w:eastAsia="Times New Roman"/>
        </w:rPr>
        <w:t xml:space="preserve"> measures, a substantial co-relationship was found between line and hunk measures. As opposed to SVN, our paper aims to replicate this study using Git. In addition, </w:t>
      </w:r>
      <w:r w:rsidR="00F74FBD">
        <w:rPr>
          <w:rFonts w:eastAsia="Times New Roman"/>
        </w:rPr>
        <w:t>this study</w:t>
      </w:r>
      <w:r w:rsidR="00B43A1A" w:rsidRPr="00B43A1A">
        <w:rPr>
          <w:rFonts w:eastAsia="Times New Roman"/>
        </w:rPr>
        <w:t xml:space="preserve"> also examined the vocabulary</w:t>
      </w:r>
      <w:r w:rsidR="0005678B">
        <w:rPr>
          <w:rFonts w:eastAsia="Times New Roman"/>
        </w:rPr>
        <w:t xml:space="preserve"> of the commits</w:t>
      </w:r>
      <w:r w:rsidR="00B43A1A" w:rsidRPr="00B43A1A">
        <w:rPr>
          <w:rFonts w:eastAsia="Times New Roman"/>
        </w:rPr>
        <w:t xml:space="preserve"> </w:t>
      </w:r>
      <w:r>
        <w:rPr>
          <w:rFonts w:eastAsia="Times New Roman"/>
        </w:rPr>
        <w:t>compared to the size</w:t>
      </w:r>
      <w:r w:rsidR="0005678B">
        <w:rPr>
          <w:rFonts w:eastAsia="Times New Roman"/>
        </w:rPr>
        <w:t>s</w:t>
      </w:r>
      <w:r>
        <w:rPr>
          <w:rFonts w:eastAsia="Times New Roman"/>
        </w:rPr>
        <w:t xml:space="preserve"> and established </w:t>
      </w:r>
      <w:r w:rsidR="00B43A1A" w:rsidRPr="00B43A1A">
        <w:rPr>
          <w:rFonts w:eastAsia="Times New Roman"/>
        </w:rPr>
        <w:t xml:space="preserve">the most </w:t>
      </w:r>
      <w:r w:rsidR="0005678B">
        <w:rPr>
          <w:rFonts w:eastAsia="Times New Roman"/>
        </w:rPr>
        <w:t>frequent</w:t>
      </w:r>
      <w:r w:rsidR="00B43A1A" w:rsidRPr="00B43A1A">
        <w:rPr>
          <w:rFonts w:eastAsia="Times New Roman"/>
        </w:rPr>
        <w:t xml:space="preserve"> </w:t>
      </w:r>
      <w:r w:rsidR="0005678B">
        <w:rPr>
          <w:rFonts w:eastAsia="Times New Roman"/>
        </w:rPr>
        <w:t>words utilizing those two data points.</w:t>
      </w:r>
    </w:p>
    <w:p w14:paraId="6D8CF56B" w14:textId="77777777" w:rsidR="009303D9" w:rsidRDefault="00927A2F" w:rsidP="00927A2F">
      <w:pPr>
        <w:pStyle w:val="Heading1"/>
      </w:pPr>
      <w:r>
        <w:lastRenderedPageBreak/>
        <w:t>Background</w:t>
      </w:r>
    </w:p>
    <w:p w14:paraId="53B0098C" w14:textId="5FEE359D" w:rsidR="009303D9" w:rsidRDefault="00927A2F" w:rsidP="00927A2F">
      <w:pPr>
        <w:pStyle w:val="NormalText"/>
      </w:pPr>
      <w:r w:rsidRPr="00927A2F">
        <w:t>Git is a distributed version control system (DVCS) offering speed and flexibility not found in other well-known version control systems</w:t>
      </w:r>
      <w:r w:rsidR="006E078C">
        <w:t>, such as SVN or CVS</w:t>
      </w:r>
      <w:r w:rsidRPr="00927A2F">
        <w:t>. Origi</w:t>
      </w:r>
      <w:r w:rsidR="00FD2CC9">
        <w:t>nally developed in 2005 by Linus</w:t>
      </w:r>
      <w:r w:rsidRPr="00927A2F">
        <w:t xml:space="preserve"> Torvalds for the </w:t>
      </w:r>
      <w:r w:rsidR="006E078C">
        <w:t>management of Linux kernel</w:t>
      </w:r>
      <w:r w:rsidR="009706B6">
        <w:t xml:space="preserve"> source code</w:t>
      </w:r>
      <w:r w:rsidR="006E078C">
        <w:t>, it</w:t>
      </w:r>
      <w:r w:rsidRPr="00927A2F">
        <w:t xml:space="preserve"> has </w:t>
      </w:r>
      <w:r w:rsidR="006E078C">
        <w:t xml:space="preserve">since </w:t>
      </w:r>
      <w:r w:rsidRPr="00927A2F">
        <w:t>taken the soft</w:t>
      </w:r>
      <w:r w:rsidR="00B43A1A">
        <w:t xml:space="preserve">ware development </w:t>
      </w:r>
      <w:r w:rsidR="006E078C">
        <w:t xml:space="preserve">community </w:t>
      </w:r>
      <w:r w:rsidR="00B43A1A">
        <w:t>by storm</w:t>
      </w:r>
      <w:r w:rsidR="006E078C">
        <w:t xml:space="preserve"> and gathered a significant following</w:t>
      </w:r>
      <w:r w:rsidRPr="00927A2F">
        <w:t>. With the advent of social coding platforms such as GitHub</w:t>
      </w:r>
      <w:r w:rsidR="00D36AB5">
        <w:rPr>
          <w:rStyle w:val="FootnoteReference"/>
        </w:rPr>
        <w:footnoteReference w:id="4"/>
      </w:r>
      <w:r w:rsidRPr="00927A2F">
        <w:t xml:space="preserve">, </w:t>
      </w:r>
      <w:proofErr w:type="spellStart"/>
      <w:r w:rsidRPr="00927A2F">
        <w:t>Bitbucket</w:t>
      </w:r>
      <w:proofErr w:type="spellEnd"/>
      <w:r w:rsidR="00D36AB5">
        <w:rPr>
          <w:rStyle w:val="FootnoteReference"/>
        </w:rPr>
        <w:footnoteReference w:id="5"/>
      </w:r>
      <w:r w:rsidRPr="00927A2F">
        <w:t xml:space="preserve">, and </w:t>
      </w:r>
      <w:proofErr w:type="spellStart"/>
      <w:r w:rsidRPr="00927A2F">
        <w:t>Gitorious</w:t>
      </w:r>
      <w:proofErr w:type="spellEnd"/>
      <w:r w:rsidR="00D36AB5">
        <w:rPr>
          <w:rStyle w:val="FootnoteReference"/>
        </w:rPr>
        <w:footnoteReference w:id="6"/>
      </w:r>
      <w:r w:rsidRPr="00927A2F">
        <w:t>, Git has seen widespread growth</w:t>
      </w:r>
      <w:r w:rsidR="009706B6">
        <w:t xml:space="preserve"> and adoption by both large organizations and small independents</w:t>
      </w:r>
      <w:r w:rsidR="006E078C">
        <w:t>.</w:t>
      </w:r>
      <w:r w:rsidRPr="00927A2F">
        <w:t xml:space="preserve"> </w:t>
      </w:r>
      <w:r w:rsidR="009230F6">
        <w:t>GitHub alone hosts o</w:t>
      </w:r>
      <w:r w:rsidRPr="00927A2F">
        <w:t>ver 6 million repositories</w:t>
      </w:r>
      <w:r w:rsidR="009230F6">
        <w:t>.</w:t>
      </w:r>
    </w:p>
    <w:p w14:paraId="236B2D7B" w14:textId="3DF2F83D" w:rsidR="00927A2F" w:rsidRDefault="00927A2F" w:rsidP="00927A2F">
      <w:pPr>
        <w:pStyle w:val="Heading2"/>
      </w:pPr>
      <w:r>
        <w:t>Distributed Version Control</w:t>
      </w:r>
    </w:p>
    <w:p w14:paraId="61BC978E" w14:textId="0C95F111" w:rsidR="00927A2F" w:rsidRPr="00927A2F" w:rsidRDefault="00927A2F" w:rsidP="00927A2F">
      <w:pPr>
        <w:pStyle w:val="NormalText"/>
      </w:pPr>
      <w:r w:rsidRPr="00927A2F">
        <w:t xml:space="preserve">Git offers a distributed approach to source control. </w:t>
      </w:r>
      <w:r w:rsidR="006E078C">
        <w:t>M</w:t>
      </w:r>
      <w:r w:rsidRPr="00927A2F">
        <w:t xml:space="preserve">ost </w:t>
      </w:r>
      <w:r w:rsidR="006E078C" w:rsidRPr="00927A2F">
        <w:t>well-established</w:t>
      </w:r>
      <w:r w:rsidRPr="00927A2F">
        <w:t xml:space="preserve"> version control syst</w:t>
      </w:r>
      <w:r w:rsidR="006E078C">
        <w:t>ems follow a centralized model</w:t>
      </w:r>
      <w:r w:rsidRPr="00927A2F">
        <w:t xml:space="preserve">, where the source code exists in </w:t>
      </w:r>
      <w:r w:rsidR="002A6B63">
        <w:t>a</w:t>
      </w:r>
      <w:r w:rsidRPr="00927A2F">
        <w:t xml:space="preserve"> central location and all changes to the source are </w:t>
      </w:r>
      <w:r w:rsidR="006E078C">
        <w:t xml:space="preserve">made to that central repository. Instead of </w:t>
      </w:r>
      <w:r w:rsidR="006E078C" w:rsidRPr="006E078C">
        <w:rPr>
          <w:i/>
        </w:rPr>
        <w:t>checking out</w:t>
      </w:r>
      <w:r w:rsidRPr="00927A2F">
        <w:t xml:space="preserve"> a local copy of a rem</w:t>
      </w:r>
      <w:r w:rsidR="006E078C">
        <w:t>ote repository’s</w:t>
      </w:r>
      <w:r w:rsidRPr="00927A2F">
        <w:t xml:space="preserve"> working tree, Git allows for a c</w:t>
      </w:r>
      <w:r w:rsidR="006E078C">
        <w:t>omplete copy</w:t>
      </w:r>
      <w:r w:rsidR="00800B95">
        <w:t xml:space="preserve"> </w:t>
      </w:r>
      <w:r w:rsidR="00800B95" w:rsidRPr="00927A2F">
        <w:t>to be made</w:t>
      </w:r>
      <w:r w:rsidR="00800B95">
        <w:t xml:space="preserve">, </w:t>
      </w:r>
      <w:r w:rsidR="006E078C">
        <w:t xml:space="preserve">known as a </w:t>
      </w:r>
      <w:r w:rsidR="006E078C" w:rsidRPr="006E078C">
        <w:rPr>
          <w:i/>
        </w:rPr>
        <w:t>clone</w:t>
      </w:r>
      <w:r w:rsidR="009230F6">
        <w:t xml:space="preserve">. Each clone </w:t>
      </w:r>
      <w:r w:rsidRPr="00927A2F">
        <w:t xml:space="preserve">can be thought of as a completely independent </w:t>
      </w:r>
      <w:r w:rsidR="002A6B63">
        <w:t>to the source from which it was cloned but maintains all</w:t>
      </w:r>
      <w:r w:rsidRPr="00927A2F">
        <w:t xml:space="preserve"> ancestral commits. When committing to a </w:t>
      </w:r>
      <w:r w:rsidR="009230F6">
        <w:t>clone,</w:t>
      </w:r>
      <w:r w:rsidR="006E078C">
        <w:t xml:space="preserve"> </w:t>
      </w:r>
      <w:r w:rsidRPr="00927A2F">
        <w:t>only</w:t>
      </w:r>
      <w:r w:rsidR="009230F6">
        <w:t xml:space="preserve"> the changes are</w:t>
      </w:r>
      <w:r w:rsidRPr="00927A2F">
        <w:t xml:space="preserve"> </w:t>
      </w:r>
      <w:r w:rsidR="006E078C">
        <w:t xml:space="preserve">available </w:t>
      </w:r>
      <w:r w:rsidR="00800B95">
        <w:t xml:space="preserve">to </w:t>
      </w:r>
      <w:r w:rsidR="006E078C">
        <w:t xml:space="preserve">that particular </w:t>
      </w:r>
      <w:r w:rsidRPr="009230F6">
        <w:t>clone</w:t>
      </w:r>
      <w:r w:rsidRPr="00927A2F">
        <w:t xml:space="preserve">. Git offers the ability to share these </w:t>
      </w:r>
      <w:r w:rsidR="006E078C">
        <w:t xml:space="preserve">modifications </w:t>
      </w:r>
      <w:r w:rsidR="00B86067">
        <w:t>by</w:t>
      </w:r>
      <w:r w:rsidR="00800B95">
        <w:t xml:space="preserve"> using the concept</w:t>
      </w:r>
      <w:r w:rsidR="006E078C">
        <w:t xml:space="preserve"> of </w:t>
      </w:r>
      <w:r w:rsidR="006E078C" w:rsidRPr="006E078C">
        <w:rPr>
          <w:i/>
        </w:rPr>
        <w:t>pushing</w:t>
      </w:r>
      <w:r w:rsidR="006E078C">
        <w:t xml:space="preserve"> and </w:t>
      </w:r>
      <w:r w:rsidRPr="006E078C">
        <w:rPr>
          <w:i/>
        </w:rPr>
        <w:t>pulling</w:t>
      </w:r>
      <w:r w:rsidRPr="00927A2F">
        <w:t xml:space="preserve"> </w:t>
      </w:r>
      <w:r w:rsidR="009657CC">
        <w:t>to exchange any changes</w:t>
      </w:r>
      <w:r w:rsidR="006E078C">
        <w:t>.</w:t>
      </w:r>
    </w:p>
    <w:p w14:paraId="1B0F148E" w14:textId="18280833" w:rsidR="00927A2F" w:rsidRPr="00927A2F" w:rsidRDefault="006E078C" w:rsidP="00927A2F">
      <w:pPr>
        <w:pStyle w:val="NormalText"/>
      </w:pPr>
      <w:r>
        <w:t>Branching is a first class feature and</w:t>
      </w:r>
      <w:r w:rsidR="00800B95">
        <w:t xml:space="preserve"> a core concept of Git.</w:t>
      </w:r>
      <w:r w:rsidR="00927A2F" w:rsidRPr="00927A2F">
        <w:t xml:space="preserve"> </w:t>
      </w:r>
      <w:r w:rsidR="00800B95">
        <w:t>It</w:t>
      </w:r>
      <w:r>
        <w:t xml:space="preserve"> </w:t>
      </w:r>
      <w:r w:rsidR="00927A2F" w:rsidRPr="00927A2F">
        <w:t xml:space="preserve">offers the ability to </w:t>
      </w:r>
      <w:r>
        <w:t xml:space="preserve">rapidly </w:t>
      </w:r>
      <w:r w:rsidR="00B86067">
        <w:t>split</w:t>
      </w:r>
      <w:r w:rsidR="00927A2F" w:rsidRPr="00927A2F">
        <w:t xml:space="preserve"> off of the current tip of a </w:t>
      </w:r>
      <w:r w:rsidR="00B86067">
        <w:t>cloned repository</w:t>
      </w:r>
      <w:r w:rsidR="00927A2F" w:rsidRPr="00927A2F">
        <w:t xml:space="preserve">, creating a new branch </w:t>
      </w:r>
      <w:r w:rsidR="00B86067">
        <w:t>that references</w:t>
      </w:r>
      <w:r w:rsidR="00927A2F" w:rsidRPr="00927A2F">
        <w:t xml:space="preserve"> </w:t>
      </w:r>
      <w:r w:rsidR="00800B95">
        <w:t xml:space="preserve">the </w:t>
      </w:r>
      <w:r w:rsidR="00927A2F" w:rsidRPr="00927A2F">
        <w:t xml:space="preserve">same commit. </w:t>
      </w:r>
      <w:r>
        <w:t>C</w:t>
      </w:r>
      <w:r w:rsidR="00927A2F" w:rsidRPr="00927A2F">
        <w:t xml:space="preserve">ommits </w:t>
      </w:r>
      <w:r w:rsidR="00800B95">
        <w:t xml:space="preserve">to </w:t>
      </w:r>
      <w:r w:rsidR="00927A2F" w:rsidRPr="00927A2F">
        <w:t xml:space="preserve">a newly created branch </w:t>
      </w:r>
      <w:r>
        <w:t xml:space="preserve">are </w:t>
      </w:r>
      <w:r w:rsidR="00927A2F" w:rsidRPr="00927A2F">
        <w:t>only available on the new branch</w:t>
      </w:r>
      <w:r w:rsidR="00800B95">
        <w:t>,</w:t>
      </w:r>
      <w:r w:rsidR="00927A2F" w:rsidRPr="00927A2F">
        <w:t xml:space="preserve"> while the original branch </w:t>
      </w:r>
      <w:r>
        <w:t xml:space="preserve">remains </w:t>
      </w:r>
      <w:r w:rsidR="00927A2F" w:rsidRPr="00927A2F">
        <w:t>unchanged. By default,</w:t>
      </w:r>
      <w:r>
        <w:t xml:space="preserve"> all repositories </w:t>
      </w:r>
      <w:r w:rsidR="00800B95">
        <w:t xml:space="preserve">are initialized </w:t>
      </w:r>
      <w:r>
        <w:t xml:space="preserve">with a </w:t>
      </w:r>
      <w:r w:rsidR="00927A2F" w:rsidRPr="006E078C">
        <w:rPr>
          <w:i/>
        </w:rPr>
        <w:t>master</w:t>
      </w:r>
      <w:r w:rsidR="00927A2F" w:rsidRPr="00927A2F">
        <w:t xml:space="preserve"> branch.</w:t>
      </w:r>
    </w:p>
    <w:p w14:paraId="2C9449A1" w14:textId="2FFCE437" w:rsidR="00927A2F" w:rsidRPr="00927A2F" w:rsidRDefault="00927A2F" w:rsidP="00927A2F">
      <w:pPr>
        <w:pStyle w:val="NormalText"/>
      </w:pPr>
      <w:r w:rsidRPr="00927A2F">
        <w:t>Branching also plays a key part in the distributed nature of Git</w:t>
      </w:r>
      <w:r w:rsidR="00800B95">
        <w:t>,</w:t>
      </w:r>
      <w:r w:rsidRPr="00927A2F">
        <w:t xml:space="preserve"> as any cloned rep</w:t>
      </w:r>
      <w:r w:rsidR="006E078C">
        <w:t xml:space="preserve">ository may be thought of as a </w:t>
      </w:r>
      <w:r w:rsidRPr="006E078C">
        <w:rPr>
          <w:i/>
        </w:rPr>
        <w:t>remote branch</w:t>
      </w:r>
      <w:r w:rsidRPr="00927A2F">
        <w:t xml:space="preserve"> </w:t>
      </w:r>
      <w:r w:rsidR="00800B95">
        <w:t xml:space="preserve">of the repository from </w:t>
      </w:r>
      <w:r w:rsidR="00911B94">
        <w:t xml:space="preserve">which it was cloned, </w:t>
      </w:r>
      <w:r w:rsidRPr="00927A2F">
        <w:t xml:space="preserve">known </w:t>
      </w:r>
      <w:r w:rsidR="006E078C">
        <w:t xml:space="preserve">as the </w:t>
      </w:r>
      <w:r w:rsidRPr="006E078C">
        <w:rPr>
          <w:i/>
        </w:rPr>
        <w:t>origin</w:t>
      </w:r>
      <w:r w:rsidR="00911B94">
        <w:t>. I</w:t>
      </w:r>
      <w:r w:rsidRPr="00927A2F">
        <w:t>t is also possible to ha</w:t>
      </w:r>
      <w:r w:rsidR="00911B94">
        <w:t>ve a remote branch of any cloned repository, as</w:t>
      </w:r>
      <w:r w:rsidRPr="00927A2F">
        <w:t xml:space="preserve"> Git makes no distinction between remote branches. Changes between any </w:t>
      </w:r>
      <w:r w:rsidR="00B86067">
        <w:t>two branches</w:t>
      </w:r>
      <w:r w:rsidRPr="00927A2F">
        <w:t xml:space="preserve"> ca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17A40D1C" w:rsidR="00927A2F" w:rsidRDefault="00800B95" w:rsidP="00927A2F">
      <w:pPr>
        <w:pStyle w:val="NormalText"/>
      </w:pPr>
      <w:r>
        <w:t xml:space="preserve">Due to </w:t>
      </w:r>
      <w:r w:rsidR="00927A2F" w:rsidRPr="00927A2F">
        <w:t xml:space="preserve">the distributed nature of Git, the user has the ability to completely customize their workflow </w:t>
      </w:r>
      <w:r w:rsidR="00911B94">
        <w:t>with respect to their usage of Git and for</w:t>
      </w:r>
      <w:r w:rsidR="00B86067">
        <w:t xml:space="preserve"> the entire project team. Because of</w:t>
      </w:r>
      <w:r>
        <w:t xml:space="preserve"> their relevance in this study, </w:t>
      </w:r>
      <w:r w:rsidR="00927A2F" w:rsidRPr="00927A2F">
        <w:t xml:space="preserve">the following </w:t>
      </w:r>
      <w:r>
        <w:t xml:space="preserve">Git </w:t>
      </w:r>
      <w:r w:rsidR="00927A2F" w:rsidRPr="00927A2F">
        <w:t>workflows have been taken into consideration:</w:t>
      </w:r>
    </w:p>
    <w:p w14:paraId="118F2382" w14:textId="77777777" w:rsidR="00927A2F" w:rsidRDefault="00363AF4" w:rsidP="00D80CBE">
      <w:pPr>
        <w:pStyle w:val="Heading3"/>
      </w:pPr>
      <w:r>
        <w:t>Incremental Commit</w:t>
      </w:r>
    </w:p>
    <w:p w14:paraId="3B51D9CA" w14:textId="17124231" w:rsidR="00363AF4" w:rsidRDefault="00363AF4" w:rsidP="001863D0">
      <w:pPr>
        <w:pStyle w:val="NormalText"/>
        <w:tabs>
          <w:tab w:val="clear" w:pos="288"/>
          <w:tab w:val="left" w:pos="360"/>
        </w:tabs>
      </w:pPr>
      <w:r w:rsidRPr="00363AF4">
        <w:t>A common way for new users to work is to use the very basic workflow of continuously mak</w:t>
      </w:r>
      <w:r w:rsidR="00800B95">
        <w:t xml:space="preserve">ing changes to the source code </w:t>
      </w:r>
      <w:r w:rsidRPr="00363AF4">
        <w:t>and incrementally committing their changes to the projects</w:t>
      </w:r>
      <w:r w:rsidR="00B86067">
        <w:t>’</w:t>
      </w:r>
      <w:r w:rsidRPr="00363AF4">
        <w:t xml:space="preserve"> master branch. If working in a team environment, there will often only be one central repository </w:t>
      </w:r>
      <w:r w:rsidR="00B86067">
        <w:t>to which</w:t>
      </w:r>
      <w:r w:rsidRPr="00363AF4">
        <w:t xml:space="preserve"> </w:t>
      </w:r>
      <w:r w:rsidR="00B86067">
        <w:t>committers push their changes</w:t>
      </w:r>
      <w:r w:rsidRPr="00363AF4">
        <w:t xml:space="preserve">. This mirrors the </w:t>
      </w:r>
      <w:r w:rsidR="00911B94">
        <w:t xml:space="preserve">approach of </w:t>
      </w:r>
      <w:r w:rsidRPr="00363AF4">
        <w:lastRenderedPageBreak/>
        <w:t>SVN</w:t>
      </w:r>
      <w:r w:rsidR="00911B94">
        <w:t>,</w:t>
      </w:r>
      <w:r w:rsidRPr="00363AF4">
        <w:t xml:space="preserve"> in that branching is rare and commits are made and pushed to a central location.</w:t>
      </w:r>
    </w:p>
    <w:p w14:paraId="4E1CF0A0" w14:textId="77777777" w:rsidR="00363AF4" w:rsidRDefault="00363AF4" w:rsidP="00D80CBE">
      <w:pPr>
        <w:pStyle w:val="Heading3"/>
      </w:pPr>
      <w:r>
        <w:t>Reorganizing Commit Workflow</w:t>
      </w:r>
    </w:p>
    <w:p w14:paraId="47480696" w14:textId="4580C9B4" w:rsidR="00363AF4" w:rsidRDefault="00911B94" w:rsidP="001863D0">
      <w:pPr>
        <w:pStyle w:val="NormalText"/>
      </w:pPr>
      <w:r>
        <w:t xml:space="preserve">Because </w:t>
      </w:r>
      <w:r w:rsidR="00363AF4" w:rsidRPr="00363AF4">
        <w:t>commits are made to the local repository</w:t>
      </w:r>
      <w:r w:rsidR="00B86067">
        <w:t>,</w:t>
      </w:r>
      <w:r w:rsidR="00363AF4" w:rsidRPr="00363AF4">
        <w:t xml:space="preserve"> it is possible to “go back in history” and reorde</w:t>
      </w:r>
      <w:r>
        <w:t xml:space="preserve">r, remove, break up, or </w:t>
      </w:r>
      <w:r w:rsidRPr="00911B94">
        <w:rPr>
          <w:i/>
        </w:rPr>
        <w:t>squash</w:t>
      </w:r>
      <w:r w:rsidR="00363AF4" w:rsidRPr="00911B94">
        <w:rPr>
          <w:i/>
        </w:rPr>
        <w:t xml:space="preserve"> </w:t>
      </w:r>
      <w:r w:rsidR="00363AF4" w:rsidRPr="00363AF4">
        <w:t xml:space="preserve">commits together. These features allow for a unique workflow in which the user can spend </w:t>
      </w:r>
      <w:r w:rsidR="00B86067">
        <w:t>additional</w:t>
      </w:r>
      <w:r w:rsidR="00363AF4" w:rsidRPr="00363AF4">
        <w:t xml:space="preserve"> time </w:t>
      </w:r>
      <w:r w:rsidR="00B86067">
        <w:t>rearranging</w:t>
      </w:r>
      <w:r w:rsidR="00363AF4" w:rsidRPr="00363AF4">
        <w:t xml:space="preserve"> their commits after they have already been made, allowing for </w:t>
      </w:r>
      <w:r>
        <w:t xml:space="preserve">a </w:t>
      </w:r>
      <w:r w:rsidR="00363AF4" w:rsidRPr="00363AF4">
        <w:t xml:space="preserve">cleanly organized history where each commit </w:t>
      </w:r>
      <w:r>
        <w:t>has been logically structured in a sequential context</w:t>
      </w:r>
      <w:r w:rsidR="00363AF4" w:rsidRPr="00363AF4">
        <w:t>.</w:t>
      </w:r>
    </w:p>
    <w:p w14:paraId="313187E1" w14:textId="77777777" w:rsidR="00363AF4" w:rsidRDefault="00363AF4" w:rsidP="00D80CBE">
      <w:pPr>
        <w:pStyle w:val="Heading3"/>
      </w:pPr>
      <w:r>
        <w:t>Branched-Merging Workflow</w:t>
      </w:r>
    </w:p>
    <w:p w14:paraId="54367EFB" w14:textId="6F0B105D" w:rsidR="00363AF4" w:rsidRPr="00363AF4" w:rsidRDefault="00B86067" w:rsidP="001863D0">
      <w:pPr>
        <w:pStyle w:val="NormalText"/>
      </w:pPr>
      <w:r>
        <w:t xml:space="preserve">A common branching strategy </w:t>
      </w:r>
      <w:r w:rsidR="00363AF4" w:rsidRPr="00363AF4">
        <w:t xml:space="preserve">is to create a </w:t>
      </w:r>
      <w:r w:rsidR="00363AF4" w:rsidRPr="00911B94">
        <w:rPr>
          <w:i/>
        </w:rPr>
        <w:t xml:space="preserve">topic </w:t>
      </w:r>
      <w:r w:rsidR="00363AF4" w:rsidRPr="00911B94">
        <w:t>branch</w:t>
      </w:r>
      <w:r w:rsidR="00363AF4" w:rsidRPr="00363AF4">
        <w:t xml:space="preserve"> for each new feature </w:t>
      </w:r>
      <w:r w:rsidR="00911B94">
        <w:t xml:space="preserve">addition </w:t>
      </w:r>
      <w:r w:rsidR="00363AF4" w:rsidRPr="00363AF4">
        <w:t xml:space="preserve">to the project. This is </w:t>
      </w:r>
      <w:r>
        <w:t>conducive to</w:t>
      </w:r>
      <w:r w:rsidR="00363AF4" w:rsidRPr="00363AF4">
        <w:t xml:space="preserve"> work on a particular </w:t>
      </w:r>
      <w:r w:rsidR="00911B94">
        <w:t xml:space="preserve">piece of functionality </w:t>
      </w:r>
      <w:r w:rsidR="00363AF4" w:rsidRPr="00363AF4">
        <w:t xml:space="preserve">to be </w:t>
      </w:r>
      <w:r>
        <w:t>completed</w:t>
      </w:r>
      <w:r w:rsidR="00363AF4" w:rsidRPr="00363AF4">
        <w:t xml:space="preserve"> independent of any work on the master branch</w:t>
      </w:r>
      <w:r>
        <w:t>,</w:t>
      </w:r>
      <w:r w:rsidR="00363AF4" w:rsidRPr="00363AF4">
        <w:t xml:space="preserve"> </w:t>
      </w:r>
      <w:r w:rsidR="00911B94">
        <w:t xml:space="preserve">which </w:t>
      </w:r>
      <w:r w:rsidR="00363AF4" w:rsidRPr="00363AF4">
        <w:t>can offer a clean separation of workflow concerns. When changes are completed in a branch and are ready to be brought into the master branch of the project it</w:t>
      </w:r>
      <w:r>
        <w:t xml:space="preserve"> is possible to create a </w:t>
      </w:r>
      <w:r w:rsidRPr="00B86067">
        <w:rPr>
          <w:i/>
        </w:rPr>
        <w:t>merge</w:t>
      </w:r>
      <w:r w:rsidR="00363AF4" w:rsidRPr="00B86067">
        <w:rPr>
          <w:i/>
        </w:rPr>
        <w:t xml:space="preserve"> </w:t>
      </w:r>
      <w:r w:rsidR="00363AF4" w:rsidRPr="00363AF4">
        <w:t>commit. This special type of commit has more t</w:t>
      </w:r>
      <w:r w:rsidR="00911B94">
        <w:t>han one parent commit reference,</w:t>
      </w:r>
      <w:r w:rsidR="00363AF4" w:rsidRPr="00363AF4">
        <w:t xml:space="preserve"> </w:t>
      </w:r>
      <w:r w:rsidR="00911B94">
        <w:t>with a</w:t>
      </w:r>
      <w:r w:rsidR="00363AF4" w:rsidRPr="00363AF4">
        <w:t xml:space="preserve">ll changes made since the most recent </w:t>
      </w:r>
      <w:r>
        <w:t>ancestral commit of both parents</w:t>
      </w:r>
      <w:r w:rsidR="00363AF4" w:rsidRPr="00363AF4">
        <w:t xml:space="preserve">; however both </w:t>
      </w:r>
      <w:r w:rsidR="00670C82">
        <w:t xml:space="preserve">historical timelines </w:t>
      </w:r>
      <w:r w:rsidR="00363AF4" w:rsidRPr="00363AF4">
        <w:t xml:space="preserve">are </w:t>
      </w:r>
      <w:r w:rsidR="00670C82">
        <w:t>preserved</w:t>
      </w:r>
      <w:r w:rsidR="00363AF4" w:rsidRPr="00363AF4">
        <w:t>.</w:t>
      </w:r>
      <w:r>
        <w:t xml:space="preserve"> Because merges usually have a substantial amount of changes, the size of the commit is typically larger.</w:t>
      </w:r>
    </w:p>
    <w:p w14:paraId="49B23E85" w14:textId="77777777" w:rsidR="00363AF4" w:rsidRDefault="00363AF4" w:rsidP="00D80CBE">
      <w:pPr>
        <w:pStyle w:val="Heading3"/>
      </w:pPr>
      <w:r>
        <w:t>Branched-Squash Workflow</w:t>
      </w:r>
    </w:p>
    <w:p w14:paraId="56155E44" w14:textId="3CECAA8E" w:rsidR="00363AF4" w:rsidRDefault="00363AF4" w:rsidP="001863D0">
      <w:pPr>
        <w:pStyle w:val="NormalText"/>
      </w:pPr>
      <w:r w:rsidRPr="00363AF4">
        <w:t xml:space="preserve">Similar to </w:t>
      </w:r>
      <w:r w:rsidR="00670C82">
        <w:t>the Branched-Merge workflow, it i</w:t>
      </w:r>
      <w:r w:rsidRPr="00363AF4">
        <w:t>s also possible to squash mult</w:t>
      </w:r>
      <w:r w:rsidR="00B86067">
        <w:t xml:space="preserve">iple commits on a branch down </w:t>
      </w:r>
      <w:r w:rsidRPr="00363AF4">
        <w:t xml:space="preserve">to a single commit when merging it back into the mainline branch. This </w:t>
      </w:r>
      <w:r w:rsidR="00670C82">
        <w:t xml:space="preserve">action is destructive and </w:t>
      </w:r>
      <w:r w:rsidRPr="00363AF4">
        <w:t xml:space="preserve">will discard </w:t>
      </w:r>
      <w:r w:rsidR="00670C82">
        <w:t xml:space="preserve">the entire branch </w:t>
      </w:r>
      <w:r w:rsidRPr="00363AF4">
        <w:t>commit history and merge the changes in as a single commit. This workflow is often preferred for projects where topic branches tend to be smaller and more concise features, as opposed to</w:t>
      </w:r>
      <w:r w:rsidR="00670C82">
        <w:t xml:space="preserve"> large,</w:t>
      </w:r>
      <w:r w:rsidRPr="00363AF4">
        <w:t xml:space="preserve"> long </w:t>
      </w:r>
      <w:r w:rsidR="005D5DA4" w:rsidRPr="00363AF4">
        <w:t>running feature</w:t>
      </w:r>
      <w:r w:rsidRPr="00363AF4">
        <w:t xml:space="preserve"> branches.</w:t>
      </w:r>
    </w:p>
    <w:p w14:paraId="2E4A1901" w14:textId="6D0A3AC6" w:rsidR="00670C82" w:rsidRPr="00363AF4" w:rsidRDefault="00670C82" w:rsidP="001863D0">
      <w:pPr>
        <w:pStyle w:val="NormalText"/>
      </w:pPr>
      <w:r>
        <w:t xml:space="preserve">The comprehension of these workflows is crucial to the analysis of the results obtained from the thirteen projects using Git </w:t>
      </w:r>
      <w:r w:rsidR="00B86067">
        <w:t>which</w:t>
      </w:r>
      <w:r>
        <w:t xml:space="preserve"> are the central focus of this study.</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3A7FA5A2"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Pr="00363AF4">
        <w:t>, multiple Git repositories would need to be cl</w:t>
      </w:r>
      <w:r w:rsidR="00670C82">
        <w:t xml:space="preserve">oned to a local machine for </w:t>
      </w:r>
      <w:r w:rsidRPr="00363AF4">
        <w:t xml:space="preserve">analysis. The commits of each repository would then </w:t>
      </w:r>
      <w:r w:rsidR="00670C82">
        <w:t>need processing</w:t>
      </w:r>
      <w:r w:rsidRPr="00363AF4">
        <w:t xml:space="preserve">, and the </w:t>
      </w:r>
      <w:r w:rsidR="00670C82">
        <w:t xml:space="preserve">projects </w:t>
      </w:r>
      <w:r w:rsidRPr="00363AF4">
        <w:t xml:space="preserve">utilized in this study could contain anywhere from ten thousand to several hundred thousand commits. </w:t>
      </w:r>
      <w:r w:rsidR="00670C82">
        <w:t xml:space="preserve">In order to </w:t>
      </w:r>
      <w:r w:rsidRPr="00363AF4">
        <w:t xml:space="preserve">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proofErr w:type="spellStart"/>
      <w:proofErr w:type="gramStart"/>
      <w:r w:rsidRPr="00363AF4">
        <w:rPr>
          <w:rStyle w:val="codeChar"/>
        </w:rPr>
        <w:t>git</w:t>
      </w:r>
      <w:proofErr w:type="spellEnd"/>
      <w:proofErr w:type="gramEnd"/>
      <w:r w:rsidRPr="00363AF4">
        <w:rPr>
          <w:rStyle w:val="codeChar"/>
        </w:rPr>
        <w:t xml:space="preserve"> diff </w:t>
      </w:r>
      <w:r w:rsidR="00F85B9A">
        <w:rPr>
          <w:rStyle w:val="codeChar"/>
        </w:rPr>
        <w:t>c1 c2</w:t>
      </w:r>
      <w:r w:rsidRPr="00363AF4">
        <w:rPr>
          <w:rStyle w:val="codeChar"/>
        </w:rPr>
        <w:t xml:space="preserve">, </w:t>
      </w:r>
      <w:proofErr w:type="spellStart"/>
      <w:r w:rsidRPr="00363AF4">
        <w:rPr>
          <w:rStyle w:val="codeChar"/>
        </w:rPr>
        <w:t>git</w:t>
      </w:r>
      <w:proofErr w:type="spellEnd"/>
      <w:r w:rsidRPr="00363AF4">
        <w:rPr>
          <w:rStyle w:val="codeChar"/>
        </w:rPr>
        <w:t xml:space="preserve"> diff </w:t>
      </w:r>
      <w:r w:rsidR="00F85B9A">
        <w:rPr>
          <w:rStyle w:val="codeChar"/>
        </w:rPr>
        <w:t>c1 c2</w:t>
      </w:r>
      <w:r w:rsidRPr="00363AF4">
        <w:rPr>
          <w:rStyle w:val="codeChar"/>
        </w:rPr>
        <w:t>, etc.</w:t>
      </w:r>
    </w:p>
    <w:p w14:paraId="498CE0EC" w14:textId="60F12802" w:rsidR="00363AF4" w:rsidRDefault="00363AF4" w:rsidP="00363AF4">
      <w:pPr>
        <w:pStyle w:val="NormalText"/>
      </w:pPr>
      <w:r>
        <w:t>The metrics of interest from each commit pair diff are the number of files modified, number of hunks, and number of lines modified between the commit</w:t>
      </w:r>
      <w:r w:rsidR="00670C82">
        <w:t>s</w:t>
      </w:r>
      <w:r>
        <w:t>. These values will be totaled separately per diff and group</w:t>
      </w:r>
      <w:r w:rsidR="00670C82">
        <w:t>ed into the categories of extra-</w:t>
      </w:r>
      <w:r>
        <w:t xml:space="preserve">small, small, medium, large, and </w:t>
      </w:r>
      <w:r w:rsidR="00810550">
        <w:t>extra-large</w:t>
      </w:r>
      <w:r>
        <w:t xml:space="preserve"> based on their respective number of occurrences.</w:t>
      </w:r>
    </w:p>
    <w:p w14:paraId="3C9D8B5C" w14:textId="43AE0A18" w:rsidR="00363AF4" w:rsidRDefault="00363AF4" w:rsidP="00363AF4">
      <w:pPr>
        <w:pStyle w:val="NormalText"/>
      </w:pPr>
      <w:r>
        <w:lastRenderedPageBreak/>
        <w:t>With the amount of data in need of analysis, tool assistance would be an absolute necessity in order to compile the metrics for this study. The initial approach taken toward tooling was to avoid reinventing the whee</w:t>
      </w:r>
      <w:r w:rsidR="00670C82">
        <w:t>l and seek out an existing tool.</w:t>
      </w:r>
      <w:r>
        <w:t xml:space="preserve"> </w:t>
      </w:r>
      <w:r w:rsidR="00670C82">
        <w:t>W</w:t>
      </w:r>
      <w:r>
        <w:t>hile there was no shortage of tools for</w:t>
      </w:r>
      <w:r w:rsidR="00D36AB5">
        <w:t xml:space="preserve"> software metrics, Cloc</w:t>
      </w:r>
      <w:r w:rsidR="00D36AB5">
        <w:rPr>
          <w:rStyle w:val="FootnoteReference"/>
        </w:rPr>
        <w:footnoteReference w:id="7"/>
      </w:r>
      <w:r w:rsidR="00D36AB5">
        <w:t xml:space="preserve"> and Ohcount</w:t>
      </w:r>
      <w:r w:rsidR="00D36AB5">
        <w:rPr>
          <w:rStyle w:val="FootnoteReference"/>
        </w:rPr>
        <w:footnoteReference w:id="8"/>
      </w:r>
      <w:r>
        <w:t xml:space="preserve"> initially stood out. </w:t>
      </w:r>
      <w:r w:rsidR="00670C82">
        <w:t xml:space="preserve">However, </w:t>
      </w:r>
      <w:r>
        <w:t>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1DE73210" w:rsidR="00363AF4" w:rsidRDefault="00363AF4" w:rsidP="00363AF4">
      <w:pPr>
        <w:pStyle w:val="NormalText"/>
      </w:pPr>
      <w:r>
        <w:t xml:space="preserve">When the search for tooling proved unsuccessful, the Git command line client was then examined. This option was more promising </w:t>
      </w:r>
      <w:r w:rsidR="00B86067">
        <w:t>due to the fact</w:t>
      </w:r>
      <w:r>
        <w:t xml:space="preserve"> the Git command line tool has a very convenient option for its diff functionality called </w:t>
      </w:r>
      <w:r w:rsidR="0073360D">
        <w:rPr>
          <w:rStyle w:val="codeChar"/>
        </w:rPr>
        <w:noBreakHyphen/>
      </w:r>
      <w:r w:rsidR="0073360D">
        <w:rPr>
          <w:rStyle w:val="codeChar"/>
        </w:rPr>
        <w:noBreakHyphen/>
      </w:r>
      <w:proofErr w:type="spellStart"/>
      <w:r w:rsidRPr="0073360D">
        <w:rPr>
          <w:rStyle w:val="codeChar"/>
        </w:rPr>
        <w:t>shortstat</w:t>
      </w:r>
      <w:proofErr w:type="spellEnd"/>
      <w:r>
        <w:t>. When combined with two revision identifiers</w:t>
      </w:r>
      <w:r w:rsidR="00B86067">
        <w:t>,</w:t>
      </w:r>
      <w:r>
        <w:t xml:space="preserve"> the command provided a very clean single line diff response that detailed the number of files changed and the number of line additions and deletions. The only shortcoming of this approach was that finding the number of hunks i</w:t>
      </w:r>
      <w:r w:rsidR="00670C82">
        <w:t>n each commit was troublesome because that</w:t>
      </w:r>
      <w:r w:rsidR="00B86067">
        <w:t xml:space="preserve"> particular</w:t>
      </w:r>
      <w:r>
        <w:t xml:space="preserve"> information is not included in the abbreviated diff report. Using the standard diff option and parsing th</w:t>
      </w:r>
      <w:r w:rsidR="00670C82">
        <w:t>e full output of the diff report</w:t>
      </w:r>
      <w:r>
        <w:t xml:space="preserve"> seemed</w:t>
      </w:r>
      <w:r w:rsidR="00B86067">
        <w:t xml:space="preserve"> inefficient and time consuming.</w:t>
      </w:r>
      <w:r>
        <w:t xml:space="preserve"> </w:t>
      </w:r>
      <w:r w:rsidR="00B86067">
        <w:t>T</w:t>
      </w:r>
      <w:r w:rsidR="00AE611C">
        <w:t xml:space="preserve">hus began </w:t>
      </w:r>
      <w:r>
        <w:t xml:space="preserve">the search for a </w:t>
      </w:r>
      <w:r w:rsidR="005D5DA4">
        <w:t>cleaner and</w:t>
      </w:r>
      <w:r>
        <w:t xml:space="preserve"> more comprehensiv</w:t>
      </w:r>
      <w:r w:rsidR="00D36AB5">
        <w:t>e solution</w:t>
      </w:r>
      <w:r w:rsidR="00B86067">
        <w:t>,</w:t>
      </w:r>
      <w:r w:rsidR="00D36AB5">
        <w:t xml:space="preserve"> lead</w:t>
      </w:r>
      <w:r w:rsidR="00B86067">
        <w:t>ing</w:t>
      </w:r>
      <w:r w:rsidR="00D36AB5">
        <w:t xml:space="preserve"> to the libgit2 </w:t>
      </w:r>
      <w:r>
        <w:t>library (covered in the following section).</w:t>
      </w:r>
    </w:p>
    <w:p w14:paraId="054FAA1E" w14:textId="5F083385" w:rsidR="00363AF4" w:rsidRDefault="00363AF4" w:rsidP="00363AF4">
      <w:pPr>
        <w:pStyle w:val="NormalText"/>
      </w:pPr>
      <w:r>
        <w:t xml:space="preserve">The initial tool was </w:t>
      </w:r>
      <w:r w:rsidR="009657CC">
        <w:t>a</w:t>
      </w:r>
      <w:r>
        <w:t xml:space="preserve"> basic</w:t>
      </w:r>
      <w:r w:rsidR="009657CC">
        <w:t xml:space="preserve"> prototype</w:t>
      </w:r>
      <w:r>
        <w:t>. Test repositories were hard coded into the application, and upon execution, the repositories were cloned from GitHub. Once a repository was downloaded, an array containing all of the commits, represented by cryptographic SHA</w:t>
      </w:r>
      <w:r w:rsidR="00C16223">
        <w:t>1</w:t>
      </w:r>
      <w:r>
        <w:t xml:space="preserve"> hashes, was </w:t>
      </w:r>
      <w:r w:rsidR="00AE611C">
        <w:t xml:space="preserve">initialized </w:t>
      </w:r>
      <w:r>
        <w:t xml:space="preserve">and ordered from oldest to newest commit. These hashes were fed in pairs to a </w:t>
      </w:r>
      <w:r w:rsidR="00AE611C">
        <w:t>function in the library that</w:t>
      </w:r>
      <w:r>
        <w:t xml:space="preserve"> performed the internal Git differencing between the </w:t>
      </w:r>
      <w:r w:rsidR="00AE611C">
        <w:t>two revisions of the repository.</w:t>
      </w:r>
      <w:r>
        <w:t xml:space="preserve"> </w:t>
      </w:r>
      <w:r w:rsidR="009706B6">
        <w:t>The resulting object from the diff operation</w:t>
      </w:r>
      <w:r w:rsidR="00AE611C">
        <w:t xml:space="preserve"> then </w:t>
      </w:r>
      <w:r>
        <w:t xml:space="preserve">provided access to a data structure containing information on </w:t>
      </w:r>
      <w:r w:rsidR="002A6B63">
        <w:t xml:space="preserve">all </w:t>
      </w:r>
      <w:r>
        <w:t xml:space="preserve">the files, hunks, and lines </w:t>
      </w:r>
      <w:r w:rsidR="00AE611C">
        <w:t xml:space="preserve">modified </w:t>
      </w:r>
      <w:r>
        <w:t>between the two revision</w:t>
      </w:r>
      <w:r w:rsidR="00AE611C">
        <w:t>s</w:t>
      </w:r>
      <w:r>
        <w:t xml:space="preserve">. This first endeavor proved to be a solid base for the project, but the performance of the approach </w:t>
      </w:r>
      <w:r w:rsidR="00AE611C">
        <w:t xml:space="preserve">was </w:t>
      </w:r>
      <w:r>
        <w:t xml:space="preserve">inefficient. Upon closer analysis of the </w:t>
      </w:r>
      <w:r w:rsidR="002A6B63">
        <w:t>processed raw data</w:t>
      </w:r>
      <w:r>
        <w:t xml:space="preserve">, it became </w:t>
      </w:r>
      <w:r w:rsidR="00287765">
        <w:t>clearer</w:t>
      </w:r>
      <w:r>
        <w:t xml:space="preserve"> as to why the first attempted failed.</w:t>
      </w:r>
    </w:p>
    <w:p w14:paraId="5C3DF86C" w14:textId="3B363F97" w:rsidR="00363AF4" w:rsidRDefault="00AE611C" w:rsidP="00363AF4">
      <w:pPr>
        <w:pStyle w:val="NormalText"/>
      </w:pPr>
      <w:r>
        <w:t xml:space="preserve">Some of the diffs that were processed were incredibly large. </w:t>
      </w:r>
      <w:r w:rsidR="00363AF4">
        <w:t xml:space="preserve">One particular repository, FreeBSD caused significant resource strain on the tool due to the sheer size of the diff object produced. As an example, one particular diff contained approximately seven thousand file modifications, consisting of nearly 250,000 line additions and 500,000 line deletions. Large commits such as this had serious ramifications on the tool’s performance, and ultimately exhausted </w:t>
      </w:r>
      <w:r w:rsidR="0038033D">
        <w:t>the available</w:t>
      </w:r>
      <w:r w:rsidR="00363AF4">
        <w:t xml:space="preserve"> RAM</w:t>
      </w:r>
      <w:r w:rsidR="0038033D">
        <w:t xml:space="preserve"> </w:t>
      </w:r>
      <w:r w:rsidR="00363AF4">
        <w:t xml:space="preserve">in </w:t>
      </w:r>
      <w:r w:rsidR="002A6B63">
        <w:t>the</w:t>
      </w:r>
      <w:r w:rsidR="00363AF4">
        <w:t xml:space="preserve"> two data collection systems, each equipped with eight gigabytes of RAM (Ubuntu 12.04 64-bit and Arch Linux 3.12.1 64-bit)</w:t>
      </w:r>
      <w:r w:rsidR="0038033D">
        <w:t>, ultimately causing forced process termination</w:t>
      </w:r>
      <w:r w:rsidR="00363AF4">
        <w:t>. A</w:t>
      </w:r>
      <w:r w:rsidR="002A6B63">
        <w:t>fter observing this limitation</w:t>
      </w:r>
      <w:r w:rsidR="00363AF4">
        <w:t>, adjustments were made in an effort to improve the efficiency and stability of the tool.</w:t>
      </w:r>
    </w:p>
    <w:p w14:paraId="5070288E" w14:textId="77777777" w:rsidR="00363AF4" w:rsidRDefault="00363AF4" w:rsidP="00363AF4">
      <w:pPr>
        <w:pStyle w:val="Heading2"/>
      </w:pPr>
      <w:r>
        <w:lastRenderedPageBreak/>
        <w:t>Final Tool Design and Implementation</w:t>
      </w:r>
    </w:p>
    <w:p w14:paraId="79D0BEA0" w14:textId="35FFD5A7" w:rsidR="00363AF4" w:rsidRDefault="00363AF4" w:rsidP="00363AF4">
      <w:pPr>
        <w:pStyle w:val="NormalText"/>
      </w:pPr>
      <w:r>
        <w:t xml:space="preserve">After experimentation with </w:t>
      </w:r>
      <w:r w:rsidR="00AE611C">
        <w:t xml:space="preserve">the </w:t>
      </w:r>
      <w:r>
        <w:t>vario</w:t>
      </w:r>
      <w:r w:rsidR="00AE611C">
        <w:t>us tooling options, the authors</w:t>
      </w:r>
      <w:r>
        <w:t xml:space="preserve"> arrived at a combination of libgit2 </w:t>
      </w:r>
      <w:r w:rsidR="00AE611C">
        <w:t xml:space="preserve">and </w:t>
      </w:r>
      <w:r>
        <w:t xml:space="preserve">Python for the </w:t>
      </w:r>
      <w:r w:rsidR="00AE611C">
        <w:t xml:space="preserve">final tool, with </w:t>
      </w:r>
      <w:r w:rsidR="0038033D">
        <w:t>the</w:t>
      </w:r>
      <w:r w:rsidR="00AE611C">
        <w:t xml:space="preserve"> </w:t>
      </w:r>
      <w:r>
        <w:t xml:space="preserve">core implementation supplemented by output from the Git command client’s </w:t>
      </w:r>
      <w:r w:rsidRPr="00363AF4">
        <w:rPr>
          <w:rStyle w:val="codeChar"/>
        </w:rPr>
        <w:t>diff --</w:t>
      </w:r>
      <w:proofErr w:type="spellStart"/>
      <w:r w:rsidRPr="00363AF4">
        <w:rPr>
          <w:rStyle w:val="codeChar"/>
        </w:rPr>
        <w:t>shortstat</w:t>
      </w:r>
      <w:proofErr w:type="spellEnd"/>
      <w:r>
        <w:t xml:space="preserve"> option. Libgit2 is used to expose the core functionality of Git</w:t>
      </w:r>
      <w:r w:rsidR="002A6B63">
        <w:t>,</w:t>
      </w:r>
      <w:r>
        <w:t xml:space="preserve"> allowing for third party applications to gain programmatic access to the details of a Git repository through the use of its API. Since </w:t>
      </w:r>
      <w:r w:rsidR="00AE611C">
        <w:t>companies such as GitHub and Microsoft utilize libgit2 in production</w:t>
      </w:r>
      <w:r>
        <w:t xml:space="preserve">, this lent the library additional credibility and made the choice fairly obvious for the authors. While the library is written in C, </w:t>
      </w:r>
      <w:r w:rsidR="00AE611C">
        <w:t xml:space="preserve">bindings exist </w:t>
      </w:r>
      <w:r>
        <w:t>for fiftee</w:t>
      </w:r>
      <w:r w:rsidR="00D36AB5">
        <w:t>n additional languages</w:t>
      </w:r>
      <w:r>
        <w:t xml:space="preserve">, one of which </w:t>
      </w:r>
      <w:r w:rsidR="002A6B63">
        <w:t>is</w:t>
      </w:r>
      <w:r>
        <w:t xml:space="preserve"> the Python programming language</w:t>
      </w:r>
      <w:r w:rsidR="002A6B63">
        <w:t>, making</w:t>
      </w:r>
      <w:r>
        <w:t xml:space="preserve"> the development langua</w:t>
      </w:r>
      <w:r w:rsidR="00AE611C">
        <w:t>ge decision easier</w:t>
      </w:r>
      <w:r w:rsidR="002A6B63">
        <w:t>.</w:t>
      </w:r>
      <w:r>
        <w:t xml:space="preserve"> In the end, it was thou</w:t>
      </w:r>
      <w:r w:rsidR="00AE611C">
        <w:t>ght that due to the authors’</w:t>
      </w:r>
      <w:r>
        <w:t xml:space="preserve"> previous experience with Python development</w:t>
      </w:r>
      <w:r w:rsidR="002A6B63">
        <w:t>,</w:t>
      </w:r>
      <w:r>
        <w:t xml:space="preserve"> and </w:t>
      </w:r>
      <w:r w:rsidR="0038033D">
        <w:t xml:space="preserve">the ease of quickly prototyping using the language, </w:t>
      </w:r>
      <w:r>
        <w:t>Python</w:t>
      </w:r>
      <w:r w:rsidR="002A6B63">
        <w:t xml:space="preserve"> would be an appropriate </w:t>
      </w:r>
      <w:r>
        <w:t xml:space="preserve">choice. Another </w:t>
      </w:r>
      <w:r w:rsidR="00AE611C">
        <w:t xml:space="preserve">beneficial </w:t>
      </w:r>
      <w:r>
        <w:t xml:space="preserve">feature of Python is </w:t>
      </w:r>
      <w:r w:rsidR="002A6B63">
        <w:t xml:space="preserve">that </w:t>
      </w:r>
      <w:r>
        <w:t xml:space="preserve">the comprehensive standard library provides many additional convenient features with no </w:t>
      </w:r>
      <w:r w:rsidR="00AE611C">
        <w:t>superfluous</w:t>
      </w:r>
      <w:r>
        <w:t xml:space="preserve"> configuration or external libraries required. Once initial setup of the library and language bindings were complete, development with pygit2, libgit2 and Python was relatively painless.</w:t>
      </w:r>
    </w:p>
    <w:p w14:paraId="582E07AB" w14:textId="1D606057" w:rsidR="00363AF4" w:rsidRDefault="00363AF4" w:rsidP="00363AF4">
      <w:pPr>
        <w:pStyle w:val="NormalText"/>
      </w:pPr>
      <w:r>
        <w:t>The final iteration of our data collection tool resulted in a straightforward command line application capable of cloning a repository from GitHub</w:t>
      </w:r>
      <w:r w:rsidR="00E6083A">
        <w:t>, as well as</w:t>
      </w:r>
      <w:r>
        <w:t xml:space="preserve">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proofErr w:type="spellStart"/>
      <w:proofErr w:type="gramStart"/>
      <w:r w:rsidRPr="00363AF4">
        <w:t>srcstat</w:t>
      </w:r>
      <w:proofErr w:type="spellEnd"/>
      <w:proofErr w:type="gramEnd"/>
      <w:r w:rsidRPr="00363AF4">
        <w:t xml:space="preserve"> --repo [</w:t>
      </w:r>
      <w:r>
        <w:t>repo-</w:t>
      </w:r>
      <w:proofErr w:type="spellStart"/>
      <w:r>
        <w:t>uri</w:t>
      </w:r>
      <w:proofErr w:type="spellEnd"/>
      <w:r w:rsidRPr="00363AF4">
        <w:t>]</w:t>
      </w:r>
    </w:p>
    <w:p w14:paraId="21D43BFC" w14:textId="04A94161" w:rsidR="00363AF4" w:rsidRDefault="002A6B63" w:rsidP="00363AF4">
      <w:pPr>
        <w:pStyle w:val="NormalText"/>
        <w:rPr>
          <w:color w:val="000000"/>
        </w:rPr>
      </w:pPr>
      <w:r>
        <w:rPr>
          <w:color w:val="000000"/>
        </w:rPr>
        <w:t>Additionally, an</w:t>
      </w:r>
      <w:r w:rsidR="00363AF4">
        <w:rPr>
          <w:color w:val="000000"/>
        </w:rPr>
        <w:t xml:space="preserve"> entire list of repos can be processed by providing a text file consisting of a list of repository URLs with the following command:</w:t>
      </w:r>
    </w:p>
    <w:p w14:paraId="660DFB00" w14:textId="77777777" w:rsidR="00363AF4" w:rsidRDefault="00363AF4" w:rsidP="00363AF4">
      <w:pPr>
        <w:pStyle w:val="code"/>
      </w:pPr>
      <w:proofErr w:type="spellStart"/>
      <w:proofErr w:type="gramStart"/>
      <w:r>
        <w:t>srcstat</w:t>
      </w:r>
      <w:proofErr w:type="spellEnd"/>
      <w:proofErr w:type="gramEnd"/>
      <w:r>
        <w:t xml:space="preserve"> --</w:t>
      </w:r>
      <w:proofErr w:type="spellStart"/>
      <w:r>
        <w:t>repolist</w:t>
      </w:r>
      <w:proofErr w:type="spellEnd"/>
      <w:r>
        <w:t xml:space="preserve"> [repo-list-file]</w:t>
      </w:r>
    </w:p>
    <w:p w14:paraId="416321A4" w14:textId="64BDB7FC" w:rsidR="009F5809" w:rsidRDefault="0073360D" w:rsidP="009F5809">
      <w:pPr>
        <w:pStyle w:val="NormalText"/>
      </w:pPr>
      <w:r w:rsidRPr="0073360D">
        <w:t>Once the tool has collected a repository, the pygit2 library is used to retrieve the entire set of cryptographic SHA</w:t>
      </w:r>
      <w:r w:rsidR="00E6083A">
        <w:t>1</w:t>
      </w:r>
      <w:r w:rsidRPr="0073360D">
        <w:t xml:space="preserve"> hash</w:t>
      </w:r>
      <w:r w:rsidR="00E6083A">
        <w:t>es</w:t>
      </w:r>
      <w:r w:rsidRPr="0073360D">
        <w:t xml:space="preserve"> that represent each individual commit, and sorted from oldest to most recent. These hashes are run through a python sub process instance o</w:t>
      </w:r>
      <w:r w:rsidR="00E6083A">
        <w:t xml:space="preserve">f the Git command line tool </w:t>
      </w:r>
      <w:r w:rsidR="00C16223">
        <w:t xml:space="preserve">in order </w:t>
      </w:r>
      <w:r w:rsidR="00E6083A">
        <w:t>to run</w:t>
      </w:r>
      <w:r>
        <w:t xml:space="preserve"> a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w:t>
      </w:r>
      <w:r w:rsidR="002A6B63">
        <w:t>Even though</w:t>
      </w:r>
      <w:r w:rsidRPr="0073360D">
        <w:t xml:space="preserve"> the application incurs an execution time running this external process</w:t>
      </w:r>
      <w:r w:rsidR="002A6B63">
        <w:t>,</w:t>
      </w:r>
      <w:r w:rsidR="00496BD1">
        <w:t xml:space="preserve"> this sacrifice</w:t>
      </w:r>
      <w:r w:rsidRPr="0073360D">
        <w:t xml:space="preserve"> allows for a significant reduction in the amount of data objects that need to be traversed </w:t>
      </w:r>
      <w:r w:rsidR="002A6B63">
        <w:t xml:space="preserve">in order </w:t>
      </w:r>
      <w:r w:rsidRPr="0073360D">
        <w:t xml:space="preserve">to acquire the number of lines deleted and added per commit. While this data accounts for two of the three required code size metrics, collection of the hunks metric is a more complicated matter. </w:t>
      </w:r>
    </w:p>
    <w:p w14:paraId="2A91227E" w14:textId="716DCDF6" w:rsidR="00363AF4" w:rsidRPr="009F5809" w:rsidRDefault="00C16223" w:rsidP="001863D0">
      <w:pPr>
        <w:pStyle w:val="NormalText"/>
      </w:pPr>
      <w:r>
        <w:t>The c</w:t>
      </w:r>
      <w:r w:rsidR="0073360D" w:rsidRPr="0073360D">
        <w:t>ollection of hunks requires pygit2</w:t>
      </w:r>
      <w:r w:rsidR="00E6083A">
        <w:t>’s internal</w:t>
      </w:r>
      <w:r w:rsidR="0073360D" w:rsidRPr="0073360D">
        <w:t xml:space="preserve"> diff </w:t>
      </w:r>
      <w:r w:rsidR="005D5DA4" w:rsidRPr="0073360D">
        <w:t>function, which</w:t>
      </w:r>
      <w:r w:rsidR="0073360D" w:rsidRPr="0073360D">
        <w:t xml:space="preserve"> accepts </w:t>
      </w:r>
      <w:r w:rsidR="0073360D">
        <w:t>the same two SHA</w:t>
      </w:r>
      <w:r>
        <w:t>1</w:t>
      </w:r>
      <w:r w:rsidR="0073360D">
        <w:t xml:space="preserve"> </w:t>
      </w:r>
      <w:r>
        <w:t>commit identifiers</w:t>
      </w:r>
      <w:r w:rsidR="0073360D">
        <w:t xml:space="preserve"> as the </w:t>
      </w:r>
      <w:proofErr w:type="spellStart"/>
      <w:r w:rsidR="0073360D" w:rsidRPr="0073360D">
        <w:rPr>
          <w:rStyle w:val="codeChar"/>
        </w:rPr>
        <w:t>git</w:t>
      </w:r>
      <w:proofErr w:type="spellEnd"/>
      <w:r w:rsidR="0073360D" w:rsidRPr="0073360D">
        <w:rPr>
          <w:rStyle w:val="codeChar"/>
        </w:rPr>
        <w:t xml:space="preserve"> diff --</w:t>
      </w:r>
      <w:proofErr w:type="spellStart"/>
      <w:r w:rsidR="0073360D" w:rsidRPr="0073360D">
        <w:rPr>
          <w:rStyle w:val="codeChar"/>
        </w:rPr>
        <w:t>shortstat</w:t>
      </w:r>
      <w:proofErr w:type="spellEnd"/>
      <w:r w:rsidR="0073360D" w:rsidRPr="0073360D">
        <w:t xml:space="preserve"> command. The result of the function is a complex data structure that allows for iteration over changed files, hunks, and lines of code. Since lines are already captured, our tool only need</w:t>
      </w:r>
      <w:r w:rsidR="00496BD1">
        <w:t>s</w:t>
      </w:r>
      <w:r w:rsidR="0073360D" w:rsidRPr="0073360D">
        <w:t xml:space="preserve"> to traverse the changed files to find all hunks within each file and collect the total number of hunks per commit diff calculation. Once all the totals are calculated, each metric </w:t>
      </w:r>
      <w:r w:rsidR="005D5DA4" w:rsidRPr="0073360D">
        <w:t xml:space="preserve">for </w:t>
      </w:r>
      <w:r w:rsidR="005D5DA4">
        <w:t>changed</w:t>
      </w:r>
      <w:r w:rsidR="0073360D" w:rsidRPr="0073360D">
        <w:t xml:space="preserve"> files, hunks and lines of cod</w:t>
      </w:r>
      <w:r>
        <w:t>e are then evaluated into extra-</w:t>
      </w:r>
      <w:r w:rsidR="0073360D" w:rsidRPr="0073360D">
        <w:t xml:space="preserve">small, small, </w:t>
      </w:r>
      <w:r w:rsidR="0073360D" w:rsidRPr="0073360D">
        <w:lastRenderedPageBreak/>
        <w:t xml:space="preserve">medium, large, or extra-large categories based on their respective </w:t>
      </w:r>
      <w:r w:rsidR="00E6083A">
        <w:t xml:space="preserve">number </w:t>
      </w:r>
      <w:r w:rsidR="0073360D" w:rsidRPr="0073360D">
        <w:t>of occurrences. When the entire repository is processed</w:t>
      </w:r>
      <w:r>
        <w:t>,</w:t>
      </w:r>
      <w:r w:rsidR="0073360D" w:rsidRPr="0073360D">
        <w:t xml:space="preserve"> the end result is a </w:t>
      </w:r>
      <w:r w:rsidR="00E6083A">
        <w:t xml:space="preserve">text </w:t>
      </w:r>
      <w:r w:rsidR="0073360D" w:rsidRPr="0073360D">
        <w:t xml:space="preserve">file that contains a count </w:t>
      </w:r>
      <w:r>
        <w:t xml:space="preserve">of </w:t>
      </w:r>
      <w:r w:rsidR="0073360D" w:rsidRPr="0073360D">
        <w:t xml:space="preserve">the total number of modified files, hunks, and lines that fall into the aforementioned categories. </w:t>
      </w:r>
      <w:r w:rsidR="00E6083A">
        <w:t xml:space="preserve">These </w:t>
      </w:r>
      <w:r w:rsidR="0073360D" w:rsidRPr="0073360D">
        <w:t>file</w:t>
      </w:r>
      <w:r w:rsidR="00E6083A">
        <w:t>s</w:t>
      </w:r>
      <w:r w:rsidR="0073360D" w:rsidRPr="0073360D">
        <w:t xml:space="preserve"> and the values </w:t>
      </w:r>
      <w:r w:rsidR="00E6083A">
        <w:t xml:space="preserve">they contain are </w:t>
      </w:r>
      <w:r w:rsidR="0073360D" w:rsidRPr="0073360D">
        <w:t xml:space="preserve">used for the evaluation of </w:t>
      </w:r>
      <w:r w:rsidR="00E6083A">
        <w:t xml:space="preserve">this </w:t>
      </w:r>
      <w:r w:rsidR="0073360D" w:rsidRPr="0073360D">
        <w:t xml:space="preserve">study. </w:t>
      </w:r>
      <w:r>
        <w:t>The</w:t>
      </w:r>
      <w:r w:rsidR="0073360D" w:rsidRPr="0073360D">
        <w:t xml:space="preserve"> final revision of the tool was faster than the previous incarnations, </w:t>
      </w:r>
      <w:r>
        <w:t xml:space="preserve">though </w:t>
      </w:r>
      <w:r w:rsidR="0073360D" w:rsidRPr="0073360D">
        <w:t xml:space="preserve">it still struggled with the same memory consumption issues of its predecessor on the FreeBSD repository. With this in mind, the authors determined that a higher performance language such as C or C++ would most likely be necessary to provide the maximum efficiency </w:t>
      </w:r>
      <w:r w:rsidR="00E6083A" w:rsidRPr="0073360D">
        <w:t>required</w:t>
      </w:r>
      <w:r w:rsidR="0073360D" w:rsidRPr="0073360D">
        <w:t xml:space="preserve"> </w:t>
      </w:r>
      <w:r w:rsidR="00E6083A">
        <w:t xml:space="preserve">to process </w:t>
      </w:r>
      <w:r w:rsidR="0073360D" w:rsidRPr="0073360D">
        <w:t>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6E46742D"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t>
      </w:r>
      <w:r w:rsidR="00C16223">
        <w:t xml:space="preserve">that were cloned from </w:t>
      </w:r>
      <w:proofErr w:type="spellStart"/>
      <w:r w:rsidR="00C16223">
        <w:t>GitHub</w:t>
      </w:r>
      <w:proofErr w:type="spellEnd"/>
      <w:r w:rsidR="00C16223">
        <w:t xml:space="preserve">, each </w:t>
      </w:r>
      <w:r w:rsidR="0073360D">
        <w:t>with varying sizes and domains</w:t>
      </w:r>
      <w:r>
        <w:t xml:space="preserve">. </w:t>
      </w:r>
      <w:r w:rsidR="0073360D">
        <w:t xml:space="preserve">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0073360D">
        <w:t xml:space="preserve">, such as </w:t>
      </w:r>
      <w:proofErr w:type="spellStart"/>
      <w:r w:rsidR="0073360D">
        <w:t>gcc</w:t>
      </w:r>
      <w:proofErr w:type="spellEnd"/>
      <w:r w:rsidR="0073360D">
        <w:t xml:space="preserve">, Ruby, and Python. </w:t>
      </w:r>
      <w:r w:rsidR="00907F0F">
        <w:t>E</w:t>
      </w:r>
      <w:r w:rsidR="005D5DA4">
        <w:t>ach</w:t>
      </w:r>
      <w:r w:rsidR="0073360D">
        <w:t xml:space="preserve"> repository’s commit history was traversed to obtain three size metrics: </w:t>
      </w:r>
    </w:p>
    <w:p w14:paraId="1535085F" w14:textId="6A841E48" w:rsidR="0073360D" w:rsidRDefault="0073360D" w:rsidP="0073360D">
      <w:pPr>
        <w:pStyle w:val="NormalText"/>
        <w:numPr>
          <w:ilvl w:val="0"/>
          <w:numId w:val="26"/>
        </w:numPr>
        <w:ind w:left="630"/>
      </w:pPr>
      <w:r>
        <w:t>Lines of code (LOC) modified in a commit</w:t>
      </w:r>
    </w:p>
    <w:p w14:paraId="2E8ED597" w14:textId="281A0CC0" w:rsidR="0073360D" w:rsidRDefault="0073360D" w:rsidP="0073360D">
      <w:pPr>
        <w:pStyle w:val="NormalText"/>
        <w:numPr>
          <w:ilvl w:val="0"/>
          <w:numId w:val="26"/>
        </w:numPr>
        <w:ind w:left="630"/>
      </w:pPr>
      <w:r>
        <w:t>Number of files modified in a commit</w:t>
      </w:r>
    </w:p>
    <w:p w14:paraId="38A4DAB9" w14:textId="0A67EA36" w:rsidR="0073360D" w:rsidRDefault="0073360D" w:rsidP="0073360D">
      <w:pPr>
        <w:pStyle w:val="NormalText"/>
        <w:numPr>
          <w:ilvl w:val="0"/>
          <w:numId w:val="26"/>
        </w:numPr>
        <w:ind w:left="630"/>
      </w:pPr>
      <w:r>
        <w:t xml:space="preserve">Number of hunks </w:t>
      </w:r>
      <w:r w:rsidR="005D5DA4">
        <w:t>modified</w:t>
      </w:r>
      <w:r>
        <w:t xml:space="preserve"> in a commit</w:t>
      </w:r>
    </w:p>
    <w:p w14:paraId="2767AF05" w14:textId="09737EBF" w:rsidR="0073360D" w:rsidRPr="00966938" w:rsidRDefault="00C16223" w:rsidP="0073360D">
      <w:pPr>
        <w:pStyle w:val="NormalText"/>
      </w:pPr>
      <w:r>
        <w:t xml:space="preserve">Merges </w:t>
      </w:r>
      <w:r w:rsidR="0073360D">
        <w:t xml:space="preserve">were also taken into account during the commit </w:t>
      </w:r>
      <w:r w:rsidR="00907F0F">
        <w:t>measurements</w:t>
      </w:r>
      <w:r w:rsidR="0073360D">
        <w:t xml:space="preserve">. </w:t>
      </w:r>
      <w:r w:rsidR="002F0153">
        <w:t xml:space="preserve">Lines of code changes were calculated by taking the sum of line changes for each </w:t>
      </w:r>
      <w:r w:rsidR="00907F0F">
        <w:t xml:space="preserve">hunk </w:t>
      </w:r>
      <w:r>
        <w:t>modified</w:t>
      </w:r>
      <w:r w:rsidR="002F0153">
        <w:t xml:space="preserve">. Hunks are </w:t>
      </w:r>
      <w:r>
        <w:t xml:space="preserve">contiguous </w:t>
      </w:r>
      <w:r w:rsidR="002F0153">
        <w:t>sections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rsidR="0073360D">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0073360D">
        <w:t xml:space="preserve"> in a previous study. The </w:t>
      </w:r>
      <w:r w:rsidR="009F5809">
        <w:t>representation of</w:t>
      </w:r>
      <w:r w:rsidR="0073360D">
        <w:t xml:space="preserve"> how each range was categorized is shown in </w:t>
      </w:r>
      <w:r w:rsidR="00FD2CC9">
        <w:t>Table</w:t>
      </w:r>
      <w:r w:rsidR="00F82707">
        <w:t xml:space="preserve"> 1</w:t>
      </w:r>
      <w:r w:rsidR="0073360D">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r>
              <w:t>x-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r>
              <w:t>x-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r>
        <w:rPr>
          <w:b/>
          <w:sz w:val="16"/>
          <w:szCs w:val="16"/>
        </w:rPr>
        <w:t xml:space="preserve">Table </w:t>
      </w:r>
      <w:r w:rsidR="00F82707">
        <w:rPr>
          <w:b/>
          <w:sz w:val="16"/>
          <w:szCs w:val="16"/>
        </w:rPr>
        <w:t>1</w:t>
      </w:r>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bookmarkStart w:id="0" w:name="_GoBack"/>
      <w:bookmarkEnd w:id="0"/>
    </w:p>
    <w:p w14:paraId="254C6A46" w14:textId="77777777" w:rsidR="00F82707" w:rsidRDefault="00F82707" w:rsidP="0073360D">
      <w:pPr>
        <w:pStyle w:val="Heading2"/>
      </w:pPr>
      <w:r>
        <w:t>Examined Projects</w:t>
      </w:r>
    </w:p>
    <w:p w14:paraId="7F95C8A2" w14:textId="3AAD001D" w:rsidR="00B536A3" w:rsidRDefault="00C16223" w:rsidP="00212476">
      <w:pPr>
        <w:pStyle w:val="NormalText"/>
      </w:pPr>
      <w:r>
        <w:t>The t</w:t>
      </w:r>
      <w:r w:rsidR="00907F0F">
        <w:t xml:space="preserve">hirteen open source projects </w:t>
      </w:r>
      <w:r>
        <w:t xml:space="preserve">that were </w:t>
      </w:r>
      <w:r w:rsidR="00907F0F">
        <w:t xml:space="preserve">collected from GitHub </w:t>
      </w:r>
      <w:r w:rsidR="00B536A3">
        <w:t>are listed in Table 2</w:t>
      </w:r>
      <w:r>
        <w:t>, along</w:t>
      </w:r>
      <w:r w:rsidR="00B536A3">
        <w:t xml:space="preserve"> with their corresponding </w:t>
      </w:r>
      <w:r>
        <w:t>project duration</w:t>
      </w:r>
      <w:r w:rsidR="00907F0F">
        <w:t xml:space="preserve"> in years</w:t>
      </w:r>
      <w:r w:rsidR="00B536A3">
        <w:t>,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08"/>
        <w:gridCol w:w="900"/>
        <w:gridCol w:w="900"/>
        <w:gridCol w:w="859"/>
        <w:gridCol w:w="682"/>
      </w:tblGrid>
      <w:tr w:rsidR="009639D2" w14:paraId="5F648179"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05678B">
            <w:pPr>
              <w:pStyle w:val="tablecolhead"/>
              <w:keepNext/>
              <w:spacing w:before="20" w:after="20"/>
            </w:pPr>
            <w:bookmarkStart w:id="1" w:name="OLE_LINK1"/>
            <w:r>
              <w:lastRenderedPageBreak/>
              <w:t>System</w:t>
            </w:r>
          </w:p>
        </w:tc>
        <w:tc>
          <w:tcPr>
            <w:tcW w:w="90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A1233D">
            <w:pPr>
              <w:pStyle w:val="tablecolhead"/>
              <w:keepNext/>
              <w:spacing w:before="20" w:after="20"/>
              <w:jc w:val="right"/>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A1233D">
            <w:pPr>
              <w:pStyle w:val="tablecolhead"/>
              <w:keepNext/>
              <w:spacing w:before="20" w:after="20"/>
              <w:jc w:val="right"/>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A1233D">
            <w:pPr>
              <w:pStyle w:val="tablecolhead"/>
              <w:keepNext/>
              <w:spacing w:before="20" w:after="20"/>
              <w:jc w:val="right"/>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A1233D">
            <w:pPr>
              <w:pStyle w:val="tablecolhead"/>
              <w:keepNext/>
              <w:spacing w:before="20" w:after="20"/>
              <w:jc w:val="right"/>
            </w:pPr>
            <w:r>
              <w:t>Total Files</w:t>
            </w:r>
          </w:p>
        </w:tc>
      </w:tr>
      <w:tr w:rsidR="009639D2" w14:paraId="267FF3FC"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05678B">
            <w:pPr>
              <w:keepNext/>
              <w:spacing w:before="20" w:after="20"/>
              <w:jc w:val="left"/>
              <w:rPr>
                <w:i/>
                <w:sz w:val="16"/>
                <w:szCs w:val="16"/>
              </w:rPr>
            </w:pPr>
            <w:r w:rsidRPr="00FD2CC9">
              <w:rPr>
                <w:i/>
                <w:sz w:val="16"/>
                <w:szCs w:val="16"/>
              </w:rPr>
              <w:t>Django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939</w:t>
            </w:r>
          </w:p>
        </w:tc>
      </w:tr>
      <w:tr w:rsidR="009639D2" w14:paraId="7141A06D"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05678B">
            <w:pPr>
              <w:keepNext/>
              <w:spacing w:before="20" w:after="20"/>
              <w:jc w:val="left"/>
              <w:rPr>
                <w:i/>
                <w:sz w:val="16"/>
                <w:szCs w:val="16"/>
              </w:rPr>
            </w:pPr>
            <w:r w:rsidRPr="00FD2CC9">
              <w:rPr>
                <w:i/>
                <w:sz w:val="16"/>
                <w:szCs w:val="16"/>
              </w:rPr>
              <w:t>Express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47</w:t>
            </w:r>
          </w:p>
        </w:tc>
      </w:tr>
      <w:tr w:rsidR="009639D2" w14:paraId="24780C1E"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05678B">
            <w:pPr>
              <w:keepNext/>
              <w:spacing w:before="20" w:after="20"/>
              <w:jc w:val="left"/>
              <w:rPr>
                <w:i/>
                <w:sz w:val="16"/>
                <w:szCs w:val="16"/>
              </w:rPr>
            </w:pPr>
            <w:r w:rsidRPr="00FD2CC9">
              <w:rPr>
                <w:i/>
                <w:sz w:val="16"/>
                <w:szCs w:val="16"/>
              </w:rPr>
              <w:t>GNU Compiler Collection (gcc)</w:t>
            </w:r>
          </w:p>
        </w:tc>
        <w:tc>
          <w:tcPr>
            <w:tcW w:w="90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82630</w:t>
            </w:r>
          </w:p>
        </w:tc>
      </w:tr>
      <w:tr w:rsidR="009639D2" w14:paraId="1FF42C7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05678B">
            <w:pPr>
              <w:keepNext/>
              <w:spacing w:before="20" w:after="20"/>
              <w:jc w:val="left"/>
              <w:rPr>
                <w:i/>
                <w:sz w:val="16"/>
                <w:szCs w:val="16"/>
              </w:rPr>
            </w:pPr>
            <w:r w:rsidRPr="00FD2CC9">
              <w:rPr>
                <w:i/>
                <w:sz w:val="16"/>
                <w:szCs w:val="16"/>
              </w:rPr>
              <w:t>GNU Image Manipulation Program</w:t>
            </w:r>
            <w:r w:rsidR="00244C38">
              <w:rPr>
                <w:i/>
                <w:sz w:val="16"/>
                <w:szCs w:val="16"/>
              </w:rPr>
              <w:t xml:space="preserve"> (GIMP)</w:t>
            </w:r>
          </w:p>
        </w:tc>
        <w:tc>
          <w:tcPr>
            <w:tcW w:w="90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A1233D">
            <w:pPr>
              <w:pStyle w:val="tablecolsubhead"/>
              <w:keepNext/>
              <w:spacing w:before="20" w:after="20"/>
              <w:jc w:val="right"/>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5650</w:t>
            </w:r>
          </w:p>
        </w:tc>
      </w:tr>
      <w:tr w:rsidR="009639D2" w14:paraId="0F8200F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05678B">
            <w:pPr>
              <w:keepNext/>
              <w:spacing w:before="20" w:after="20"/>
              <w:jc w:val="left"/>
              <w:rPr>
                <w:i/>
                <w:sz w:val="16"/>
                <w:szCs w:val="16"/>
              </w:rPr>
            </w:pPr>
            <w:r w:rsidRPr="00FD2CC9">
              <w:rPr>
                <w:i/>
                <w:sz w:val="16"/>
                <w:szCs w:val="16"/>
              </w:rPr>
              <w:t>Apache Hadoop</w:t>
            </w:r>
          </w:p>
        </w:tc>
        <w:tc>
          <w:tcPr>
            <w:tcW w:w="90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219</w:t>
            </w:r>
          </w:p>
        </w:tc>
      </w:tr>
      <w:tr w:rsidR="009639D2" w14:paraId="6F67190B"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05678B">
            <w:pPr>
              <w:keepNext/>
              <w:spacing w:before="20" w:after="20"/>
              <w:jc w:val="left"/>
              <w:rPr>
                <w:i/>
                <w:sz w:val="16"/>
                <w:szCs w:val="16"/>
              </w:rPr>
            </w:pPr>
            <w:r w:rsidRPr="00FD2CC9">
              <w:rPr>
                <w:i/>
                <w:sz w:val="16"/>
                <w:szCs w:val="16"/>
              </w:rPr>
              <w:t xml:space="preserve">jQuery JavaScript </w:t>
            </w:r>
            <w:r w:rsidR="003B0A9B">
              <w:rPr>
                <w:i/>
                <w:sz w:val="16"/>
                <w:szCs w:val="16"/>
              </w:rPr>
              <w:t>Library</w:t>
            </w:r>
          </w:p>
        </w:tc>
        <w:tc>
          <w:tcPr>
            <w:tcW w:w="90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5</w:t>
            </w:r>
          </w:p>
        </w:tc>
      </w:tr>
      <w:tr w:rsidR="009639D2" w14:paraId="589A1DEF"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138A1CC" w14:textId="49591603" w:rsidR="008835C3" w:rsidRPr="00FD2CC9" w:rsidRDefault="00C16223" w:rsidP="0005678B">
            <w:pPr>
              <w:keepNext/>
              <w:spacing w:before="20" w:after="20"/>
              <w:jc w:val="left"/>
              <w:rPr>
                <w:i/>
                <w:sz w:val="16"/>
                <w:szCs w:val="16"/>
              </w:rPr>
            </w:pPr>
            <w:r>
              <w:rPr>
                <w:i/>
                <w:sz w:val="16"/>
                <w:szCs w:val="16"/>
              </w:rPr>
              <w:t>L</w:t>
            </w:r>
            <w:r w:rsidR="008835C3" w:rsidRPr="00FD2CC9">
              <w:rPr>
                <w:i/>
                <w:sz w:val="16"/>
                <w:szCs w:val="16"/>
              </w:rPr>
              <w:t>ibgit2</w:t>
            </w:r>
          </w:p>
        </w:tc>
        <w:tc>
          <w:tcPr>
            <w:tcW w:w="90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504</w:t>
            </w:r>
          </w:p>
        </w:tc>
      </w:tr>
      <w:tr w:rsidR="009639D2" w14:paraId="38F0EC0A"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05678B">
            <w:pPr>
              <w:keepNext/>
              <w:spacing w:before="20" w:after="20"/>
              <w:jc w:val="left"/>
              <w:rPr>
                <w:i/>
                <w:sz w:val="16"/>
                <w:szCs w:val="16"/>
              </w:rPr>
            </w:pPr>
            <w:r w:rsidRPr="00FD2CC9">
              <w:rPr>
                <w:i/>
                <w:sz w:val="16"/>
                <w:szCs w:val="16"/>
              </w:rPr>
              <w:t>Linux</w:t>
            </w:r>
          </w:p>
        </w:tc>
        <w:tc>
          <w:tcPr>
            <w:tcW w:w="90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4984</w:t>
            </w:r>
          </w:p>
        </w:tc>
      </w:tr>
      <w:tr w:rsidR="009639D2" w14:paraId="58B64F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05678B">
            <w:pPr>
              <w:keepNext/>
              <w:spacing w:before="20" w:after="20"/>
              <w:jc w:val="left"/>
              <w:rPr>
                <w:i/>
                <w:sz w:val="16"/>
                <w:szCs w:val="16"/>
              </w:rPr>
            </w:pPr>
            <w:r w:rsidRPr="00FD2CC9">
              <w:rPr>
                <w:i/>
                <w:sz w:val="16"/>
                <w:szCs w:val="16"/>
              </w:rPr>
              <w:t>Mono</w:t>
            </w:r>
          </w:p>
        </w:tc>
        <w:tc>
          <w:tcPr>
            <w:tcW w:w="90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A1233D">
            <w:pPr>
              <w:pStyle w:val="tablecolsubhead"/>
              <w:keepNext/>
              <w:spacing w:before="20" w:after="20"/>
              <w:jc w:val="right"/>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707</w:t>
            </w:r>
          </w:p>
        </w:tc>
      </w:tr>
      <w:tr w:rsidR="009639D2" w14:paraId="23EA121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05678B">
            <w:pPr>
              <w:keepNext/>
              <w:spacing w:before="20" w:after="20"/>
              <w:jc w:val="left"/>
              <w:rPr>
                <w:i/>
                <w:sz w:val="16"/>
                <w:szCs w:val="16"/>
              </w:rPr>
            </w:pPr>
            <w:r w:rsidRPr="00FD2CC9">
              <w:rPr>
                <w:i/>
                <w:sz w:val="16"/>
                <w:szCs w:val="16"/>
              </w:rPr>
              <w:t>Node</w:t>
            </w:r>
            <w:r w:rsidR="003B0A9B">
              <w:rPr>
                <w:i/>
                <w:sz w:val="16"/>
                <w:szCs w:val="16"/>
              </w:rPr>
              <w:t>.js</w:t>
            </w:r>
          </w:p>
        </w:tc>
        <w:tc>
          <w:tcPr>
            <w:tcW w:w="90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A1233D">
            <w:pPr>
              <w:pStyle w:val="tablecolsubhead"/>
              <w:keepNext/>
              <w:spacing w:before="20" w:after="20"/>
              <w:jc w:val="right"/>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9747</w:t>
            </w:r>
          </w:p>
        </w:tc>
      </w:tr>
      <w:tr w:rsidR="009639D2" w14:paraId="4C1DB88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05678B">
            <w:pPr>
              <w:keepNext/>
              <w:spacing w:before="20" w:after="20"/>
              <w:jc w:val="left"/>
              <w:rPr>
                <w:i/>
                <w:sz w:val="16"/>
                <w:szCs w:val="16"/>
              </w:rPr>
            </w:pPr>
            <w:r w:rsidRPr="00FD2CC9">
              <w:rPr>
                <w:i/>
                <w:sz w:val="16"/>
                <w:szCs w:val="16"/>
              </w:rPr>
              <w:t>Python Language</w:t>
            </w:r>
          </w:p>
        </w:tc>
        <w:tc>
          <w:tcPr>
            <w:tcW w:w="90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971</w:t>
            </w:r>
          </w:p>
        </w:tc>
      </w:tr>
      <w:tr w:rsidR="009639D2" w14:paraId="1DBCB7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05678B">
            <w:pPr>
              <w:keepNext/>
              <w:spacing w:before="20" w:after="20"/>
              <w:jc w:val="left"/>
              <w:rPr>
                <w:i/>
                <w:sz w:val="16"/>
                <w:szCs w:val="16"/>
              </w:rPr>
            </w:pPr>
            <w:r w:rsidRPr="00FD2CC9">
              <w:rPr>
                <w:i/>
                <w:sz w:val="16"/>
                <w:szCs w:val="16"/>
              </w:rPr>
              <w:t>Ruby Language</w:t>
            </w:r>
          </w:p>
        </w:tc>
        <w:tc>
          <w:tcPr>
            <w:tcW w:w="90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A1233D">
            <w:pPr>
              <w:pStyle w:val="tablecolsubhead"/>
              <w:keepNext/>
              <w:spacing w:before="20" w:after="20"/>
              <w:jc w:val="right"/>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14</w:t>
            </w:r>
          </w:p>
        </w:tc>
      </w:tr>
      <w:tr w:rsidR="009639D2" w14:paraId="3F45DEC0"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05678B">
            <w:pPr>
              <w:keepNext/>
              <w:spacing w:before="20" w:after="20"/>
              <w:jc w:val="left"/>
              <w:rPr>
                <w:i/>
                <w:sz w:val="16"/>
                <w:szCs w:val="16"/>
              </w:rPr>
            </w:pPr>
            <w:r w:rsidRPr="00FD2CC9">
              <w:rPr>
                <w:i/>
                <w:sz w:val="16"/>
                <w:szCs w:val="16"/>
              </w:rPr>
              <w:t>XBMC Media Center</w:t>
            </w:r>
          </w:p>
        </w:tc>
        <w:tc>
          <w:tcPr>
            <w:tcW w:w="90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5701</w:t>
            </w:r>
          </w:p>
        </w:tc>
      </w:tr>
    </w:tbl>
    <w:bookmarkEnd w:id="1"/>
    <w:p w14:paraId="767F5253" w14:textId="6BF738A8" w:rsidR="00B536A3" w:rsidRDefault="00F82707" w:rsidP="00212476">
      <w:pPr>
        <w:pStyle w:val="Figure"/>
      </w:pPr>
      <w:r>
        <w:t xml:space="preserve">Table 2.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D80CBE">
      <w:pPr>
        <w:pStyle w:val="Heading3"/>
      </w:pPr>
      <w:r w:rsidRPr="004E6F5C">
        <w:t>Django</w:t>
      </w:r>
      <w:r w:rsidR="003B0A9B" w:rsidRPr="004E6F5C">
        <w:t xml:space="preserve"> Web Framework</w:t>
      </w:r>
    </w:p>
    <w:p w14:paraId="206AE4DB" w14:textId="65E986EC" w:rsidR="00B522EA" w:rsidRDefault="00B522EA" w:rsidP="001863D0">
      <w:pPr>
        <w:pStyle w:val="NormalText"/>
        <w:tabs>
          <w:tab w:val="clear" w:pos="288"/>
        </w:tabs>
      </w:pPr>
      <w:proofErr w:type="spellStart"/>
      <w:r>
        <w:t>Django</w:t>
      </w:r>
      <w:proofErr w:type="spellEnd"/>
      <w:r w:rsidR="00C16223">
        <w:t>, written in Python,</w:t>
      </w:r>
      <w:r>
        <w:t xml:space="preserve"> is a</w:t>
      </w:r>
      <w:r w:rsidR="00C16223">
        <w:t xml:space="preserve"> </w:t>
      </w:r>
      <w:r>
        <w:t>web applications framework for rapid development of database driven web applications using the Model View Cont</w:t>
      </w:r>
      <w:r w:rsidR="00C16223">
        <w:t>roller (MVC) paradigm</w:t>
      </w:r>
      <w:r>
        <w:t xml:space="preserve">. Originally </w:t>
      </w:r>
      <w:r w:rsidR="00907F0F">
        <w:t xml:space="preserve">released </w:t>
      </w:r>
      <w:r>
        <w:t>in 2005</w:t>
      </w:r>
      <w:r w:rsidR="00C16223">
        <w:t>,</w:t>
      </w:r>
      <w:r>
        <w:t xml:space="preserve"> Django has seen a steady rise in usage since.</w:t>
      </w:r>
    </w:p>
    <w:p w14:paraId="3FDA73A2" w14:textId="2BC938CA" w:rsidR="00B522EA" w:rsidRDefault="00B522EA" w:rsidP="00D80CBE">
      <w:pPr>
        <w:pStyle w:val="Heading3"/>
      </w:pPr>
      <w:r>
        <w:t>Express</w:t>
      </w:r>
      <w:r w:rsidR="003B0A9B">
        <w:t xml:space="preserve"> Web Framework</w:t>
      </w:r>
    </w:p>
    <w:p w14:paraId="3A92F208" w14:textId="0FDBA7BC" w:rsidR="00B522EA" w:rsidRDefault="00B522EA" w:rsidP="001863D0">
      <w:pPr>
        <w:pStyle w:val="NormalText"/>
        <w:tabs>
          <w:tab w:val="clear" w:pos="288"/>
        </w:tabs>
      </w:pPr>
      <w:r>
        <w:t xml:space="preserve">Express is a relatively new web applications framework that utilizes the Node.js scripting language. </w:t>
      </w:r>
      <w:r w:rsidR="00C16223">
        <w:t>Similar to</w:t>
      </w:r>
      <w:r>
        <w:t xml:space="preserve"> Django, Express provides a way to rapidly create complex database driven MVC applications. Express is designed t</w:t>
      </w:r>
      <w:r w:rsidR="00907F0F">
        <w:t xml:space="preserve">o be especially minimal in its </w:t>
      </w:r>
      <w:r>
        <w:t xml:space="preserve">approach and </w:t>
      </w:r>
      <w:r w:rsidR="00907F0F">
        <w:t xml:space="preserve">primarily handles </w:t>
      </w:r>
      <w:r>
        <w:t>HTTP logic. Development began just months before the initial Node.js release in January 2009.</w:t>
      </w:r>
    </w:p>
    <w:p w14:paraId="325BF120" w14:textId="77777777" w:rsidR="00B522EA" w:rsidRDefault="003B0A9B" w:rsidP="00D80CBE">
      <w:pPr>
        <w:pStyle w:val="Heading3"/>
      </w:pPr>
      <w:r>
        <w:t>GNU Compiler Collection (gcc)</w:t>
      </w:r>
    </w:p>
    <w:p w14:paraId="0C3E38C3" w14:textId="27945540" w:rsidR="00B522EA" w:rsidRDefault="00B522EA" w:rsidP="001863D0">
      <w:pPr>
        <w:pStyle w:val="NormalText"/>
        <w:tabs>
          <w:tab w:val="clear" w:pos="288"/>
          <w:tab w:val="left" w:pos="0"/>
        </w:tabs>
      </w:pPr>
      <w:r>
        <w:t>The GNU Compiler Collection is a compiler su</w:t>
      </w:r>
      <w:r w:rsidR="00C16223">
        <w:t>ite produced for the GNU project that</w:t>
      </w:r>
      <w:r>
        <w:t xml:space="preserve"> offers support for various programming lang</w:t>
      </w:r>
      <w:r w:rsidR="00C16223">
        <w:t>uages. It is widely popular,</w:t>
      </w:r>
      <w:r>
        <w:t xml:space="preserve"> available on almost all Linux distributions, and is the official compiler for the GNU operating system. Originally developed in 1987, gcc has played a large </w:t>
      </w:r>
      <w:r w:rsidR="00C16223">
        <w:t>role</w:t>
      </w:r>
      <w:r>
        <w:t xml:space="preserve"> in the growth of open source software.</w:t>
      </w:r>
    </w:p>
    <w:p w14:paraId="4A14460A" w14:textId="3AFCD85B" w:rsidR="00B522EA" w:rsidRDefault="003B0A9B" w:rsidP="00D80CBE">
      <w:pPr>
        <w:pStyle w:val="Heading3"/>
      </w:pPr>
      <w:r>
        <w:t>GNU Image Manipulation Program (GIMP)</w:t>
      </w:r>
    </w:p>
    <w:p w14:paraId="06CFC620" w14:textId="036C5CBB" w:rsidR="00B522EA" w:rsidRDefault="00B522EA" w:rsidP="001863D0">
      <w:pPr>
        <w:pStyle w:val="NormalText"/>
        <w:tabs>
          <w:tab w:val="clear" w:pos="288"/>
        </w:tabs>
      </w:pPr>
      <w:r>
        <w:t>The GNU Image Manipulation Program is a cross platform 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D80CBE">
      <w:pPr>
        <w:pStyle w:val="Heading3"/>
      </w:pPr>
      <w:r>
        <w:t xml:space="preserve">Apache </w:t>
      </w:r>
      <w:r w:rsidR="00B522EA">
        <w:t>Hadoop</w:t>
      </w:r>
    </w:p>
    <w:p w14:paraId="04900DDA" w14:textId="0097444E" w:rsidR="00B522EA" w:rsidRDefault="00B522EA" w:rsidP="001863D0">
      <w:pPr>
        <w:pStyle w:val="NormalText"/>
        <w:tabs>
          <w:tab w:val="clear" w:pos="288"/>
          <w:tab w:val="left" w:pos="0"/>
        </w:tabs>
      </w:pPr>
      <w:r>
        <w:t>Hadoop is a</w:t>
      </w:r>
      <w:r w:rsidR="00C16223">
        <w:t>n</w:t>
      </w:r>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C16223">
      <w:pPr>
        <w:pStyle w:val="Heading3"/>
        <w:keepNext/>
      </w:pPr>
      <w:r>
        <w:lastRenderedPageBreak/>
        <w:t>jQuery</w:t>
      </w:r>
      <w:r w:rsidR="003B0A9B">
        <w:t xml:space="preserve"> JavaScript Libra</w:t>
      </w:r>
      <w:r w:rsidR="00475107">
        <w:t>r</w:t>
      </w:r>
      <w:r w:rsidR="003B0A9B">
        <w:t>y</w:t>
      </w:r>
    </w:p>
    <w:p w14:paraId="558B92B6" w14:textId="6EC215C7" w:rsidR="00B522EA" w:rsidRDefault="00B43A1A" w:rsidP="001863D0">
      <w:pPr>
        <w:pStyle w:val="NormalText"/>
        <w:tabs>
          <w:tab w:val="clear" w:pos="288"/>
          <w:tab w:val="left" w:pos="0"/>
        </w:tabs>
      </w:pPr>
      <w:r>
        <w:t>JQuery</w:t>
      </w:r>
      <w:r w:rsidR="00B522EA">
        <w:t xml:space="preserve"> is a client side JavaS</w:t>
      </w:r>
      <w:r w:rsidR="006E5F38">
        <w:t xml:space="preserve">cript library. It is primarily </w:t>
      </w:r>
      <w:r w:rsidR="00B522EA">
        <w:t>conce</w:t>
      </w:r>
      <w:r w:rsidR="00475107">
        <w:t>rned with providing a simple API</w:t>
      </w:r>
      <w:r w:rsidR="00B522EA">
        <w:t xml:space="preserve"> interface to the Document Object Model, but </w:t>
      </w:r>
      <w:r w:rsidR="006E5F38">
        <w:t>it also</w:t>
      </w:r>
      <w:r w:rsidR="00B522EA">
        <w:t xml:space="preserve"> has a strong focus on normalizing browser </w:t>
      </w:r>
      <w:r w:rsidR="00907F0F">
        <w:t>quirks</w:t>
      </w:r>
      <w:r w:rsidR="00B522EA">
        <w:t xml:space="preserve">. </w:t>
      </w:r>
      <w:r>
        <w:t>JQuery</w:t>
      </w:r>
      <w:r w:rsidR="00B522EA">
        <w:t xml:space="preserve"> originally began development in 2006 and has since become the most popular JavaScript library used today.</w:t>
      </w:r>
    </w:p>
    <w:p w14:paraId="66883199" w14:textId="083A3098" w:rsidR="00B522EA" w:rsidRDefault="00287765" w:rsidP="00D80CBE">
      <w:pPr>
        <w:pStyle w:val="Heading3"/>
      </w:pPr>
      <w:r>
        <w:t>Libgit2</w:t>
      </w:r>
    </w:p>
    <w:p w14:paraId="11E3A07D" w14:textId="09882905"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w:t>
      </w:r>
      <w:r w:rsidR="00907F0F">
        <w:t xml:space="preserve">and </w:t>
      </w:r>
      <w:r w:rsidR="00B522EA">
        <w:t xml:space="preserve">is now used by the likes of GitHub, Beanstalk, and Microsoft. Language bindings are also offered for various other </w:t>
      </w:r>
      <w:r w:rsidR="00907F0F">
        <w:t xml:space="preserve">development </w:t>
      </w:r>
      <w:r w:rsidR="00B522EA">
        <w:t>languages.</w:t>
      </w:r>
    </w:p>
    <w:p w14:paraId="64909015" w14:textId="35A32836" w:rsidR="00B522EA" w:rsidRDefault="00B522EA" w:rsidP="00D80CBE">
      <w:pPr>
        <w:pStyle w:val="Heading3"/>
      </w:pPr>
      <w:r>
        <w:t>Linux</w:t>
      </w:r>
    </w:p>
    <w:p w14:paraId="18F46A12" w14:textId="40503A5D"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w:t>
      </w:r>
      <w:r w:rsidR="006E5F38">
        <w:t>in</w:t>
      </w:r>
      <w:r w:rsidR="00E76B1A">
        <w:t xml:space="preserve"> the world.</w:t>
      </w:r>
    </w:p>
    <w:p w14:paraId="7395F25A" w14:textId="64C10653" w:rsidR="00B522EA" w:rsidRDefault="00B522EA" w:rsidP="00D80CBE">
      <w:pPr>
        <w:pStyle w:val="Heading3"/>
      </w:pPr>
      <w:r>
        <w:t>Mono</w:t>
      </w:r>
    </w:p>
    <w:p w14:paraId="5A7F6147" w14:textId="30183A9B" w:rsidR="00B522EA" w:rsidRDefault="006E5F38" w:rsidP="001863D0">
      <w:pPr>
        <w:pStyle w:val="NormalText"/>
        <w:tabs>
          <w:tab w:val="clear" w:pos="288"/>
          <w:tab w:val="left" w:pos="0"/>
        </w:tabs>
      </w:pPr>
      <w:r>
        <w:t xml:space="preserve">Mono is a </w:t>
      </w:r>
      <w:r w:rsidR="00B522EA">
        <w:t>compiler that is</w:t>
      </w:r>
      <w:r w:rsidR="00907F0F">
        <w:t xml:space="preserve"> compatible with C# and the .</w:t>
      </w:r>
      <w:r w:rsidR="00B522EA">
        <w:t xml:space="preserve">NET framework. It also includes the common language runtime required to </w:t>
      </w:r>
      <w:r w:rsidR="00907F0F">
        <w:t>execute programs compiled with M</w:t>
      </w:r>
      <w:r w:rsidR="00B522EA">
        <w:t xml:space="preserve">ono. </w:t>
      </w:r>
      <w:r w:rsidR="00907F0F">
        <w:t>It</w:t>
      </w:r>
      <w:r w:rsidR="00B522EA">
        <w:t xml:space="preserve"> originally began development in 2004 by Novell, but has since been taken over by Xamarin.</w:t>
      </w:r>
    </w:p>
    <w:p w14:paraId="63C3C0ED" w14:textId="77777777" w:rsidR="00B522EA" w:rsidRDefault="00B522EA" w:rsidP="00D80CBE">
      <w:pPr>
        <w:pStyle w:val="Heading3"/>
      </w:pPr>
      <w:r>
        <w:t>Node</w:t>
      </w:r>
      <w:r w:rsidR="003B0A9B">
        <w:t>.js</w:t>
      </w:r>
    </w:p>
    <w:p w14:paraId="67CD1FA8" w14:textId="1648FCDF" w:rsidR="00B522EA" w:rsidRDefault="00B522EA" w:rsidP="001863D0">
      <w:pPr>
        <w:pStyle w:val="NormalText"/>
        <w:tabs>
          <w:tab w:val="clear" w:pos="288"/>
          <w:tab w:val="left" w:pos="0"/>
        </w:tabs>
      </w:pPr>
      <w:r>
        <w:t>Node.js is</w:t>
      </w:r>
      <w:r w:rsidR="00907F0F">
        <w:t xml:space="preserve"> a</w:t>
      </w:r>
      <w:r>
        <w:t xml:space="preserve">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t>
      </w:r>
      <w:r w:rsidR="00907F0F">
        <w:t xml:space="preserve">real-time </w:t>
      </w:r>
      <w:r>
        <w:t>web applications.</w:t>
      </w:r>
    </w:p>
    <w:p w14:paraId="43446EE3" w14:textId="22A5CDD9" w:rsidR="008A3CE5" w:rsidRDefault="008A3CE5" w:rsidP="00D80CBE">
      <w:pPr>
        <w:pStyle w:val="Heading3"/>
      </w:pPr>
      <w:r>
        <w:t>Python</w:t>
      </w:r>
      <w:r w:rsidR="003B0A9B">
        <w:t xml:space="preserve"> Language</w:t>
      </w:r>
    </w:p>
    <w:p w14:paraId="335EC1CC" w14:textId="33097EC5"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w:t>
      </w:r>
      <w:r w:rsidR="006E5F38">
        <w:t>gned to be clear and readable. An extensive library, including a wide array of “out of the box” provided functionality, backs it. It</w:t>
      </w:r>
      <w:r w:rsidRPr="005C1852">
        <w:t xml:space="preserve"> has proven to be quite applicable for rapid application developme</w:t>
      </w:r>
      <w:r w:rsidR="003B0A9B">
        <w:t>nt and prototyping.</w:t>
      </w:r>
    </w:p>
    <w:p w14:paraId="553D85F3" w14:textId="77777777" w:rsidR="005C1852" w:rsidRDefault="005C1852" w:rsidP="00D80CBE">
      <w:pPr>
        <w:pStyle w:val="Heading3"/>
      </w:pPr>
      <w:r>
        <w:t>Ruby</w:t>
      </w:r>
      <w:r w:rsidR="003B0A9B">
        <w:t xml:space="preserve"> Language</w:t>
      </w:r>
    </w:p>
    <w:p w14:paraId="3448A920" w14:textId="72FA0ECB" w:rsidR="005C1852" w:rsidRPr="005C1852" w:rsidRDefault="005C1852" w:rsidP="001863D0">
      <w:pPr>
        <w:pStyle w:val="NormalText"/>
        <w:tabs>
          <w:tab w:val="clear" w:pos="288"/>
          <w:tab w:val="left" w:pos="0"/>
        </w:tabs>
      </w:pPr>
      <w:r w:rsidRPr="005C1852">
        <w:t>Publicly released in 1995, Ruby is functional programming language that strives to p</w:t>
      </w:r>
      <w:r w:rsidR="00907F0F">
        <w:t>rovide a</w:t>
      </w:r>
      <w:r w:rsidRPr="005C1852">
        <w:t xml:space="preserve"> clean object oriented language that is easy to comprehend and powerful in </w:t>
      </w:r>
      <w:r w:rsidR="00907F0F">
        <w:t xml:space="preserve">practical </w:t>
      </w:r>
      <w:r w:rsidRPr="005C1852">
        <w:t>application. When combined with the Rails web framework, Ruby can be used to code web services and applications.</w:t>
      </w:r>
    </w:p>
    <w:p w14:paraId="628CEF0A" w14:textId="77777777" w:rsidR="005C1852" w:rsidRPr="005C1852" w:rsidRDefault="005C1852" w:rsidP="00D80CBE">
      <w:pPr>
        <w:pStyle w:val="Heading3"/>
      </w:pPr>
      <w:r>
        <w:t>XBMC</w:t>
      </w:r>
      <w:r w:rsidR="003B0A9B">
        <w:t xml:space="preserve"> Media Center</w:t>
      </w:r>
    </w:p>
    <w:p w14:paraId="53BB383C" w14:textId="2A383456" w:rsidR="00B536A3" w:rsidRDefault="005C1852" w:rsidP="004E6F5C">
      <w:pPr>
        <w:pStyle w:val="NormalText"/>
        <w:tabs>
          <w:tab w:val="clear" w:pos="288"/>
        </w:tabs>
      </w:pPr>
      <w:r w:rsidRPr="005C1852">
        <w:t>Created in 2003</w:t>
      </w:r>
      <w:r w:rsidR="006E5F38">
        <w:t>,</w:t>
      </w:r>
      <w:r w:rsidRPr="005C1852">
        <w:t xml:space="preserve"> XBMC is a cross platform entertainment management and presentation ap</w:t>
      </w:r>
      <w:r w:rsidR="00907F0F">
        <w:t>plication. Designed to provide</w:t>
      </w:r>
      <w:r w:rsidRPr="005C1852">
        <w:t xml:space="preserve"> simple and attractive playback for both audio and video multimedia, XBMC is frequently used as a HTPC (Home Theatre Personal Computer) interface. XBMC has received the support of </w:t>
      </w:r>
      <w:r w:rsidR="006E5F38">
        <w:t>over</w:t>
      </w:r>
      <w:r w:rsidRPr="005C1852">
        <w:t xml:space="preserve"> 450 software developers worldwide, and is available in more than 65 languages.</w:t>
      </w:r>
    </w:p>
    <w:p w14:paraId="38AD6937" w14:textId="6BF769FD" w:rsidR="005D5DA4" w:rsidRDefault="00C16223" w:rsidP="002E1EB6">
      <w:pPr>
        <w:pStyle w:val="NormalText"/>
        <w:tabs>
          <w:tab w:val="clear" w:pos="288"/>
        </w:tabs>
        <w:ind w:firstLine="0"/>
      </w:pPr>
      <w:r>
        <w:lastRenderedPageBreak/>
        <w:pict w14:anchorId="26204AB4">
          <v:shapetype id="_x0000_t202" coordsize="21600,21600" o:spt="202" path="m0,0l0,21600,21600,21600,21600,0xe">
            <v:stroke joinstyle="miter"/>
            <v:path gradientshapeok="t" o:connecttype="rect"/>
          </v:shapetype>
          <v:shape id="_x0000_s1027" type="#_x0000_t202" style="position:absolute;left:0;text-align:left;margin-left:-7.2pt;margin-top:0;width:534.95pt;height:104.4pt;z-index:251661312;visibility:visible;mso-wrap-distance-left:0;mso-wrap-distance-top:0;mso-wrap-distance-right:0;mso-wrap-distance-bottom:7.2pt;mso-position-horizontal:absolute;mso-position-horizontal-relative:margin;mso-position-vertical:top;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inset=",0,,0">
              <w:txbxContent>
                <w:tbl>
                  <w:tblPr>
                    <w:tblStyle w:val="TableGrid"/>
                    <w:tblOverlap w:val="never"/>
                    <w:tblW w:w="5000" w:type="pct"/>
                    <w:jc w:val="center"/>
                    <w:tblLook w:val="04A0" w:firstRow="1" w:lastRow="0" w:firstColumn="1" w:lastColumn="0" w:noHBand="0" w:noVBand="1"/>
                  </w:tblPr>
                  <w:tblGrid>
                    <w:gridCol w:w="1723"/>
                    <w:gridCol w:w="1484"/>
                    <w:gridCol w:w="1491"/>
                    <w:gridCol w:w="1498"/>
                    <w:gridCol w:w="1475"/>
                    <w:gridCol w:w="1483"/>
                    <w:gridCol w:w="1488"/>
                  </w:tblGrid>
                  <w:tr w:rsidR="00C16223" w14:paraId="5BCC125D" w14:textId="77777777" w:rsidTr="00A1233D">
                    <w:trPr>
                      <w:trHeight w:val="56"/>
                      <w:jc w:val="center"/>
                    </w:trPr>
                    <w:tc>
                      <w:tcPr>
                        <w:tcW w:w="809" w:type="pct"/>
                      </w:tcPr>
                      <w:p w14:paraId="323A8FE4" w14:textId="77777777" w:rsidR="00C16223" w:rsidRPr="00F85B9A" w:rsidRDefault="00C16223" w:rsidP="00F14926">
                        <w:pPr>
                          <w:spacing w:before="20" w:after="20"/>
                          <w:suppressOverlap/>
                          <w:jc w:val="left"/>
                          <w:rPr>
                            <w:b/>
                            <w:sz w:val="16"/>
                            <w:szCs w:val="16"/>
                          </w:rPr>
                        </w:pPr>
                      </w:p>
                    </w:tc>
                    <w:tc>
                      <w:tcPr>
                        <w:tcW w:w="1397" w:type="pct"/>
                        <w:gridSpan w:val="2"/>
                      </w:tcPr>
                      <w:p w14:paraId="209EB709" w14:textId="77777777" w:rsidR="00C16223" w:rsidRPr="00F85B9A" w:rsidRDefault="00C16223" w:rsidP="00F14926">
                        <w:pPr>
                          <w:spacing w:before="20" w:after="20"/>
                          <w:suppressOverlap/>
                          <w:rPr>
                            <w:b/>
                            <w:sz w:val="16"/>
                            <w:szCs w:val="16"/>
                          </w:rPr>
                        </w:pPr>
                        <w:r>
                          <w:rPr>
                            <w:b/>
                            <w:sz w:val="16"/>
                            <w:szCs w:val="16"/>
                          </w:rPr>
                          <w:t>Number of Files</w:t>
                        </w:r>
                      </w:p>
                    </w:tc>
                    <w:tc>
                      <w:tcPr>
                        <w:tcW w:w="1397" w:type="pct"/>
                        <w:gridSpan w:val="2"/>
                      </w:tcPr>
                      <w:p w14:paraId="1032399B" w14:textId="71D8AE2C" w:rsidR="00C16223" w:rsidRPr="00F85B9A" w:rsidRDefault="00C16223" w:rsidP="00F14926">
                        <w:pPr>
                          <w:spacing w:before="20" w:after="20"/>
                          <w:suppressOverlap/>
                          <w:rPr>
                            <w:b/>
                            <w:sz w:val="16"/>
                            <w:szCs w:val="16"/>
                          </w:rPr>
                        </w:pPr>
                        <w:r>
                          <w:rPr>
                            <w:b/>
                            <w:sz w:val="16"/>
                            <w:szCs w:val="16"/>
                          </w:rPr>
                          <w:t>Number of New Lines</w:t>
                        </w:r>
                      </w:p>
                    </w:tc>
                    <w:tc>
                      <w:tcPr>
                        <w:tcW w:w="1396" w:type="pct"/>
                        <w:gridSpan w:val="2"/>
                      </w:tcPr>
                      <w:p w14:paraId="3F8B3DBB" w14:textId="7A6BAF55" w:rsidR="00C16223" w:rsidRPr="00F85B9A" w:rsidRDefault="00C16223" w:rsidP="00F14926">
                        <w:pPr>
                          <w:spacing w:before="20" w:after="20"/>
                          <w:suppressOverlap/>
                          <w:rPr>
                            <w:b/>
                            <w:sz w:val="16"/>
                            <w:szCs w:val="16"/>
                          </w:rPr>
                        </w:pPr>
                        <w:r>
                          <w:rPr>
                            <w:b/>
                            <w:sz w:val="16"/>
                            <w:szCs w:val="16"/>
                          </w:rPr>
                          <w:t>Number of Hunks</w:t>
                        </w:r>
                      </w:p>
                    </w:tc>
                  </w:tr>
                  <w:tr w:rsidR="00C16223" w14:paraId="02CD7C79" w14:textId="77777777" w:rsidTr="00720B2C">
                    <w:trPr>
                      <w:trHeight w:val="190"/>
                      <w:jc w:val="center"/>
                    </w:trPr>
                    <w:tc>
                      <w:tcPr>
                        <w:tcW w:w="809" w:type="pct"/>
                      </w:tcPr>
                      <w:p w14:paraId="3EE9550C" w14:textId="77777777" w:rsidR="00C16223" w:rsidRPr="00F85B9A" w:rsidRDefault="00C16223" w:rsidP="00F14926">
                        <w:pPr>
                          <w:spacing w:before="20" w:after="20"/>
                          <w:suppressOverlap/>
                          <w:jc w:val="left"/>
                          <w:rPr>
                            <w:b/>
                            <w:sz w:val="16"/>
                            <w:szCs w:val="16"/>
                          </w:rPr>
                        </w:pPr>
                        <w:r>
                          <w:rPr>
                            <w:b/>
                            <w:sz w:val="16"/>
                            <w:szCs w:val="16"/>
                          </w:rPr>
                          <w:t>Categories</w:t>
                        </w:r>
                      </w:p>
                    </w:tc>
                    <w:tc>
                      <w:tcPr>
                        <w:tcW w:w="697" w:type="pct"/>
                        <w:vAlign w:val="center"/>
                      </w:tcPr>
                      <w:p w14:paraId="315E316C" w14:textId="72ACF076" w:rsidR="00C16223" w:rsidRPr="00C94BAE" w:rsidRDefault="00C16223" w:rsidP="00720B2C">
                        <w:pPr>
                          <w:spacing w:before="20" w:after="20"/>
                          <w:suppressOverlap/>
                          <w:jc w:val="right"/>
                          <w:rPr>
                            <w:b/>
                            <w:vanish/>
                            <w:sz w:val="16"/>
                            <w:szCs w:val="16"/>
                          </w:rPr>
                        </w:pPr>
                        <w:r>
                          <w:rPr>
                            <w:b/>
                            <w:sz w:val="16"/>
                            <w:szCs w:val="16"/>
                          </w:rPr>
                          <w:t>Frequency</w:t>
                        </w:r>
                        <w:r w:rsidRPr="00C94BAE">
                          <w:rPr>
                            <w:b/>
                            <w:vanish/>
                            <w:sz w:val="16"/>
                            <w:szCs w:val="16"/>
                          </w:rPr>
                          <w:t>Freq.</w:t>
                        </w:r>
                      </w:p>
                    </w:tc>
                    <w:tc>
                      <w:tcPr>
                        <w:tcW w:w="700" w:type="pct"/>
                        <w:vAlign w:val="center"/>
                      </w:tcPr>
                      <w:p w14:paraId="059AD195" w14:textId="77777777" w:rsidR="00C16223" w:rsidRPr="00F85B9A" w:rsidRDefault="00C16223" w:rsidP="00720B2C">
                        <w:pPr>
                          <w:spacing w:before="20" w:after="20"/>
                          <w:suppressOverlap/>
                          <w:jc w:val="right"/>
                          <w:rPr>
                            <w:b/>
                            <w:sz w:val="16"/>
                            <w:szCs w:val="16"/>
                          </w:rPr>
                        </w:pPr>
                        <w:r>
                          <w:rPr>
                            <w:b/>
                            <w:sz w:val="16"/>
                            <w:szCs w:val="16"/>
                          </w:rPr>
                          <w:t>Ratio</w:t>
                        </w:r>
                      </w:p>
                    </w:tc>
                    <w:tc>
                      <w:tcPr>
                        <w:tcW w:w="704" w:type="pct"/>
                        <w:vAlign w:val="center"/>
                      </w:tcPr>
                      <w:p w14:paraId="4B1ED75A" w14:textId="111ADD3E" w:rsidR="00C16223" w:rsidRPr="008049D9" w:rsidRDefault="00C16223" w:rsidP="00720B2C">
                        <w:pPr>
                          <w:suppressOverlap/>
                          <w:jc w:val="right"/>
                          <w:rPr>
                            <w:b/>
                            <w:sz w:val="16"/>
                            <w:szCs w:val="16"/>
                          </w:rPr>
                        </w:pPr>
                        <w:r>
                          <w:rPr>
                            <w:b/>
                            <w:sz w:val="16"/>
                            <w:szCs w:val="16"/>
                          </w:rPr>
                          <w:t>Frequency</w:t>
                        </w:r>
                      </w:p>
                    </w:tc>
                    <w:tc>
                      <w:tcPr>
                        <w:tcW w:w="693" w:type="pct"/>
                        <w:vAlign w:val="center"/>
                      </w:tcPr>
                      <w:p w14:paraId="793875CD" w14:textId="77777777" w:rsidR="00C16223" w:rsidRPr="008049D9" w:rsidRDefault="00C16223" w:rsidP="00720B2C">
                        <w:pPr>
                          <w:suppressOverlap/>
                          <w:jc w:val="right"/>
                          <w:rPr>
                            <w:b/>
                            <w:sz w:val="16"/>
                            <w:szCs w:val="16"/>
                          </w:rPr>
                        </w:pPr>
                        <w:r w:rsidRPr="008049D9">
                          <w:rPr>
                            <w:b/>
                            <w:sz w:val="16"/>
                            <w:szCs w:val="16"/>
                          </w:rPr>
                          <w:t>Ratio</w:t>
                        </w:r>
                      </w:p>
                    </w:tc>
                    <w:tc>
                      <w:tcPr>
                        <w:tcW w:w="697" w:type="pct"/>
                        <w:vAlign w:val="center"/>
                      </w:tcPr>
                      <w:p w14:paraId="1EDC6A49" w14:textId="5DDEA713" w:rsidR="00C16223" w:rsidRPr="008049D9" w:rsidRDefault="00C16223" w:rsidP="00720B2C">
                        <w:pPr>
                          <w:suppressOverlap/>
                          <w:jc w:val="right"/>
                          <w:rPr>
                            <w:b/>
                            <w:sz w:val="16"/>
                            <w:szCs w:val="16"/>
                          </w:rPr>
                        </w:pPr>
                        <w:r>
                          <w:rPr>
                            <w:b/>
                            <w:sz w:val="16"/>
                            <w:szCs w:val="16"/>
                          </w:rPr>
                          <w:t>Frequency</w:t>
                        </w:r>
                      </w:p>
                    </w:tc>
                    <w:tc>
                      <w:tcPr>
                        <w:tcW w:w="699" w:type="pct"/>
                        <w:vAlign w:val="center"/>
                      </w:tcPr>
                      <w:p w14:paraId="08E636B5" w14:textId="77777777" w:rsidR="00C16223" w:rsidRPr="008049D9" w:rsidRDefault="00C16223" w:rsidP="00720B2C">
                        <w:pPr>
                          <w:suppressOverlap/>
                          <w:jc w:val="right"/>
                          <w:rPr>
                            <w:b/>
                            <w:sz w:val="16"/>
                            <w:szCs w:val="16"/>
                          </w:rPr>
                        </w:pPr>
                        <w:r w:rsidRPr="008049D9">
                          <w:rPr>
                            <w:b/>
                            <w:sz w:val="16"/>
                            <w:szCs w:val="16"/>
                          </w:rPr>
                          <w:t>Ratio</w:t>
                        </w:r>
                      </w:p>
                    </w:tc>
                  </w:tr>
                  <w:tr w:rsidR="00C16223" w14:paraId="5071DC43" w14:textId="77777777" w:rsidTr="00A1233D">
                    <w:trPr>
                      <w:trHeight w:val="190"/>
                      <w:jc w:val="center"/>
                    </w:trPr>
                    <w:tc>
                      <w:tcPr>
                        <w:tcW w:w="809" w:type="pct"/>
                      </w:tcPr>
                      <w:p w14:paraId="202CE2B5" w14:textId="77777777" w:rsidR="00C16223" w:rsidRPr="00F85B9A" w:rsidRDefault="00C16223" w:rsidP="00F14926">
                        <w:pPr>
                          <w:spacing w:before="20" w:after="20"/>
                          <w:suppressOverlap/>
                          <w:jc w:val="left"/>
                          <w:rPr>
                            <w:b/>
                            <w:sz w:val="16"/>
                            <w:szCs w:val="16"/>
                          </w:rPr>
                        </w:pPr>
                        <w:r>
                          <w:rPr>
                            <w:b/>
                            <w:sz w:val="16"/>
                            <w:szCs w:val="16"/>
                          </w:rPr>
                          <w:t>x-Small</w:t>
                        </w:r>
                      </w:p>
                    </w:tc>
                    <w:tc>
                      <w:tcPr>
                        <w:tcW w:w="697" w:type="pct"/>
                        <w:vAlign w:val="center"/>
                      </w:tcPr>
                      <w:p w14:paraId="6AFE9F2B" w14:textId="77777777" w:rsidR="00C16223" w:rsidRPr="00CD6689" w:rsidRDefault="00C16223" w:rsidP="00A1233D">
                        <w:pPr>
                          <w:jc w:val="right"/>
                          <w:rPr>
                            <w:sz w:val="16"/>
                            <w:szCs w:val="16"/>
                          </w:rPr>
                        </w:pPr>
                        <w:r w:rsidRPr="00CD6689">
                          <w:rPr>
                            <w:rFonts w:eastAsia="Times New Roman"/>
                            <w:color w:val="000000"/>
                            <w:sz w:val="16"/>
                            <w:szCs w:val="16"/>
                          </w:rPr>
                          <w:t>348790</w:t>
                        </w:r>
                      </w:p>
                    </w:tc>
                    <w:tc>
                      <w:tcPr>
                        <w:tcW w:w="700" w:type="pct"/>
                        <w:vAlign w:val="center"/>
                      </w:tcPr>
                      <w:p w14:paraId="452D2696" w14:textId="77777777" w:rsidR="00C16223" w:rsidRPr="00CD6689" w:rsidRDefault="00C16223" w:rsidP="00A1233D">
                        <w:pPr>
                          <w:jc w:val="right"/>
                          <w:rPr>
                            <w:sz w:val="16"/>
                            <w:szCs w:val="16"/>
                          </w:rPr>
                        </w:pPr>
                        <w:r w:rsidRPr="00CD6689">
                          <w:rPr>
                            <w:rFonts w:eastAsia="Times New Roman"/>
                            <w:color w:val="000000"/>
                            <w:sz w:val="16"/>
                            <w:szCs w:val="16"/>
                          </w:rPr>
                          <w:t>43%</w:t>
                        </w:r>
                      </w:p>
                    </w:tc>
                    <w:tc>
                      <w:tcPr>
                        <w:tcW w:w="704" w:type="pct"/>
                        <w:vAlign w:val="center"/>
                      </w:tcPr>
                      <w:p w14:paraId="36801630" w14:textId="77777777" w:rsidR="00C16223" w:rsidRPr="00CD6689" w:rsidRDefault="00C16223" w:rsidP="00A1233D">
                        <w:pPr>
                          <w:jc w:val="right"/>
                          <w:rPr>
                            <w:sz w:val="16"/>
                            <w:szCs w:val="16"/>
                          </w:rPr>
                        </w:pPr>
                        <w:r w:rsidRPr="00CD6689">
                          <w:rPr>
                            <w:rFonts w:eastAsia="Times New Roman"/>
                            <w:color w:val="000000"/>
                            <w:sz w:val="16"/>
                            <w:szCs w:val="16"/>
                          </w:rPr>
                          <w:t>174793</w:t>
                        </w:r>
                      </w:p>
                    </w:tc>
                    <w:tc>
                      <w:tcPr>
                        <w:tcW w:w="693" w:type="pct"/>
                        <w:vAlign w:val="center"/>
                      </w:tcPr>
                      <w:p w14:paraId="6ADFFF16" w14:textId="77777777" w:rsidR="00C16223" w:rsidRPr="00CD6689" w:rsidRDefault="00C16223" w:rsidP="00A1233D">
                        <w:pPr>
                          <w:jc w:val="right"/>
                          <w:rPr>
                            <w:sz w:val="16"/>
                            <w:szCs w:val="16"/>
                          </w:rPr>
                        </w:pPr>
                        <w:r w:rsidRPr="00CD6689">
                          <w:rPr>
                            <w:rFonts w:eastAsia="Times New Roman"/>
                            <w:color w:val="000000"/>
                            <w:sz w:val="16"/>
                            <w:szCs w:val="16"/>
                          </w:rPr>
                          <w:t>21%</w:t>
                        </w:r>
                      </w:p>
                    </w:tc>
                    <w:tc>
                      <w:tcPr>
                        <w:tcW w:w="697" w:type="pct"/>
                        <w:vAlign w:val="center"/>
                      </w:tcPr>
                      <w:p w14:paraId="6025FFA3" w14:textId="77777777" w:rsidR="00C16223" w:rsidRPr="00CD6689" w:rsidRDefault="00C16223" w:rsidP="00A1233D">
                        <w:pPr>
                          <w:jc w:val="right"/>
                          <w:rPr>
                            <w:sz w:val="16"/>
                            <w:szCs w:val="16"/>
                          </w:rPr>
                        </w:pPr>
                        <w:r w:rsidRPr="00CD6689">
                          <w:rPr>
                            <w:rFonts w:eastAsia="Times New Roman"/>
                            <w:color w:val="000000"/>
                            <w:sz w:val="16"/>
                            <w:szCs w:val="16"/>
                          </w:rPr>
                          <w:t>195791</w:t>
                        </w:r>
                      </w:p>
                    </w:tc>
                    <w:tc>
                      <w:tcPr>
                        <w:tcW w:w="699" w:type="pct"/>
                        <w:vAlign w:val="center"/>
                      </w:tcPr>
                      <w:p w14:paraId="2CCD0627" w14:textId="77777777" w:rsidR="00C16223" w:rsidRPr="00CD6689" w:rsidRDefault="00C16223" w:rsidP="00A1233D">
                        <w:pPr>
                          <w:jc w:val="right"/>
                          <w:rPr>
                            <w:sz w:val="16"/>
                            <w:szCs w:val="16"/>
                          </w:rPr>
                        </w:pPr>
                        <w:r w:rsidRPr="00CD6689">
                          <w:rPr>
                            <w:rFonts w:eastAsia="Times New Roman"/>
                            <w:color w:val="000000"/>
                            <w:sz w:val="16"/>
                            <w:szCs w:val="16"/>
                          </w:rPr>
                          <w:t>31%</w:t>
                        </w:r>
                      </w:p>
                    </w:tc>
                  </w:tr>
                  <w:tr w:rsidR="00C16223" w14:paraId="5E14A7E0" w14:textId="77777777" w:rsidTr="00A1233D">
                    <w:trPr>
                      <w:trHeight w:val="210"/>
                      <w:jc w:val="center"/>
                    </w:trPr>
                    <w:tc>
                      <w:tcPr>
                        <w:tcW w:w="809" w:type="pct"/>
                      </w:tcPr>
                      <w:p w14:paraId="3B1BC4DE" w14:textId="77777777" w:rsidR="00C16223" w:rsidRPr="00F85B9A" w:rsidRDefault="00C16223" w:rsidP="00F14926">
                        <w:pPr>
                          <w:spacing w:before="20" w:after="20"/>
                          <w:suppressOverlap/>
                          <w:jc w:val="left"/>
                          <w:rPr>
                            <w:b/>
                            <w:sz w:val="16"/>
                            <w:szCs w:val="16"/>
                          </w:rPr>
                        </w:pPr>
                        <w:r>
                          <w:rPr>
                            <w:b/>
                            <w:sz w:val="16"/>
                            <w:szCs w:val="16"/>
                          </w:rPr>
                          <w:t>Small</w:t>
                        </w:r>
                      </w:p>
                    </w:tc>
                    <w:tc>
                      <w:tcPr>
                        <w:tcW w:w="697" w:type="pct"/>
                        <w:vAlign w:val="center"/>
                      </w:tcPr>
                      <w:p w14:paraId="7426817F" w14:textId="77777777" w:rsidR="00C16223" w:rsidRPr="00CD6689" w:rsidRDefault="00C16223" w:rsidP="00A1233D">
                        <w:pPr>
                          <w:jc w:val="right"/>
                          <w:rPr>
                            <w:sz w:val="16"/>
                            <w:szCs w:val="16"/>
                          </w:rPr>
                        </w:pPr>
                        <w:r w:rsidRPr="00CD6689">
                          <w:rPr>
                            <w:rFonts w:eastAsia="Times New Roman"/>
                            <w:color w:val="000000"/>
                            <w:sz w:val="16"/>
                            <w:szCs w:val="16"/>
                          </w:rPr>
                          <w:t>308401</w:t>
                        </w:r>
                      </w:p>
                    </w:tc>
                    <w:tc>
                      <w:tcPr>
                        <w:tcW w:w="700" w:type="pct"/>
                        <w:vAlign w:val="center"/>
                      </w:tcPr>
                      <w:p w14:paraId="0442EDE3" w14:textId="77777777" w:rsidR="00C16223" w:rsidRPr="00CD6689" w:rsidRDefault="00C16223" w:rsidP="00A1233D">
                        <w:pPr>
                          <w:jc w:val="right"/>
                          <w:rPr>
                            <w:sz w:val="16"/>
                            <w:szCs w:val="16"/>
                          </w:rPr>
                        </w:pPr>
                        <w:r w:rsidRPr="00CD6689">
                          <w:rPr>
                            <w:rFonts w:eastAsia="Times New Roman"/>
                            <w:color w:val="000000"/>
                            <w:sz w:val="16"/>
                            <w:szCs w:val="16"/>
                          </w:rPr>
                          <w:t>38%</w:t>
                        </w:r>
                      </w:p>
                    </w:tc>
                    <w:tc>
                      <w:tcPr>
                        <w:tcW w:w="704" w:type="pct"/>
                        <w:vAlign w:val="center"/>
                      </w:tcPr>
                      <w:p w14:paraId="7BF2E096" w14:textId="77777777" w:rsidR="00C16223" w:rsidRPr="00CD6689" w:rsidRDefault="00C16223" w:rsidP="00A1233D">
                        <w:pPr>
                          <w:jc w:val="right"/>
                          <w:rPr>
                            <w:sz w:val="16"/>
                            <w:szCs w:val="16"/>
                          </w:rPr>
                        </w:pPr>
                        <w:r w:rsidRPr="00CD6689">
                          <w:rPr>
                            <w:rFonts w:eastAsia="Times New Roman"/>
                            <w:color w:val="000000"/>
                            <w:sz w:val="16"/>
                            <w:szCs w:val="16"/>
                          </w:rPr>
                          <w:t>358576</w:t>
                        </w:r>
                      </w:p>
                    </w:tc>
                    <w:tc>
                      <w:tcPr>
                        <w:tcW w:w="693" w:type="pct"/>
                        <w:vAlign w:val="center"/>
                      </w:tcPr>
                      <w:p w14:paraId="2F9ECF4F" w14:textId="77777777" w:rsidR="00C16223" w:rsidRPr="00CD6689" w:rsidRDefault="00C16223" w:rsidP="00A1233D">
                        <w:pPr>
                          <w:jc w:val="right"/>
                          <w:rPr>
                            <w:sz w:val="16"/>
                            <w:szCs w:val="16"/>
                          </w:rPr>
                        </w:pPr>
                        <w:r w:rsidRPr="00CD6689">
                          <w:rPr>
                            <w:rFonts w:eastAsia="Times New Roman"/>
                            <w:color w:val="000000"/>
                            <w:sz w:val="16"/>
                            <w:szCs w:val="16"/>
                          </w:rPr>
                          <w:t>44%</w:t>
                        </w:r>
                      </w:p>
                    </w:tc>
                    <w:tc>
                      <w:tcPr>
                        <w:tcW w:w="697" w:type="pct"/>
                        <w:vAlign w:val="center"/>
                      </w:tcPr>
                      <w:p w14:paraId="2C05AD20" w14:textId="77777777" w:rsidR="00C16223" w:rsidRPr="00CD6689" w:rsidRDefault="00C16223" w:rsidP="00A1233D">
                        <w:pPr>
                          <w:jc w:val="right"/>
                          <w:rPr>
                            <w:sz w:val="16"/>
                            <w:szCs w:val="16"/>
                          </w:rPr>
                        </w:pPr>
                        <w:r w:rsidRPr="00CD6689">
                          <w:rPr>
                            <w:rFonts w:eastAsia="Times New Roman"/>
                            <w:color w:val="000000"/>
                            <w:sz w:val="16"/>
                            <w:szCs w:val="16"/>
                          </w:rPr>
                          <w:t>421850</w:t>
                        </w:r>
                      </w:p>
                    </w:tc>
                    <w:tc>
                      <w:tcPr>
                        <w:tcW w:w="699" w:type="pct"/>
                        <w:vAlign w:val="center"/>
                      </w:tcPr>
                      <w:p w14:paraId="70CF5C4B" w14:textId="77777777" w:rsidR="00C16223" w:rsidRPr="00CD6689" w:rsidRDefault="00C16223" w:rsidP="00A1233D">
                        <w:pPr>
                          <w:jc w:val="right"/>
                          <w:rPr>
                            <w:sz w:val="16"/>
                            <w:szCs w:val="16"/>
                          </w:rPr>
                        </w:pPr>
                        <w:r w:rsidRPr="00CD6689">
                          <w:rPr>
                            <w:rFonts w:eastAsia="Times New Roman"/>
                            <w:color w:val="000000"/>
                            <w:sz w:val="16"/>
                            <w:szCs w:val="16"/>
                          </w:rPr>
                          <w:t>37%</w:t>
                        </w:r>
                      </w:p>
                    </w:tc>
                  </w:tr>
                  <w:tr w:rsidR="00C16223" w14:paraId="2AA65032" w14:textId="77777777" w:rsidTr="00A1233D">
                    <w:trPr>
                      <w:trHeight w:val="210"/>
                      <w:jc w:val="center"/>
                    </w:trPr>
                    <w:tc>
                      <w:tcPr>
                        <w:tcW w:w="809" w:type="pct"/>
                      </w:tcPr>
                      <w:p w14:paraId="59791550" w14:textId="77777777" w:rsidR="00C16223" w:rsidRPr="00F85B9A" w:rsidRDefault="00C16223" w:rsidP="00F14926">
                        <w:pPr>
                          <w:spacing w:before="20" w:after="20"/>
                          <w:suppressOverlap/>
                          <w:jc w:val="left"/>
                          <w:rPr>
                            <w:b/>
                            <w:sz w:val="16"/>
                            <w:szCs w:val="16"/>
                          </w:rPr>
                        </w:pPr>
                        <w:r>
                          <w:rPr>
                            <w:b/>
                            <w:sz w:val="16"/>
                            <w:szCs w:val="16"/>
                          </w:rPr>
                          <w:t>Median</w:t>
                        </w:r>
                      </w:p>
                    </w:tc>
                    <w:tc>
                      <w:tcPr>
                        <w:tcW w:w="697" w:type="pct"/>
                        <w:vAlign w:val="center"/>
                      </w:tcPr>
                      <w:p w14:paraId="7609A25E" w14:textId="77777777" w:rsidR="00C16223" w:rsidRPr="00CD6689" w:rsidRDefault="00C16223" w:rsidP="00A1233D">
                        <w:pPr>
                          <w:jc w:val="right"/>
                          <w:rPr>
                            <w:sz w:val="16"/>
                            <w:szCs w:val="16"/>
                          </w:rPr>
                        </w:pPr>
                        <w:r w:rsidRPr="00CD6689">
                          <w:rPr>
                            <w:rFonts w:eastAsia="Times New Roman"/>
                            <w:color w:val="000000"/>
                            <w:sz w:val="16"/>
                            <w:szCs w:val="16"/>
                          </w:rPr>
                          <w:t>56167</w:t>
                        </w:r>
                      </w:p>
                    </w:tc>
                    <w:tc>
                      <w:tcPr>
                        <w:tcW w:w="700" w:type="pct"/>
                        <w:vAlign w:val="center"/>
                      </w:tcPr>
                      <w:p w14:paraId="6AA6E03D" w14:textId="77777777" w:rsidR="00C16223" w:rsidRPr="00CD6689" w:rsidRDefault="00C16223" w:rsidP="00A1233D">
                        <w:pPr>
                          <w:jc w:val="right"/>
                          <w:rPr>
                            <w:sz w:val="16"/>
                            <w:szCs w:val="16"/>
                          </w:rPr>
                        </w:pPr>
                        <w:r w:rsidRPr="00CD6689">
                          <w:rPr>
                            <w:rFonts w:eastAsia="Times New Roman"/>
                            <w:color w:val="000000"/>
                            <w:sz w:val="16"/>
                            <w:szCs w:val="16"/>
                          </w:rPr>
                          <w:t>7%</w:t>
                        </w:r>
                      </w:p>
                    </w:tc>
                    <w:tc>
                      <w:tcPr>
                        <w:tcW w:w="704" w:type="pct"/>
                        <w:vAlign w:val="center"/>
                      </w:tcPr>
                      <w:p w14:paraId="4A5CC70C" w14:textId="77777777" w:rsidR="00C16223" w:rsidRPr="00CD6689" w:rsidRDefault="00C16223" w:rsidP="00A1233D">
                        <w:pPr>
                          <w:jc w:val="right"/>
                          <w:rPr>
                            <w:sz w:val="16"/>
                            <w:szCs w:val="16"/>
                          </w:rPr>
                        </w:pPr>
                        <w:r w:rsidRPr="00CD6689">
                          <w:rPr>
                            <w:rFonts w:eastAsia="Times New Roman"/>
                            <w:color w:val="000000"/>
                            <w:sz w:val="16"/>
                            <w:szCs w:val="16"/>
                          </w:rPr>
                          <w:t>100408</w:t>
                        </w:r>
                      </w:p>
                    </w:tc>
                    <w:tc>
                      <w:tcPr>
                        <w:tcW w:w="693" w:type="pct"/>
                        <w:vAlign w:val="center"/>
                      </w:tcPr>
                      <w:p w14:paraId="644CE1C3" w14:textId="77777777" w:rsidR="00C16223" w:rsidRPr="00CD6689" w:rsidRDefault="00C16223" w:rsidP="00A1233D">
                        <w:pPr>
                          <w:jc w:val="right"/>
                          <w:rPr>
                            <w:sz w:val="16"/>
                            <w:szCs w:val="16"/>
                          </w:rPr>
                        </w:pPr>
                        <w:r w:rsidRPr="00CD6689">
                          <w:rPr>
                            <w:rFonts w:eastAsia="Times New Roman"/>
                            <w:color w:val="000000"/>
                            <w:sz w:val="16"/>
                            <w:szCs w:val="16"/>
                          </w:rPr>
                          <w:t>12%</w:t>
                        </w:r>
                      </w:p>
                    </w:tc>
                    <w:tc>
                      <w:tcPr>
                        <w:tcW w:w="697" w:type="pct"/>
                        <w:vAlign w:val="center"/>
                      </w:tcPr>
                      <w:p w14:paraId="1BB45F71" w14:textId="77777777" w:rsidR="00C16223" w:rsidRPr="00CD6689" w:rsidRDefault="00C16223" w:rsidP="00A1233D">
                        <w:pPr>
                          <w:jc w:val="right"/>
                          <w:rPr>
                            <w:sz w:val="16"/>
                            <w:szCs w:val="16"/>
                          </w:rPr>
                        </w:pPr>
                        <w:r w:rsidRPr="00CD6689">
                          <w:rPr>
                            <w:rFonts w:eastAsia="Times New Roman"/>
                            <w:color w:val="000000"/>
                            <w:sz w:val="16"/>
                            <w:szCs w:val="16"/>
                          </w:rPr>
                          <w:t>80899</w:t>
                        </w:r>
                      </w:p>
                    </w:tc>
                    <w:tc>
                      <w:tcPr>
                        <w:tcW w:w="699" w:type="pct"/>
                        <w:vAlign w:val="center"/>
                      </w:tcPr>
                      <w:p w14:paraId="71BE3FE6" w14:textId="77777777" w:rsidR="00C16223" w:rsidRPr="00CD6689" w:rsidRDefault="00C16223" w:rsidP="00A1233D">
                        <w:pPr>
                          <w:jc w:val="right"/>
                          <w:rPr>
                            <w:sz w:val="16"/>
                            <w:szCs w:val="16"/>
                          </w:rPr>
                        </w:pPr>
                        <w:r w:rsidRPr="00CD6689">
                          <w:rPr>
                            <w:rFonts w:eastAsia="Times New Roman"/>
                            <w:color w:val="000000"/>
                            <w:sz w:val="16"/>
                            <w:szCs w:val="16"/>
                          </w:rPr>
                          <w:t>9%</w:t>
                        </w:r>
                      </w:p>
                    </w:tc>
                  </w:tr>
                  <w:tr w:rsidR="00C16223" w14:paraId="2BD7DFAB" w14:textId="77777777" w:rsidTr="00A1233D">
                    <w:trPr>
                      <w:trHeight w:val="210"/>
                      <w:jc w:val="center"/>
                    </w:trPr>
                    <w:tc>
                      <w:tcPr>
                        <w:tcW w:w="809" w:type="pct"/>
                      </w:tcPr>
                      <w:p w14:paraId="495F4888" w14:textId="77777777" w:rsidR="00C16223" w:rsidRPr="00F85B9A" w:rsidRDefault="00C16223" w:rsidP="00F14926">
                        <w:pPr>
                          <w:spacing w:before="20" w:after="20"/>
                          <w:suppressOverlap/>
                          <w:jc w:val="left"/>
                          <w:rPr>
                            <w:b/>
                            <w:sz w:val="16"/>
                            <w:szCs w:val="16"/>
                          </w:rPr>
                        </w:pPr>
                        <w:r>
                          <w:rPr>
                            <w:b/>
                            <w:sz w:val="16"/>
                            <w:szCs w:val="16"/>
                          </w:rPr>
                          <w:t>Large</w:t>
                        </w:r>
                      </w:p>
                    </w:tc>
                    <w:tc>
                      <w:tcPr>
                        <w:tcW w:w="697" w:type="pct"/>
                        <w:vAlign w:val="center"/>
                      </w:tcPr>
                      <w:p w14:paraId="13BF3895" w14:textId="77777777" w:rsidR="00C16223" w:rsidRPr="00CD6689" w:rsidRDefault="00C16223" w:rsidP="00A1233D">
                        <w:pPr>
                          <w:jc w:val="right"/>
                          <w:rPr>
                            <w:sz w:val="16"/>
                            <w:szCs w:val="16"/>
                          </w:rPr>
                        </w:pPr>
                        <w:r w:rsidRPr="00CD6689">
                          <w:rPr>
                            <w:rFonts w:eastAsia="Times New Roman"/>
                            <w:color w:val="000000"/>
                            <w:sz w:val="16"/>
                            <w:szCs w:val="16"/>
                          </w:rPr>
                          <w:t>20049</w:t>
                        </w:r>
                      </w:p>
                    </w:tc>
                    <w:tc>
                      <w:tcPr>
                        <w:tcW w:w="700" w:type="pct"/>
                        <w:vAlign w:val="center"/>
                      </w:tcPr>
                      <w:p w14:paraId="29EA7676" w14:textId="77777777" w:rsidR="00C16223" w:rsidRPr="00CD6689" w:rsidRDefault="00C16223" w:rsidP="00A1233D">
                        <w:pPr>
                          <w:jc w:val="right"/>
                          <w:rPr>
                            <w:sz w:val="16"/>
                            <w:szCs w:val="16"/>
                          </w:rPr>
                        </w:pPr>
                        <w:r w:rsidRPr="00CD6689">
                          <w:rPr>
                            <w:rFonts w:eastAsia="Times New Roman"/>
                            <w:color w:val="000000"/>
                            <w:sz w:val="16"/>
                            <w:szCs w:val="16"/>
                          </w:rPr>
                          <w:t>2%</w:t>
                        </w:r>
                      </w:p>
                    </w:tc>
                    <w:tc>
                      <w:tcPr>
                        <w:tcW w:w="704" w:type="pct"/>
                        <w:vAlign w:val="center"/>
                      </w:tcPr>
                      <w:p w14:paraId="04F8353B" w14:textId="77777777" w:rsidR="00C16223" w:rsidRPr="00CD6689" w:rsidRDefault="00C16223" w:rsidP="00A1233D">
                        <w:pPr>
                          <w:jc w:val="right"/>
                          <w:rPr>
                            <w:sz w:val="16"/>
                            <w:szCs w:val="16"/>
                          </w:rPr>
                        </w:pPr>
                        <w:r w:rsidRPr="00CD6689">
                          <w:rPr>
                            <w:rFonts w:eastAsia="Times New Roman"/>
                            <w:color w:val="000000"/>
                            <w:sz w:val="16"/>
                            <w:szCs w:val="16"/>
                          </w:rPr>
                          <w:t>39095</w:t>
                        </w:r>
                      </w:p>
                    </w:tc>
                    <w:tc>
                      <w:tcPr>
                        <w:tcW w:w="693" w:type="pct"/>
                        <w:vAlign w:val="center"/>
                      </w:tcPr>
                      <w:p w14:paraId="411EBF79" w14:textId="77777777" w:rsidR="00C16223" w:rsidRPr="00CD6689" w:rsidRDefault="00C16223" w:rsidP="00A1233D">
                        <w:pPr>
                          <w:jc w:val="right"/>
                          <w:rPr>
                            <w:sz w:val="16"/>
                            <w:szCs w:val="16"/>
                          </w:rPr>
                        </w:pPr>
                        <w:r w:rsidRPr="00CD6689">
                          <w:rPr>
                            <w:rFonts w:eastAsia="Times New Roman"/>
                            <w:color w:val="000000"/>
                            <w:sz w:val="16"/>
                            <w:szCs w:val="16"/>
                          </w:rPr>
                          <w:t>5%</w:t>
                        </w:r>
                      </w:p>
                    </w:tc>
                    <w:tc>
                      <w:tcPr>
                        <w:tcW w:w="697" w:type="pct"/>
                        <w:vAlign w:val="center"/>
                      </w:tcPr>
                      <w:p w14:paraId="61BC01F7" w14:textId="77777777" w:rsidR="00C16223" w:rsidRPr="00CD6689" w:rsidRDefault="00C16223" w:rsidP="00A1233D">
                        <w:pPr>
                          <w:jc w:val="right"/>
                          <w:rPr>
                            <w:sz w:val="16"/>
                            <w:szCs w:val="16"/>
                          </w:rPr>
                        </w:pPr>
                        <w:r w:rsidRPr="00CD6689">
                          <w:rPr>
                            <w:rFonts w:eastAsia="Times New Roman"/>
                            <w:color w:val="000000"/>
                            <w:sz w:val="16"/>
                            <w:szCs w:val="16"/>
                          </w:rPr>
                          <w:t>26593</w:t>
                        </w:r>
                      </w:p>
                    </w:tc>
                    <w:tc>
                      <w:tcPr>
                        <w:tcW w:w="699" w:type="pct"/>
                        <w:vAlign w:val="center"/>
                      </w:tcPr>
                      <w:p w14:paraId="04A43D7F" w14:textId="77777777" w:rsidR="00C16223" w:rsidRPr="00CD6689" w:rsidRDefault="00C16223" w:rsidP="00A1233D">
                        <w:pPr>
                          <w:jc w:val="right"/>
                          <w:rPr>
                            <w:sz w:val="16"/>
                            <w:szCs w:val="16"/>
                          </w:rPr>
                        </w:pPr>
                        <w:r w:rsidRPr="00CD6689">
                          <w:rPr>
                            <w:rFonts w:eastAsia="Times New Roman"/>
                            <w:color w:val="000000"/>
                            <w:sz w:val="16"/>
                            <w:szCs w:val="16"/>
                          </w:rPr>
                          <w:t>3%</w:t>
                        </w:r>
                      </w:p>
                    </w:tc>
                  </w:tr>
                  <w:tr w:rsidR="00C16223" w14:paraId="6F673E1A" w14:textId="77777777" w:rsidTr="00A1233D">
                    <w:trPr>
                      <w:trHeight w:val="210"/>
                      <w:jc w:val="center"/>
                    </w:trPr>
                    <w:tc>
                      <w:tcPr>
                        <w:tcW w:w="809" w:type="pct"/>
                      </w:tcPr>
                      <w:p w14:paraId="13AC753F" w14:textId="77777777" w:rsidR="00C16223" w:rsidRPr="00F85B9A" w:rsidRDefault="00C16223" w:rsidP="00F14926">
                        <w:pPr>
                          <w:spacing w:before="20" w:after="20"/>
                          <w:suppressOverlap/>
                          <w:jc w:val="left"/>
                          <w:rPr>
                            <w:b/>
                            <w:sz w:val="16"/>
                            <w:szCs w:val="16"/>
                          </w:rPr>
                        </w:pPr>
                        <w:r>
                          <w:rPr>
                            <w:b/>
                            <w:sz w:val="16"/>
                            <w:szCs w:val="16"/>
                          </w:rPr>
                          <w:t>x-Large</w:t>
                        </w:r>
                      </w:p>
                    </w:tc>
                    <w:tc>
                      <w:tcPr>
                        <w:tcW w:w="697" w:type="pct"/>
                        <w:vAlign w:val="center"/>
                      </w:tcPr>
                      <w:p w14:paraId="4BB9AD49" w14:textId="77777777" w:rsidR="00C16223" w:rsidRPr="00CD6689" w:rsidRDefault="00C16223" w:rsidP="00A1233D">
                        <w:pPr>
                          <w:jc w:val="right"/>
                          <w:rPr>
                            <w:sz w:val="16"/>
                            <w:szCs w:val="16"/>
                          </w:rPr>
                        </w:pPr>
                        <w:r w:rsidRPr="00CD6689">
                          <w:rPr>
                            <w:rFonts w:eastAsia="Times New Roman"/>
                            <w:color w:val="000000"/>
                            <w:sz w:val="16"/>
                            <w:szCs w:val="16"/>
                          </w:rPr>
                          <w:t>81974</w:t>
                        </w:r>
                      </w:p>
                    </w:tc>
                    <w:tc>
                      <w:tcPr>
                        <w:tcW w:w="700" w:type="pct"/>
                        <w:vAlign w:val="center"/>
                      </w:tcPr>
                      <w:p w14:paraId="2D399785" w14:textId="77777777" w:rsidR="00C16223" w:rsidRPr="00CD6689" w:rsidRDefault="00C16223" w:rsidP="00A1233D">
                        <w:pPr>
                          <w:jc w:val="right"/>
                          <w:rPr>
                            <w:sz w:val="16"/>
                            <w:szCs w:val="16"/>
                          </w:rPr>
                        </w:pPr>
                        <w:r w:rsidRPr="00CD6689">
                          <w:rPr>
                            <w:rFonts w:eastAsia="Times New Roman"/>
                            <w:color w:val="000000"/>
                            <w:sz w:val="16"/>
                            <w:szCs w:val="16"/>
                          </w:rPr>
                          <w:t>10%</w:t>
                        </w:r>
                      </w:p>
                    </w:tc>
                    <w:tc>
                      <w:tcPr>
                        <w:tcW w:w="704" w:type="pct"/>
                        <w:vAlign w:val="center"/>
                      </w:tcPr>
                      <w:p w14:paraId="03DF6163" w14:textId="77777777" w:rsidR="00C16223" w:rsidRPr="00CD6689" w:rsidRDefault="00C16223" w:rsidP="00A1233D">
                        <w:pPr>
                          <w:jc w:val="right"/>
                          <w:rPr>
                            <w:sz w:val="16"/>
                            <w:szCs w:val="16"/>
                          </w:rPr>
                        </w:pPr>
                        <w:r w:rsidRPr="00CD6689">
                          <w:rPr>
                            <w:rFonts w:eastAsia="Times New Roman"/>
                            <w:color w:val="000000"/>
                            <w:sz w:val="16"/>
                            <w:szCs w:val="16"/>
                          </w:rPr>
                          <w:t>145893</w:t>
                        </w:r>
                      </w:p>
                    </w:tc>
                    <w:tc>
                      <w:tcPr>
                        <w:tcW w:w="693" w:type="pct"/>
                        <w:vAlign w:val="center"/>
                      </w:tcPr>
                      <w:p w14:paraId="2BA7CC5D" w14:textId="77777777" w:rsidR="00C16223" w:rsidRPr="00CD6689" w:rsidRDefault="00C16223" w:rsidP="00A1233D">
                        <w:pPr>
                          <w:jc w:val="right"/>
                          <w:rPr>
                            <w:sz w:val="16"/>
                            <w:szCs w:val="16"/>
                          </w:rPr>
                        </w:pPr>
                        <w:r w:rsidRPr="00CD6689">
                          <w:rPr>
                            <w:rFonts w:eastAsia="Times New Roman"/>
                            <w:color w:val="000000"/>
                            <w:sz w:val="16"/>
                            <w:szCs w:val="16"/>
                          </w:rPr>
                          <w:t>18%</w:t>
                        </w:r>
                      </w:p>
                    </w:tc>
                    <w:tc>
                      <w:tcPr>
                        <w:tcW w:w="697" w:type="pct"/>
                        <w:vAlign w:val="center"/>
                      </w:tcPr>
                      <w:p w14:paraId="451A75F5" w14:textId="77777777" w:rsidR="00C16223" w:rsidRPr="00CD6689" w:rsidRDefault="00C16223" w:rsidP="00A1233D">
                        <w:pPr>
                          <w:jc w:val="right"/>
                          <w:rPr>
                            <w:sz w:val="16"/>
                            <w:szCs w:val="16"/>
                          </w:rPr>
                        </w:pPr>
                        <w:r w:rsidRPr="00CD6689">
                          <w:rPr>
                            <w:rFonts w:eastAsia="Times New Roman"/>
                            <w:color w:val="000000"/>
                            <w:sz w:val="16"/>
                            <w:szCs w:val="16"/>
                          </w:rPr>
                          <w:t>93632</w:t>
                        </w:r>
                      </w:p>
                    </w:tc>
                    <w:tc>
                      <w:tcPr>
                        <w:tcW w:w="699" w:type="pct"/>
                        <w:vAlign w:val="center"/>
                      </w:tcPr>
                      <w:p w14:paraId="232C23D4" w14:textId="77777777" w:rsidR="00C16223" w:rsidRPr="00CD6689" w:rsidRDefault="00C16223" w:rsidP="00A1233D">
                        <w:pPr>
                          <w:jc w:val="right"/>
                          <w:rPr>
                            <w:sz w:val="16"/>
                            <w:szCs w:val="16"/>
                          </w:rPr>
                        </w:pPr>
                        <w:r w:rsidRPr="00CD6689">
                          <w:rPr>
                            <w:rFonts w:eastAsia="Times New Roman"/>
                            <w:color w:val="000000"/>
                            <w:sz w:val="16"/>
                            <w:szCs w:val="16"/>
                          </w:rPr>
                          <w:t>20%</w:t>
                        </w:r>
                      </w:p>
                    </w:tc>
                  </w:tr>
                </w:tbl>
                <w:p w14:paraId="66C64D3A" w14:textId="369210CB" w:rsidR="00C16223" w:rsidRDefault="00C16223" w:rsidP="00B536A3">
                  <w:pPr>
                    <w:pStyle w:val="Figure"/>
                  </w:pPr>
                  <w:r>
                    <w:t xml:space="preserve">Table 3. Aggregate commits from all 13 projects examined, categorized by size for each of the three commit size metrics. </w:t>
                  </w:r>
                </w:p>
              </w:txbxContent>
            </v:textbox>
            <w10:wrap type="square" anchorx="margin" anchory="margin"/>
          </v:shape>
        </w:pict>
      </w:r>
      <w:r w:rsidR="005D5DA4">
        <w:rPr>
          <w:noProof/>
        </w:rPr>
        <w:drawing>
          <wp:inline distT="0" distB="0" distL="0" distR="0" wp14:anchorId="0A3D215C" wp14:editId="1BEB693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2EF0C" w14:textId="6714A248" w:rsidR="007D7541" w:rsidRDefault="002E1EB6" w:rsidP="002E1EB6">
      <w:pPr>
        <w:pStyle w:val="Figure"/>
      </w:pPr>
      <w:r>
        <w:t>Fig</w:t>
      </w:r>
      <w:r w:rsidR="00060C01">
        <w:t>ure</w:t>
      </w:r>
      <w:r>
        <w:t xml:space="preserve"> 1</w:t>
      </w:r>
      <w:r w:rsidR="007D7541">
        <w:t xml:space="preserve">. </w:t>
      </w:r>
      <w:r w:rsidR="00060C01">
        <w:t>Histogram of commits from all 13 projects by size</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925D59B">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70B63" w14:textId="791D6E85" w:rsidR="002E1EB6" w:rsidRPr="00060C01" w:rsidRDefault="002E1EB6" w:rsidP="005575BE">
      <w:pPr>
        <w:pStyle w:val="Figure"/>
        <w:rPr>
          <w:rStyle w:val="Strong"/>
          <w:b/>
        </w:rPr>
      </w:pPr>
      <w:r w:rsidRPr="005575BE">
        <w:rPr>
          <w:rStyle w:val="Strong"/>
          <w:b/>
        </w:rPr>
        <w:t>Fig</w:t>
      </w:r>
      <w:r w:rsidR="00060C01">
        <w:rPr>
          <w:rStyle w:val="Strong"/>
          <w:b/>
        </w:rPr>
        <w:t>ure</w:t>
      </w:r>
      <w:r w:rsidRPr="005575BE">
        <w:rPr>
          <w:rStyle w:val="Strong"/>
          <w:b/>
        </w:rPr>
        <w:t xml:space="preserve"> 2. </w:t>
      </w:r>
      <w:r w:rsidR="00060C01">
        <w:rPr>
          <w:rStyle w:val="Strong"/>
          <w:b/>
        </w:rPr>
        <w:t xml:space="preserve">Histogram of commits from the </w:t>
      </w:r>
      <w:proofErr w:type="spellStart"/>
      <w:r w:rsidR="00060C01">
        <w:rPr>
          <w:rStyle w:val="Strong"/>
          <w:b/>
          <w:i/>
        </w:rPr>
        <w:t>gcc</w:t>
      </w:r>
      <w:proofErr w:type="spellEnd"/>
      <w:r w:rsidR="00060C01">
        <w:rPr>
          <w:rStyle w:val="Strong"/>
          <w:b/>
        </w:rPr>
        <w:t xml:space="preserve"> project by size</w:t>
      </w:r>
    </w:p>
    <w:p w14:paraId="50693B53" w14:textId="7FF81981" w:rsidR="0073360D" w:rsidRPr="0073360D" w:rsidRDefault="0073360D" w:rsidP="0073360D">
      <w:pPr>
        <w:pStyle w:val="Heading2"/>
      </w:pPr>
      <w:r>
        <w:t>Quintessential Commit Sizes</w:t>
      </w:r>
    </w:p>
    <w:p w14:paraId="7F4C617D" w14:textId="4392C0BF" w:rsidR="00B536A3" w:rsidRDefault="00C16223" w:rsidP="00C953C1">
      <w:pPr>
        <w:pStyle w:val="NormalText"/>
      </w:pPr>
      <w:r>
        <w:rPr>
          <w:noProof/>
        </w:rPr>
        <w:pict w14:anchorId="509CB032">
          <v:shape id="Text Box 2" o:spid="_x0000_s1070" type="#_x0000_t202" style="position:absolute;left:0;text-align:left;margin-left:-7.2pt;margin-top:566.1pt;width:534.95pt;height:104.4pt;z-index:251722752;visibility:visible;mso-wrap-edited:f;mso-wrap-distance-top: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inset=",0,,0">
              <w:txbxContent>
                <w:tbl>
                  <w:tblPr>
                    <w:tblStyle w:val="TableGrid"/>
                    <w:tblOverlap w:val="never"/>
                    <w:tblW w:w="5000" w:type="pct"/>
                    <w:jc w:val="center"/>
                    <w:tblLook w:val="04A0" w:firstRow="1" w:lastRow="0" w:firstColumn="1" w:lastColumn="0" w:noHBand="0" w:noVBand="1"/>
                  </w:tblPr>
                  <w:tblGrid>
                    <w:gridCol w:w="1724"/>
                    <w:gridCol w:w="1483"/>
                    <w:gridCol w:w="1490"/>
                    <w:gridCol w:w="1486"/>
                    <w:gridCol w:w="1488"/>
                    <w:gridCol w:w="1483"/>
                    <w:gridCol w:w="1488"/>
                  </w:tblGrid>
                  <w:tr w:rsidR="00C16223" w14:paraId="6CF21D8C" w14:textId="77777777" w:rsidTr="00A1233D">
                    <w:trPr>
                      <w:trHeight w:val="56"/>
                      <w:jc w:val="center"/>
                    </w:trPr>
                    <w:tc>
                      <w:tcPr>
                        <w:tcW w:w="810" w:type="pct"/>
                      </w:tcPr>
                      <w:p w14:paraId="54660D54" w14:textId="77777777" w:rsidR="00C16223" w:rsidRPr="00F85B9A" w:rsidRDefault="00C16223" w:rsidP="00F14926">
                        <w:pPr>
                          <w:spacing w:before="20" w:after="20"/>
                          <w:suppressOverlap/>
                          <w:jc w:val="left"/>
                          <w:rPr>
                            <w:b/>
                            <w:sz w:val="16"/>
                            <w:szCs w:val="16"/>
                          </w:rPr>
                        </w:pPr>
                      </w:p>
                    </w:tc>
                    <w:tc>
                      <w:tcPr>
                        <w:tcW w:w="1397" w:type="pct"/>
                        <w:gridSpan w:val="2"/>
                      </w:tcPr>
                      <w:p w14:paraId="528BC6D2" w14:textId="77777777" w:rsidR="00C16223" w:rsidRPr="00F85B9A" w:rsidRDefault="00C16223" w:rsidP="00F14926">
                        <w:pPr>
                          <w:spacing w:before="20" w:after="20"/>
                          <w:suppressOverlap/>
                          <w:rPr>
                            <w:b/>
                            <w:sz w:val="16"/>
                            <w:szCs w:val="16"/>
                          </w:rPr>
                        </w:pPr>
                        <w:r>
                          <w:rPr>
                            <w:b/>
                            <w:sz w:val="16"/>
                            <w:szCs w:val="16"/>
                          </w:rPr>
                          <w:t>Number of Files</w:t>
                        </w:r>
                      </w:p>
                    </w:tc>
                    <w:tc>
                      <w:tcPr>
                        <w:tcW w:w="1397" w:type="pct"/>
                        <w:gridSpan w:val="2"/>
                      </w:tcPr>
                      <w:p w14:paraId="049832E9" w14:textId="5DE5C38C" w:rsidR="00C16223" w:rsidRPr="00F85B9A" w:rsidRDefault="00C16223" w:rsidP="00F14926">
                        <w:pPr>
                          <w:spacing w:before="20" w:after="20"/>
                          <w:suppressOverlap/>
                          <w:rPr>
                            <w:b/>
                            <w:sz w:val="16"/>
                            <w:szCs w:val="16"/>
                          </w:rPr>
                        </w:pPr>
                        <w:r>
                          <w:rPr>
                            <w:b/>
                            <w:sz w:val="16"/>
                            <w:szCs w:val="16"/>
                          </w:rPr>
                          <w:t>Number of New Lines</w:t>
                        </w:r>
                      </w:p>
                    </w:tc>
                    <w:tc>
                      <w:tcPr>
                        <w:tcW w:w="1396" w:type="pct"/>
                        <w:gridSpan w:val="2"/>
                      </w:tcPr>
                      <w:p w14:paraId="4FA7A1AC" w14:textId="310E1714" w:rsidR="00C16223" w:rsidRPr="00F85B9A" w:rsidRDefault="00C16223" w:rsidP="00F14926">
                        <w:pPr>
                          <w:spacing w:before="20" w:after="20"/>
                          <w:suppressOverlap/>
                          <w:rPr>
                            <w:b/>
                            <w:sz w:val="16"/>
                            <w:szCs w:val="16"/>
                          </w:rPr>
                        </w:pPr>
                        <w:r>
                          <w:rPr>
                            <w:b/>
                            <w:sz w:val="16"/>
                            <w:szCs w:val="16"/>
                          </w:rPr>
                          <w:t>Number of Hunks</w:t>
                        </w:r>
                      </w:p>
                    </w:tc>
                  </w:tr>
                  <w:tr w:rsidR="00C16223" w14:paraId="44FB89C6" w14:textId="77777777" w:rsidTr="00720B2C">
                    <w:trPr>
                      <w:trHeight w:val="190"/>
                      <w:jc w:val="center"/>
                    </w:trPr>
                    <w:tc>
                      <w:tcPr>
                        <w:tcW w:w="810" w:type="pct"/>
                      </w:tcPr>
                      <w:p w14:paraId="1F646A70" w14:textId="77777777" w:rsidR="00C16223" w:rsidRPr="00F85B9A" w:rsidRDefault="00C16223" w:rsidP="00F14926">
                        <w:pPr>
                          <w:spacing w:before="20" w:after="20"/>
                          <w:suppressOverlap/>
                          <w:jc w:val="left"/>
                          <w:rPr>
                            <w:b/>
                            <w:sz w:val="16"/>
                            <w:szCs w:val="16"/>
                          </w:rPr>
                        </w:pPr>
                        <w:r>
                          <w:rPr>
                            <w:b/>
                            <w:sz w:val="16"/>
                            <w:szCs w:val="16"/>
                          </w:rPr>
                          <w:t>Categories</w:t>
                        </w:r>
                      </w:p>
                    </w:tc>
                    <w:tc>
                      <w:tcPr>
                        <w:tcW w:w="697" w:type="pct"/>
                        <w:vAlign w:val="center"/>
                      </w:tcPr>
                      <w:p w14:paraId="372176B3" w14:textId="3265BD8E" w:rsidR="00C16223" w:rsidRPr="008049D9" w:rsidRDefault="00C16223" w:rsidP="00720B2C">
                        <w:pPr>
                          <w:spacing w:before="20" w:after="20"/>
                          <w:suppressOverlap/>
                          <w:jc w:val="right"/>
                          <w:rPr>
                            <w:b/>
                            <w:sz w:val="16"/>
                            <w:szCs w:val="16"/>
                          </w:rPr>
                        </w:pPr>
                        <w:r w:rsidRPr="00C94BAE">
                          <w:rPr>
                            <w:b/>
                            <w:sz w:val="16"/>
                            <w:szCs w:val="16"/>
                          </w:rPr>
                          <w:t>Frequency</w:t>
                        </w:r>
                      </w:p>
                    </w:tc>
                    <w:tc>
                      <w:tcPr>
                        <w:tcW w:w="700" w:type="pct"/>
                        <w:vAlign w:val="center"/>
                      </w:tcPr>
                      <w:p w14:paraId="19D39476" w14:textId="77777777" w:rsidR="00C16223" w:rsidRPr="00F85B9A" w:rsidRDefault="00C16223" w:rsidP="00720B2C">
                        <w:pPr>
                          <w:spacing w:before="20" w:after="20"/>
                          <w:suppressOverlap/>
                          <w:jc w:val="right"/>
                          <w:rPr>
                            <w:b/>
                            <w:sz w:val="16"/>
                            <w:szCs w:val="16"/>
                          </w:rPr>
                        </w:pPr>
                        <w:r>
                          <w:rPr>
                            <w:b/>
                            <w:sz w:val="16"/>
                            <w:szCs w:val="16"/>
                          </w:rPr>
                          <w:t>Ratio</w:t>
                        </w:r>
                      </w:p>
                    </w:tc>
                    <w:tc>
                      <w:tcPr>
                        <w:tcW w:w="698" w:type="pct"/>
                        <w:vAlign w:val="center"/>
                      </w:tcPr>
                      <w:p w14:paraId="5F496D2F" w14:textId="69C98912" w:rsidR="00C16223" w:rsidRPr="008049D9" w:rsidRDefault="00C16223" w:rsidP="00720B2C">
                        <w:pPr>
                          <w:suppressOverlap/>
                          <w:jc w:val="right"/>
                          <w:rPr>
                            <w:b/>
                            <w:sz w:val="16"/>
                            <w:szCs w:val="16"/>
                          </w:rPr>
                        </w:pPr>
                        <w:r w:rsidRPr="00C94BAE">
                          <w:rPr>
                            <w:b/>
                            <w:sz w:val="16"/>
                            <w:szCs w:val="16"/>
                          </w:rPr>
                          <w:t>Frequency</w:t>
                        </w:r>
                      </w:p>
                    </w:tc>
                    <w:tc>
                      <w:tcPr>
                        <w:tcW w:w="699" w:type="pct"/>
                        <w:vAlign w:val="center"/>
                      </w:tcPr>
                      <w:p w14:paraId="1EEE7BE4" w14:textId="77777777" w:rsidR="00C16223" w:rsidRPr="008049D9" w:rsidRDefault="00C16223" w:rsidP="00720B2C">
                        <w:pPr>
                          <w:suppressOverlap/>
                          <w:jc w:val="right"/>
                          <w:rPr>
                            <w:b/>
                            <w:sz w:val="16"/>
                            <w:szCs w:val="16"/>
                          </w:rPr>
                        </w:pPr>
                        <w:r w:rsidRPr="008049D9">
                          <w:rPr>
                            <w:b/>
                            <w:sz w:val="16"/>
                            <w:szCs w:val="16"/>
                          </w:rPr>
                          <w:t>Ratio</w:t>
                        </w:r>
                      </w:p>
                    </w:tc>
                    <w:tc>
                      <w:tcPr>
                        <w:tcW w:w="697" w:type="pct"/>
                        <w:vAlign w:val="center"/>
                      </w:tcPr>
                      <w:p w14:paraId="1434008E" w14:textId="6C1891FA" w:rsidR="00C16223" w:rsidRPr="008049D9" w:rsidRDefault="00C16223" w:rsidP="00720B2C">
                        <w:pPr>
                          <w:suppressOverlap/>
                          <w:jc w:val="right"/>
                          <w:rPr>
                            <w:b/>
                            <w:sz w:val="16"/>
                            <w:szCs w:val="16"/>
                          </w:rPr>
                        </w:pPr>
                        <w:r w:rsidRPr="00C94BAE">
                          <w:rPr>
                            <w:b/>
                            <w:sz w:val="16"/>
                            <w:szCs w:val="16"/>
                          </w:rPr>
                          <w:t>Frequency</w:t>
                        </w:r>
                      </w:p>
                    </w:tc>
                    <w:tc>
                      <w:tcPr>
                        <w:tcW w:w="699" w:type="pct"/>
                        <w:vAlign w:val="center"/>
                      </w:tcPr>
                      <w:p w14:paraId="2A060BB3" w14:textId="77777777" w:rsidR="00C16223" w:rsidRPr="008049D9" w:rsidRDefault="00C16223" w:rsidP="00720B2C">
                        <w:pPr>
                          <w:suppressOverlap/>
                          <w:jc w:val="right"/>
                          <w:rPr>
                            <w:b/>
                            <w:sz w:val="16"/>
                            <w:szCs w:val="16"/>
                          </w:rPr>
                        </w:pPr>
                        <w:r w:rsidRPr="008049D9">
                          <w:rPr>
                            <w:b/>
                            <w:sz w:val="16"/>
                            <w:szCs w:val="16"/>
                          </w:rPr>
                          <w:t>Ratio</w:t>
                        </w:r>
                      </w:p>
                    </w:tc>
                  </w:tr>
                  <w:tr w:rsidR="00C16223" w14:paraId="55764C5A" w14:textId="77777777" w:rsidTr="00A1233D">
                    <w:trPr>
                      <w:trHeight w:val="190"/>
                      <w:jc w:val="center"/>
                    </w:trPr>
                    <w:tc>
                      <w:tcPr>
                        <w:tcW w:w="810" w:type="pct"/>
                      </w:tcPr>
                      <w:p w14:paraId="00E1502B" w14:textId="77777777" w:rsidR="00C16223" w:rsidRPr="00F85B9A" w:rsidRDefault="00C16223" w:rsidP="00F14926">
                        <w:pPr>
                          <w:spacing w:before="20" w:after="20"/>
                          <w:suppressOverlap/>
                          <w:jc w:val="left"/>
                          <w:rPr>
                            <w:b/>
                            <w:sz w:val="16"/>
                            <w:szCs w:val="16"/>
                          </w:rPr>
                        </w:pPr>
                        <w:r>
                          <w:rPr>
                            <w:b/>
                            <w:sz w:val="16"/>
                            <w:szCs w:val="16"/>
                          </w:rPr>
                          <w:t>x-Small</w:t>
                        </w:r>
                      </w:p>
                    </w:tc>
                    <w:tc>
                      <w:tcPr>
                        <w:tcW w:w="697" w:type="pct"/>
                      </w:tcPr>
                      <w:p w14:paraId="00B47AAF" w14:textId="77777777" w:rsidR="00C16223" w:rsidRPr="00B536A3" w:rsidRDefault="00C16223" w:rsidP="00A1233D">
                        <w:pPr>
                          <w:suppressOverlap/>
                          <w:jc w:val="right"/>
                          <w:rPr>
                            <w:sz w:val="16"/>
                          </w:rPr>
                        </w:pPr>
                        <w:r w:rsidRPr="00B536A3">
                          <w:rPr>
                            <w:sz w:val="16"/>
                          </w:rPr>
                          <w:t>16324</w:t>
                        </w:r>
                      </w:p>
                    </w:tc>
                    <w:tc>
                      <w:tcPr>
                        <w:tcW w:w="700" w:type="pct"/>
                      </w:tcPr>
                      <w:p w14:paraId="26D33383" w14:textId="77777777" w:rsidR="00C16223" w:rsidRPr="00B536A3" w:rsidRDefault="00C16223" w:rsidP="00A1233D">
                        <w:pPr>
                          <w:suppressOverlap/>
                          <w:jc w:val="right"/>
                          <w:rPr>
                            <w:sz w:val="16"/>
                          </w:rPr>
                        </w:pPr>
                        <w:r w:rsidRPr="00B536A3">
                          <w:rPr>
                            <w:sz w:val="16"/>
                          </w:rPr>
                          <w:t>13%</w:t>
                        </w:r>
                      </w:p>
                    </w:tc>
                    <w:tc>
                      <w:tcPr>
                        <w:tcW w:w="698" w:type="pct"/>
                      </w:tcPr>
                      <w:p w14:paraId="3C94FF6C" w14:textId="77777777" w:rsidR="00C16223" w:rsidRPr="00B536A3" w:rsidRDefault="00C16223" w:rsidP="00A1233D">
                        <w:pPr>
                          <w:suppressOverlap/>
                          <w:jc w:val="right"/>
                          <w:rPr>
                            <w:sz w:val="16"/>
                          </w:rPr>
                        </w:pPr>
                        <w:r w:rsidRPr="00B536A3">
                          <w:rPr>
                            <w:sz w:val="16"/>
                          </w:rPr>
                          <w:t>25339</w:t>
                        </w:r>
                      </w:p>
                    </w:tc>
                    <w:tc>
                      <w:tcPr>
                        <w:tcW w:w="699" w:type="pct"/>
                      </w:tcPr>
                      <w:p w14:paraId="3B179BC7" w14:textId="77777777" w:rsidR="00C16223" w:rsidRPr="00B536A3" w:rsidRDefault="00C16223" w:rsidP="00A1233D">
                        <w:pPr>
                          <w:suppressOverlap/>
                          <w:jc w:val="right"/>
                          <w:rPr>
                            <w:sz w:val="16"/>
                          </w:rPr>
                        </w:pPr>
                        <w:r w:rsidRPr="00B536A3">
                          <w:rPr>
                            <w:sz w:val="16"/>
                          </w:rPr>
                          <w:t>20%</w:t>
                        </w:r>
                      </w:p>
                    </w:tc>
                    <w:tc>
                      <w:tcPr>
                        <w:tcW w:w="697" w:type="pct"/>
                      </w:tcPr>
                      <w:p w14:paraId="45CD47A3" w14:textId="77777777" w:rsidR="00C16223" w:rsidRPr="00B536A3" w:rsidRDefault="00C16223" w:rsidP="00A1233D">
                        <w:pPr>
                          <w:suppressOverlap/>
                          <w:jc w:val="right"/>
                          <w:rPr>
                            <w:sz w:val="16"/>
                          </w:rPr>
                        </w:pPr>
                        <w:r w:rsidRPr="00B536A3">
                          <w:rPr>
                            <w:sz w:val="16"/>
                          </w:rPr>
                          <w:t>17462</w:t>
                        </w:r>
                      </w:p>
                    </w:tc>
                    <w:tc>
                      <w:tcPr>
                        <w:tcW w:w="699" w:type="pct"/>
                      </w:tcPr>
                      <w:p w14:paraId="6F4216EC" w14:textId="77777777" w:rsidR="00C16223" w:rsidRPr="00B536A3" w:rsidRDefault="00C16223" w:rsidP="00A1233D">
                        <w:pPr>
                          <w:suppressOverlap/>
                          <w:jc w:val="right"/>
                          <w:rPr>
                            <w:sz w:val="16"/>
                          </w:rPr>
                        </w:pPr>
                        <w:r w:rsidRPr="00B536A3">
                          <w:rPr>
                            <w:sz w:val="16"/>
                          </w:rPr>
                          <w:t>14%</w:t>
                        </w:r>
                      </w:p>
                    </w:tc>
                  </w:tr>
                  <w:tr w:rsidR="00C16223" w14:paraId="12B6AC2B" w14:textId="77777777" w:rsidTr="00A1233D">
                    <w:trPr>
                      <w:trHeight w:val="210"/>
                      <w:jc w:val="center"/>
                    </w:trPr>
                    <w:tc>
                      <w:tcPr>
                        <w:tcW w:w="810" w:type="pct"/>
                      </w:tcPr>
                      <w:p w14:paraId="365BF2D6" w14:textId="77777777" w:rsidR="00C16223" w:rsidRPr="00F85B9A" w:rsidRDefault="00C16223" w:rsidP="00F14926">
                        <w:pPr>
                          <w:spacing w:before="20" w:after="20"/>
                          <w:suppressOverlap/>
                          <w:jc w:val="left"/>
                          <w:rPr>
                            <w:b/>
                            <w:sz w:val="16"/>
                            <w:szCs w:val="16"/>
                          </w:rPr>
                        </w:pPr>
                        <w:r>
                          <w:rPr>
                            <w:b/>
                            <w:sz w:val="16"/>
                            <w:szCs w:val="16"/>
                          </w:rPr>
                          <w:t>Small</w:t>
                        </w:r>
                      </w:p>
                    </w:tc>
                    <w:tc>
                      <w:tcPr>
                        <w:tcW w:w="697" w:type="pct"/>
                      </w:tcPr>
                      <w:p w14:paraId="4065C701" w14:textId="77777777" w:rsidR="00C16223" w:rsidRPr="00B536A3" w:rsidRDefault="00C16223" w:rsidP="00A1233D">
                        <w:pPr>
                          <w:suppressOverlap/>
                          <w:jc w:val="right"/>
                          <w:rPr>
                            <w:sz w:val="16"/>
                          </w:rPr>
                        </w:pPr>
                        <w:r w:rsidRPr="00B536A3">
                          <w:rPr>
                            <w:sz w:val="16"/>
                          </w:rPr>
                          <w:t>65300</w:t>
                        </w:r>
                      </w:p>
                    </w:tc>
                    <w:tc>
                      <w:tcPr>
                        <w:tcW w:w="700" w:type="pct"/>
                      </w:tcPr>
                      <w:p w14:paraId="1B904117" w14:textId="77777777" w:rsidR="00C16223" w:rsidRPr="00B536A3" w:rsidRDefault="00C16223" w:rsidP="00A1233D">
                        <w:pPr>
                          <w:suppressOverlap/>
                          <w:jc w:val="right"/>
                          <w:rPr>
                            <w:sz w:val="16"/>
                          </w:rPr>
                        </w:pPr>
                        <w:r w:rsidRPr="00B536A3">
                          <w:rPr>
                            <w:sz w:val="16"/>
                          </w:rPr>
                          <w:t>51%</w:t>
                        </w:r>
                      </w:p>
                    </w:tc>
                    <w:tc>
                      <w:tcPr>
                        <w:tcW w:w="698" w:type="pct"/>
                      </w:tcPr>
                      <w:p w14:paraId="7C06F1AC" w14:textId="77777777" w:rsidR="00C16223" w:rsidRPr="00B536A3" w:rsidRDefault="00C16223" w:rsidP="00A1233D">
                        <w:pPr>
                          <w:suppressOverlap/>
                          <w:jc w:val="right"/>
                          <w:rPr>
                            <w:sz w:val="16"/>
                          </w:rPr>
                        </w:pPr>
                        <w:r w:rsidRPr="00B536A3">
                          <w:rPr>
                            <w:sz w:val="16"/>
                          </w:rPr>
                          <w:t>74267</w:t>
                        </w:r>
                      </w:p>
                    </w:tc>
                    <w:tc>
                      <w:tcPr>
                        <w:tcW w:w="699" w:type="pct"/>
                      </w:tcPr>
                      <w:p w14:paraId="31725184" w14:textId="77777777" w:rsidR="00C16223" w:rsidRPr="00B536A3" w:rsidRDefault="00C16223" w:rsidP="00A1233D">
                        <w:pPr>
                          <w:suppressOverlap/>
                          <w:jc w:val="right"/>
                          <w:rPr>
                            <w:sz w:val="16"/>
                          </w:rPr>
                        </w:pPr>
                        <w:r w:rsidRPr="00B536A3">
                          <w:rPr>
                            <w:sz w:val="16"/>
                          </w:rPr>
                          <w:t>58%</w:t>
                        </w:r>
                      </w:p>
                    </w:tc>
                    <w:tc>
                      <w:tcPr>
                        <w:tcW w:w="697" w:type="pct"/>
                      </w:tcPr>
                      <w:p w14:paraId="72BCF2F8" w14:textId="77777777" w:rsidR="00C16223" w:rsidRPr="00B536A3" w:rsidRDefault="00C16223" w:rsidP="00A1233D">
                        <w:pPr>
                          <w:suppressOverlap/>
                          <w:jc w:val="right"/>
                          <w:rPr>
                            <w:sz w:val="16"/>
                          </w:rPr>
                        </w:pPr>
                        <w:r w:rsidRPr="00B536A3">
                          <w:rPr>
                            <w:sz w:val="16"/>
                          </w:rPr>
                          <w:t>79091</w:t>
                        </w:r>
                      </w:p>
                    </w:tc>
                    <w:tc>
                      <w:tcPr>
                        <w:tcW w:w="699" w:type="pct"/>
                      </w:tcPr>
                      <w:p w14:paraId="55C21BF0" w14:textId="77777777" w:rsidR="00C16223" w:rsidRPr="00B536A3" w:rsidRDefault="00C16223" w:rsidP="00A1233D">
                        <w:pPr>
                          <w:suppressOverlap/>
                          <w:jc w:val="right"/>
                          <w:rPr>
                            <w:sz w:val="16"/>
                          </w:rPr>
                        </w:pPr>
                        <w:r w:rsidRPr="00B536A3">
                          <w:rPr>
                            <w:sz w:val="16"/>
                          </w:rPr>
                          <w:t>62%</w:t>
                        </w:r>
                      </w:p>
                    </w:tc>
                  </w:tr>
                  <w:tr w:rsidR="00C16223" w14:paraId="316C9F2B" w14:textId="77777777" w:rsidTr="00A1233D">
                    <w:trPr>
                      <w:trHeight w:val="210"/>
                      <w:jc w:val="center"/>
                    </w:trPr>
                    <w:tc>
                      <w:tcPr>
                        <w:tcW w:w="810" w:type="pct"/>
                      </w:tcPr>
                      <w:p w14:paraId="04F7A945" w14:textId="77777777" w:rsidR="00C16223" w:rsidRPr="00F85B9A" w:rsidRDefault="00C16223" w:rsidP="00F14926">
                        <w:pPr>
                          <w:spacing w:before="20" w:after="20"/>
                          <w:suppressOverlap/>
                          <w:jc w:val="left"/>
                          <w:rPr>
                            <w:b/>
                            <w:sz w:val="16"/>
                            <w:szCs w:val="16"/>
                          </w:rPr>
                        </w:pPr>
                        <w:r>
                          <w:rPr>
                            <w:b/>
                            <w:sz w:val="16"/>
                            <w:szCs w:val="16"/>
                          </w:rPr>
                          <w:t>Median</w:t>
                        </w:r>
                      </w:p>
                    </w:tc>
                    <w:tc>
                      <w:tcPr>
                        <w:tcW w:w="697" w:type="pct"/>
                      </w:tcPr>
                      <w:p w14:paraId="30D39496" w14:textId="77777777" w:rsidR="00C16223" w:rsidRPr="00B536A3" w:rsidRDefault="00C16223" w:rsidP="00A1233D">
                        <w:pPr>
                          <w:suppressOverlap/>
                          <w:jc w:val="right"/>
                          <w:rPr>
                            <w:sz w:val="16"/>
                          </w:rPr>
                        </w:pPr>
                        <w:r w:rsidRPr="00B536A3">
                          <w:rPr>
                            <w:sz w:val="16"/>
                          </w:rPr>
                          <w:t>18613</w:t>
                        </w:r>
                      </w:p>
                    </w:tc>
                    <w:tc>
                      <w:tcPr>
                        <w:tcW w:w="700" w:type="pct"/>
                      </w:tcPr>
                      <w:p w14:paraId="3FF80F31" w14:textId="77777777" w:rsidR="00C16223" w:rsidRPr="00B536A3" w:rsidRDefault="00C16223" w:rsidP="00A1233D">
                        <w:pPr>
                          <w:suppressOverlap/>
                          <w:jc w:val="right"/>
                          <w:rPr>
                            <w:sz w:val="16"/>
                          </w:rPr>
                        </w:pPr>
                        <w:r w:rsidRPr="00B536A3">
                          <w:rPr>
                            <w:sz w:val="16"/>
                          </w:rPr>
                          <w:t>15%</w:t>
                        </w:r>
                      </w:p>
                    </w:tc>
                    <w:tc>
                      <w:tcPr>
                        <w:tcW w:w="698" w:type="pct"/>
                      </w:tcPr>
                      <w:p w14:paraId="7C72F1F3" w14:textId="77777777" w:rsidR="00C16223" w:rsidRPr="00B536A3" w:rsidRDefault="00C16223" w:rsidP="00A1233D">
                        <w:pPr>
                          <w:suppressOverlap/>
                          <w:jc w:val="right"/>
                          <w:rPr>
                            <w:sz w:val="16"/>
                          </w:rPr>
                        </w:pPr>
                        <w:r w:rsidRPr="00B536A3">
                          <w:rPr>
                            <w:sz w:val="16"/>
                          </w:rPr>
                          <w:t>14532</w:t>
                        </w:r>
                      </w:p>
                    </w:tc>
                    <w:tc>
                      <w:tcPr>
                        <w:tcW w:w="699" w:type="pct"/>
                      </w:tcPr>
                      <w:p w14:paraId="60B8E485" w14:textId="77777777" w:rsidR="00C16223" w:rsidRPr="00B536A3" w:rsidRDefault="00C16223" w:rsidP="00A1233D">
                        <w:pPr>
                          <w:suppressOverlap/>
                          <w:jc w:val="right"/>
                          <w:rPr>
                            <w:sz w:val="16"/>
                          </w:rPr>
                        </w:pPr>
                        <w:r w:rsidRPr="00B536A3">
                          <w:rPr>
                            <w:sz w:val="16"/>
                          </w:rPr>
                          <w:t>11%</w:t>
                        </w:r>
                      </w:p>
                    </w:tc>
                    <w:tc>
                      <w:tcPr>
                        <w:tcW w:w="697" w:type="pct"/>
                      </w:tcPr>
                      <w:p w14:paraId="65F8C4DA" w14:textId="77777777" w:rsidR="00C16223" w:rsidRPr="00B536A3" w:rsidRDefault="00C16223" w:rsidP="00A1233D">
                        <w:pPr>
                          <w:suppressOverlap/>
                          <w:jc w:val="right"/>
                          <w:rPr>
                            <w:sz w:val="16"/>
                          </w:rPr>
                        </w:pPr>
                        <w:r w:rsidRPr="00B536A3">
                          <w:rPr>
                            <w:sz w:val="16"/>
                          </w:rPr>
                          <w:t>14226</w:t>
                        </w:r>
                      </w:p>
                    </w:tc>
                    <w:tc>
                      <w:tcPr>
                        <w:tcW w:w="699" w:type="pct"/>
                      </w:tcPr>
                      <w:p w14:paraId="13A4B97D" w14:textId="77777777" w:rsidR="00C16223" w:rsidRPr="00B536A3" w:rsidRDefault="00C16223" w:rsidP="00A1233D">
                        <w:pPr>
                          <w:suppressOverlap/>
                          <w:jc w:val="right"/>
                          <w:rPr>
                            <w:sz w:val="16"/>
                          </w:rPr>
                        </w:pPr>
                        <w:r w:rsidRPr="00B536A3">
                          <w:rPr>
                            <w:sz w:val="16"/>
                          </w:rPr>
                          <w:t>11%</w:t>
                        </w:r>
                      </w:p>
                    </w:tc>
                  </w:tr>
                  <w:tr w:rsidR="00C16223" w14:paraId="4711B680" w14:textId="77777777" w:rsidTr="00A1233D">
                    <w:trPr>
                      <w:trHeight w:val="210"/>
                      <w:jc w:val="center"/>
                    </w:trPr>
                    <w:tc>
                      <w:tcPr>
                        <w:tcW w:w="810" w:type="pct"/>
                      </w:tcPr>
                      <w:p w14:paraId="2F22F549" w14:textId="77777777" w:rsidR="00C16223" w:rsidRPr="00F85B9A" w:rsidRDefault="00C16223" w:rsidP="00F14926">
                        <w:pPr>
                          <w:spacing w:before="20" w:after="20"/>
                          <w:suppressOverlap/>
                          <w:jc w:val="left"/>
                          <w:rPr>
                            <w:b/>
                            <w:sz w:val="16"/>
                            <w:szCs w:val="16"/>
                          </w:rPr>
                        </w:pPr>
                        <w:r>
                          <w:rPr>
                            <w:b/>
                            <w:sz w:val="16"/>
                            <w:szCs w:val="16"/>
                          </w:rPr>
                          <w:t>Large</w:t>
                        </w:r>
                      </w:p>
                    </w:tc>
                    <w:tc>
                      <w:tcPr>
                        <w:tcW w:w="697" w:type="pct"/>
                      </w:tcPr>
                      <w:p w14:paraId="15A70A43" w14:textId="77777777" w:rsidR="00C16223" w:rsidRPr="00B536A3" w:rsidRDefault="00C16223" w:rsidP="00A1233D">
                        <w:pPr>
                          <w:suppressOverlap/>
                          <w:jc w:val="right"/>
                          <w:rPr>
                            <w:sz w:val="16"/>
                          </w:rPr>
                        </w:pPr>
                        <w:r w:rsidRPr="00B536A3">
                          <w:rPr>
                            <w:sz w:val="16"/>
                          </w:rPr>
                          <w:t>7290</w:t>
                        </w:r>
                      </w:p>
                    </w:tc>
                    <w:tc>
                      <w:tcPr>
                        <w:tcW w:w="700" w:type="pct"/>
                      </w:tcPr>
                      <w:p w14:paraId="44416FDA" w14:textId="77777777" w:rsidR="00C16223" w:rsidRPr="00B536A3" w:rsidRDefault="00C16223" w:rsidP="00A1233D">
                        <w:pPr>
                          <w:suppressOverlap/>
                          <w:jc w:val="right"/>
                          <w:rPr>
                            <w:sz w:val="16"/>
                          </w:rPr>
                        </w:pPr>
                        <w:r w:rsidRPr="00B536A3">
                          <w:rPr>
                            <w:sz w:val="16"/>
                          </w:rPr>
                          <w:t>6%</w:t>
                        </w:r>
                      </w:p>
                    </w:tc>
                    <w:tc>
                      <w:tcPr>
                        <w:tcW w:w="698" w:type="pct"/>
                      </w:tcPr>
                      <w:p w14:paraId="71B19992" w14:textId="77777777" w:rsidR="00C16223" w:rsidRPr="00B536A3" w:rsidRDefault="00C16223" w:rsidP="00A1233D">
                        <w:pPr>
                          <w:suppressOverlap/>
                          <w:jc w:val="right"/>
                          <w:rPr>
                            <w:sz w:val="16"/>
                          </w:rPr>
                        </w:pPr>
                        <w:r w:rsidRPr="00B536A3">
                          <w:rPr>
                            <w:sz w:val="16"/>
                          </w:rPr>
                          <w:t>4809</w:t>
                        </w:r>
                      </w:p>
                    </w:tc>
                    <w:tc>
                      <w:tcPr>
                        <w:tcW w:w="699" w:type="pct"/>
                      </w:tcPr>
                      <w:p w14:paraId="455D6E13" w14:textId="77777777" w:rsidR="00C16223" w:rsidRPr="00B536A3" w:rsidRDefault="00C16223" w:rsidP="00A1233D">
                        <w:pPr>
                          <w:suppressOverlap/>
                          <w:jc w:val="right"/>
                          <w:rPr>
                            <w:sz w:val="16"/>
                          </w:rPr>
                        </w:pPr>
                        <w:r w:rsidRPr="00B536A3">
                          <w:rPr>
                            <w:sz w:val="16"/>
                          </w:rPr>
                          <w:t>4%</w:t>
                        </w:r>
                      </w:p>
                    </w:tc>
                    <w:tc>
                      <w:tcPr>
                        <w:tcW w:w="697" w:type="pct"/>
                      </w:tcPr>
                      <w:p w14:paraId="46CED336" w14:textId="77777777" w:rsidR="00C16223" w:rsidRPr="00B536A3" w:rsidRDefault="00C16223" w:rsidP="00A1233D">
                        <w:pPr>
                          <w:suppressOverlap/>
                          <w:jc w:val="right"/>
                          <w:rPr>
                            <w:sz w:val="16"/>
                          </w:rPr>
                        </w:pPr>
                        <w:r w:rsidRPr="00B536A3">
                          <w:rPr>
                            <w:sz w:val="16"/>
                          </w:rPr>
                          <w:t>5196</w:t>
                        </w:r>
                      </w:p>
                    </w:tc>
                    <w:tc>
                      <w:tcPr>
                        <w:tcW w:w="699" w:type="pct"/>
                      </w:tcPr>
                      <w:p w14:paraId="0789A87F" w14:textId="77777777" w:rsidR="00C16223" w:rsidRPr="00B536A3" w:rsidRDefault="00C16223" w:rsidP="00A1233D">
                        <w:pPr>
                          <w:suppressOverlap/>
                          <w:jc w:val="right"/>
                          <w:rPr>
                            <w:sz w:val="16"/>
                          </w:rPr>
                        </w:pPr>
                        <w:r w:rsidRPr="00B536A3">
                          <w:rPr>
                            <w:sz w:val="16"/>
                          </w:rPr>
                          <w:t>4%</w:t>
                        </w:r>
                      </w:p>
                    </w:tc>
                  </w:tr>
                  <w:tr w:rsidR="00C16223" w14:paraId="100D7978" w14:textId="77777777" w:rsidTr="00A1233D">
                    <w:trPr>
                      <w:trHeight w:val="210"/>
                      <w:jc w:val="center"/>
                    </w:trPr>
                    <w:tc>
                      <w:tcPr>
                        <w:tcW w:w="810" w:type="pct"/>
                      </w:tcPr>
                      <w:p w14:paraId="0D932658" w14:textId="77777777" w:rsidR="00C16223" w:rsidRPr="00F85B9A" w:rsidRDefault="00C16223" w:rsidP="00F14926">
                        <w:pPr>
                          <w:spacing w:before="20" w:after="20"/>
                          <w:suppressOverlap/>
                          <w:jc w:val="left"/>
                          <w:rPr>
                            <w:b/>
                            <w:sz w:val="16"/>
                            <w:szCs w:val="16"/>
                          </w:rPr>
                        </w:pPr>
                        <w:r>
                          <w:rPr>
                            <w:b/>
                            <w:sz w:val="16"/>
                            <w:szCs w:val="16"/>
                          </w:rPr>
                          <w:t>x-Large</w:t>
                        </w:r>
                      </w:p>
                    </w:tc>
                    <w:tc>
                      <w:tcPr>
                        <w:tcW w:w="697" w:type="pct"/>
                      </w:tcPr>
                      <w:p w14:paraId="6F94E22E" w14:textId="77777777" w:rsidR="00C16223" w:rsidRPr="00B536A3" w:rsidRDefault="00C16223" w:rsidP="00A1233D">
                        <w:pPr>
                          <w:suppressOverlap/>
                          <w:jc w:val="right"/>
                          <w:rPr>
                            <w:sz w:val="16"/>
                          </w:rPr>
                        </w:pPr>
                        <w:r w:rsidRPr="00B536A3">
                          <w:rPr>
                            <w:sz w:val="16"/>
                          </w:rPr>
                          <w:t>19543</w:t>
                        </w:r>
                      </w:p>
                    </w:tc>
                    <w:tc>
                      <w:tcPr>
                        <w:tcW w:w="700" w:type="pct"/>
                      </w:tcPr>
                      <w:p w14:paraId="3DB5F34D" w14:textId="77777777" w:rsidR="00C16223" w:rsidRPr="00B536A3" w:rsidRDefault="00C16223" w:rsidP="00A1233D">
                        <w:pPr>
                          <w:suppressOverlap/>
                          <w:jc w:val="right"/>
                          <w:rPr>
                            <w:sz w:val="16"/>
                          </w:rPr>
                        </w:pPr>
                        <w:r w:rsidRPr="00B536A3">
                          <w:rPr>
                            <w:sz w:val="16"/>
                          </w:rPr>
                          <w:t>15%</w:t>
                        </w:r>
                      </w:p>
                    </w:tc>
                    <w:tc>
                      <w:tcPr>
                        <w:tcW w:w="698" w:type="pct"/>
                      </w:tcPr>
                      <w:p w14:paraId="24E0578D" w14:textId="77777777" w:rsidR="00C16223" w:rsidRPr="00B536A3" w:rsidRDefault="00C16223" w:rsidP="00A1233D">
                        <w:pPr>
                          <w:suppressOverlap/>
                          <w:jc w:val="right"/>
                          <w:rPr>
                            <w:sz w:val="16"/>
                          </w:rPr>
                        </w:pPr>
                        <w:r w:rsidRPr="00B536A3">
                          <w:rPr>
                            <w:sz w:val="16"/>
                          </w:rPr>
                          <w:t>8043</w:t>
                        </w:r>
                      </w:p>
                    </w:tc>
                    <w:tc>
                      <w:tcPr>
                        <w:tcW w:w="699" w:type="pct"/>
                      </w:tcPr>
                      <w:p w14:paraId="4D8B76BE" w14:textId="77777777" w:rsidR="00C16223" w:rsidRPr="00B536A3" w:rsidRDefault="00C16223" w:rsidP="00A1233D">
                        <w:pPr>
                          <w:suppressOverlap/>
                          <w:jc w:val="right"/>
                          <w:rPr>
                            <w:sz w:val="16"/>
                          </w:rPr>
                        </w:pPr>
                        <w:r w:rsidRPr="00B536A3">
                          <w:rPr>
                            <w:sz w:val="16"/>
                          </w:rPr>
                          <w:t>6%</w:t>
                        </w:r>
                      </w:p>
                    </w:tc>
                    <w:tc>
                      <w:tcPr>
                        <w:tcW w:w="697" w:type="pct"/>
                      </w:tcPr>
                      <w:p w14:paraId="7D2E4923" w14:textId="77777777" w:rsidR="00C16223" w:rsidRPr="00B536A3" w:rsidRDefault="00C16223" w:rsidP="00A1233D">
                        <w:pPr>
                          <w:suppressOverlap/>
                          <w:jc w:val="right"/>
                          <w:rPr>
                            <w:sz w:val="16"/>
                          </w:rPr>
                        </w:pPr>
                        <w:r w:rsidRPr="00B536A3">
                          <w:rPr>
                            <w:sz w:val="16"/>
                          </w:rPr>
                          <w:t>11095</w:t>
                        </w:r>
                      </w:p>
                    </w:tc>
                    <w:tc>
                      <w:tcPr>
                        <w:tcW w:w="699" w:type="pct"/>
                      </w:tcPr>
                      <w:p w14:paraId="73B8B53A" w14:textId="77777777" w:rsidR="00C16223" w:rsidRPr="00B536A3" w:rsidRDefault="00C16223" w:rsidP="00A1233D">
                        <w:pPr>
                          <w:suppressOverlap/>
                          <w:jc w:val="right"/>
                          <w:rPr>
                            <w:sz w:val="16"/>
                          </w:rPr>
                        </w:pPr>
                        <w:r w:rsidRPr="00B536A3">
                          <w:rPr>
                            <w:sz w:val="16"/>
                          </w:rPr>
                          <w:t>9%</w:t>
                        </w:r>
                      </w:p>
                    </w:tc>
                  </w:tr>
                </w:tbl>
                <w:p w14:paraId="6FF9ACC2" w14:textId="0275C5BD" w:rsidR="00C16223" w:rsidRDefault="00C16223" w:rsidP="0027326B">
                  <w:pPr>
                    <w:pStyle w:val="Figure"/>
                  </w:pPr>
                  <w:r>
                    <w:t xml:space="preserve">Table 4. </w:t>
                  </w:r>
                  <w:proofErr w:type="gramStart"/>
                  <w:r w:rsidRPr="00FD2CC9">
                    <w:rPr>
                      <w:i/>
                    </w:rPr>
                    <w:t>gcc</w:t>
                  </w:r>
                  <w:proofErr w:type="gramEnd"/>
                  <w:r>
                    <w:t xml:space="preserve"> commits categorized by size for each of the three commit size metrics. The duration of the commits was over 25 years.</w:t>
                  </w:r>
                </w:p>
              </w:txbxContent>
            </v:textbox>
            <w10:wrap type="square" anchorx="margin" anchory="margin"/>
          </v:shape>
        </w:pict>
      </w:r>
      <w:r w:rsidR="0073360D">
        <w:t xml:space="preserve">Here we determine into which size range most commits are categorized. This will demonstrate the most frequent size of changes that have been committed. </w:t>
      </w:r>
      <w:r w:rsidR="00907F0F">
        <w:t xml:space="preserve">The average size of commits </w:t>
      </w:r>
      <w:r w:rsidR="0073360D">
        <w:t xml:space="preserve">for each of the </w:t>
      </w:r>
      <w:r w:rsidR="00496BD1">
        <w:t>thirteen</w:t>
      </w:r>
      <w:r w:rsidR="0073360D">
        <w:t xml:space="preserve"> open source project separated by categories </w:t>
      </w:r>
      <w:r w:rsidR="00496BD1">
        <w:t>is</w:t>
      </w:r>
      <w:r w:rsidR="0073360D">
        <w:t xml:space="preserve"> shown in </w:t>
      </w:r>
      <w:r w:rsidR="00C953C1">
        <w:t>Table 3 and Figure 1</w:t>
      </w:r>
      <w:r w:rsidR="0073360D">
        <w:t xml:space="preserve">. Aggregating all open source projects studied, 23% of the lines of code modified, 12% of files modified, and 23% of hunks modified were classified as large or extra-large. With the exception of the files modified, all other commit size metrics examined contained over 20% of larger commits. Based on these results, large commits are still a common occurrence, </w:t>
      </w:r>
      <w:r w:rsidR="000A7789">
        <w:t xml:space="preserve">given even when using </w:t>
      </w:r>
      <w:r w:rsidR="0073360D">
        <w:t xml:space="preserve">modern software development practices </w:t>
      </w:r>
      <w:r w:rsidR="000A7789">
        <w:t xml:space="preserve">and </w:t>
      </w:r>
      <w:r w:rsidR="0073360D">
        <w:t>Git.</w:t>
      </w:r>
      <w:r w:rsidR="00C953C1">
        <w:t xml:space="preserve"> </w:t>
      </w:r>
    </w:p>
    <w:p w14:paraId="3D7D45DD" w14:textId="09EDF9B1" w:rsidR="00C953C1" w:rsidRDefault="00C953C1" w:rsidP="00C953C1">
      <w:pPr>
        <w:pStyle w:val="NormalText"/>
      </w:pPr>
      <w:r>
        <w:t xml:space="preserve">The ratios of commit sizes for the </w:t>
      </w:r>
      <w:proofErr w:type="spellStart"/>
      <w:r>
        <w:t>gcc</w:t>
      </w:r>
      <w:proofErr w:type="spellEnd"/>
      <w:r>
        <w:t xml:space="preserve"> project are shown in Table 4 and represented as a histogram in Figure 2. As seen in Table 4, 64% of commits have been categorized as small or extra small based on the lines of code added, deleted, or modified, while 78% have been categorized as small or extra small based on the number of files changed, and 76% of commits were classified as small or extra small based on the number of hunks modified.</w:t>
      </w:r>
    </w:p>
    <w:p w14:paraId="3044E535" w14:textId="2D23234E" w:rsidR="00363AF4" w:rsidRDefault="0073360D" w:rsidP="0073360D">
      <w:pPr>
        <w:pStyle w:val="Heading2"/>
      </w:pPr>
      <w:r>
        <w:t>Correlation between Characteristics</w:t>
      </w:r>
    </w:p>
    <w:p w14:paraId="27A1AA36" w14:textId="1C165E08" w:rsidR="00FB6124" w:rsidRDefault="0073360D" w:rsidP="00FB6124">
      <w:pPr>
        <w:pStyle w:val="NormalText"/>
        <w:spacing w:after="0"/>
      </w:pPr>
      <w:r w:rsidRPr="0073360D">
        <w:t>In order to determine relationships between characteristics, the correlation coefficient is calculated between each metric. The correlation c</w:t>
      </w:r>
      <w:r w:rsidR="00287765">
        <w:t xml:space="preserve">oefficient </w:t>
      </w:r>
      <m:oMath>
        <m:r>
          <w:rPr>
            <w:rFonts w:ascii="Cambria Math" w:hAnsi="Cambria Math"/>
          </w:rPr>
          <m:t>r</m:t>
        </m:r>
      </m:oMath>
      <w:r w:rsidR="00287765">
        <w:t xml:space="preserve">, ranging [-1, 1], </w:t>
      </w:r>
      <w:r w:rsidRPr="0073360D">
        <w:t>attempts to calculate if a linear co-relationship exists between variables. A negative value for r implies tha</w:t>
      </w:r>
      <w:r w:rsidR="006E5F38">
        <w:t>t as x increases, y decreases. Inversely,</w:t>
      </w:r>
      <w:r w:rsidRPr="0073360D">
        <w:t xml:space="preserve"> </w:t>
      </w:r>
      <w:r w:rsidR="006E5F38">
        <w:t xml:space="preserve">a </w:t>
      </w:r>
      <w:r w:rsidRPr="0073360D">
        <w:t xml:space="preserve">positive value for r implies that as x increases, y </w:t>
      </w:r>
      <w:r w:rsidR="000A7789">
        <w:t>increases</w:t>
      </w:r>
      <w:r w:rsidRPr="0073360D">
        <w:t xml:space="preserve">. The closer the coefficient is to +1 or -1, the stronger the relationship. When </w:t>
      </w:r>
      <m:oMath>
        <m:r>
          <w:rPr>
            <w:rFonts w:ascii="Cambria Math" w:hAnsi="Cambria Math"/>
          </w:rPr>
          <m:t>r=0</m:t>
        </m:r>
      </m:oMath>
      <w:r w:rsidRPr="0073360D">
        <w:t>, no linear relati</w:t>
      </w:r>
      <w:r w:rsidR="006E5F38">
        <w:t xml:space="preserve">onship exists between variables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w:t>
      </w:r>
      <w:r w:rsidR="00DC2904" w:rsidRPr="00DC2904">
        <w:rPr>
          <w:noProof/>
        </w:rPr>
        <w:t>Johnson98</w:t>
      </w:r>
      <w:r w:rsidR="00E515E3">
        <w:rPr>
          <w:noProof/>
        </w:rPr>
        <w:t>]</w:t>
      </w:r>
      <w:r w:rsidR="00E515E3">
        <w:fldChar w:fldCharType="end"/>
      </w:r>
      <w:r w:rsidRPr="0073360D">
        <w:t xml:space="preserve">. A strong correlation is determined with </w:t>
      </w:r>
      <m:oMath>
        <m:r>
          <w:rPr>
            <w:rFonts w:ascii="Cambria Math" w:hAnsi="Cambria Math"/>
          </w:rPr>
          <m:t>r</m:t>
        </m:r>
      </m:oMath>
      <w:r w:rsidR="00287765" w:rsidRPr="0073360D">
        <w:t>-values</w:t>
      </w:r>
      <w:r w:rsidRPr="0073360D">
        <w:t xml:space="preserve"> surpassing 0.8, while weak correlations are considered to have </w:t>
      </w:r>
      <m:oMath>
        <m:r>
          <w:rPr>
            <w:rFonts w:ascii="Cambria Math" w:hAnsi="Cambria Math"/>
          </w:rPr>
          <m:t>r</m:t>
        </m:r>
      </m:oMath>
      <w:r w:rsidR="00287765" w:rsidRPr="0073360D">
        <w:t>-values</w:t>
      </w:r>
      <w:r w:rsidRPr="0073360D">
        <w:t xml:space="preserve"> less than 0.5. </w:t>
      </w:r>
      <w:r w:rsidR="003D52AE">
        <w:t>The equation used to calculate the correlation coefficient is as follows</w:t>
      </w:r>
      <w:r w:rsidR="006E5F38">
        <w:t>:</w:t>
      </w:r>
    </w:p>
    <w:p w14:paraId="246D8777" w14:textId="6FB01517" w:rsidR="00D43F0A" w:rsidRPr="003D52AE" w:rsidRDefault="00CF6D3A" w:rsidP="00907F0F">
      <w:pPr>
        <w:pStyle w:val="NormalText"/>
        <w:spacing w:before="240" w:after="240"/>
        <w:jc w:val="center"/>
      </w:pPr>
      <m:oMathPara>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m:oMathPara>
    </w:p>
    <w:p w14:paraId="18F29A27" w14:textId="4F6160EA" w:rsidR="0018494B" w:rsidRDefault="0018494B" w:rsidP="0018494B">
      <w:pPr>
        <w:pStyle w:val="NormalText"/>
      </w:pPr>
      <w:r>
        <w:t xml:space="preserve">The coefficient of determination, </w:t>
      </w:r>
      <m:oMath>
        <m:r>
          <w:rPr>
            <w:rFonts w:ascii="Cambria Math" w:hAnsi="Cambria Math"/>
          </w:rPr>
          <m:t>r²</m:t>
        </m:r>
      </m:oMath>
      <w:r>
        <w:t xml:space="preserve">, is a statistical calculation that indicates how well the relationship between variables fits into a linear regression model, ranging [0, 1]. It measures the strength of the correlation between variables. For example, if </w:t>
      </w:r>
      <m:oMath>
        <m:r>
          <w:rPr>
            <w:rFonts w:ascii="Cambria Math" w:hAnsi="Cambria Math"/>
          </w:rPr>
          <m:t>r=0.821</m:t>
        </m:r>
      </m:oMath>
      <w:r>
        <w:t xml:space="preserve">, then </w:t>
      </w:r>
      <m:oMath>
        <m:r>
          <w:rPr>
            <w:rFonts w:ascii="Cambria Math" w:hAnsi="Cambria Math"/>
          </w:rPr>
          <m:t>r=0.674</m:t>
        </m:r>
      </m:oMath>
      <w:r>
        <w:t xml:space="preserve">, meaning that 67.4% of the total variation between x and y can be explained by the linear relationship defined by </w:t>
      </w:r>
      <m:oMath>
        <m:r>
          <w:rPr>
            <w:rFonts w:ascii="Cambria Math" w:hAnsi="Cambria Math"/>
          </w:rPr>
          <m:t>r</m:t>
        </m:r>
      </m:oMath>
      <w:r>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2F94F1EC" w:rsidR="007F28AE" w:rsidRPr="000F30B0" w:rsidRDefault="007F28AE" w:rsidP="0005678B">
            <w:pPr>
              <w:pageBreakBefore/>
              <w:spacing w:before="20" w:after="20"/>
              <w:suppressOverlap/>
              <w:jc w:val="left"/>
              <w:rPr>
                <w:b/>
                <w:i/>
                <w:sz w:val="16"/>
                <w:szCs w:val="16"/>
              </w:rPr>
            </w:pPr>
          </w:p>
        </w:tc>
        <w:tc>
          <w:tcPr>
            <w:tcW w:w="779" w:type="pct"/>
          </w:tcPr>
          <w:p w14:paraId="17B3932A" w14:textId="2F5618B8" w:rsidR="007F28AE" w:rsidRPr="000F30B0" w:rsidRDefault="007F28AE" w:rsidP="0005678B">
            <w:pPr>
              <w:pageBreakBefore/>
              <w:spacing w:before="20" w:after="20"/>
              <w:suppressOverlap/>
              <w:jc w:val="left"/>
              <w:rPr>
                <w:b/>
                <w:i/>
                <w:sz w:val="16"/>
                <w:szCs w:val="16"/>
              </w:rPr>
            </w:pPr>
          </w:p>
        </w:tc>
        <w:tc>
          <w:tcPr>
            <w:tcW w:w="1090" w:type="pct"/>
          </w:tcPr>
          <w:p w14:paraId="5F217F49" w14:textId="4CA732FA" w:rsidR="007F28AE" w:rsidRPr="000F30B0" w:rsidRDefault="007F28AE" w:rsidP="0005678B">
            <w:pPr>
              <w:pageBreakBefore/>
              <w:spacing w:before="20" w:after="20"/>
              <w:suppressOverlap/>
              <w:rPr>
                <w:b/>
                <w:sz w:val="16"/>
                <w:szCs w:val="16"/>
              </w:rPr>
            </w:pPr>
            <w:r w:rsidRPr="000F30B0">
              <w:rPr>
                <w:b/>
                <w:sz w:val="16"/>
                <w:szCs w:val="16"/>
              </w:rPr>
              <w:t>files × lines</w:t>
            </w:r>
          </w:p>
        </w:tc>
        <w:tc>
          <w:tcPr>
            <w:tcW w:w="1124" w:type="pct"/>
          </w:tcPr>
          <w:p w14:paraId="231CF13D" w14:textId="21F25CCC" w:rsidR="007F28AE" w:rsidRPr="000F30B0" w:rsidRDefault="007F28AE" w:rsidP="0005678B">
            <w:pPr>
              <w:pageBreakBefore/>
              <w:spacing w:before="20" w:after="20"/>
              <w:suppressOverlap/>
              <w:rPr>
                <w:b/>
                <w:sz w:val="16"/>
                <w:szCs w:val="16"/>
              </w:rPr>
            </w:pPr>
            <w:r w:rsidRPr="000F30B0">
              <w:rPr>
                <w:b/>
                <w:sz w:val="16"/>
                <w:szCs w:val="16"/>
              </w:rPr>
              <w:t>files × hunks</w:t>
            </w:r>
          </w:p>
        </w:tc>
        <w:tc>
          <w:tcPr>
            <w:tcW w:w="1228" w:type="pct"/>
          </w:tcPr>
          <w:p w14:paraId="285F756C" w14:textId="05FDEB98" w:rsidR="007F28AE" w:rsidRPr="000F30B0" w:rsidRDefault="007F28AE" w:rsidP="0005678B">
            <w:pPr>
              <w:pageBreakBefore/>
              <w:spacing w:before="20" w:after="20"/>
              <w:suppressOverlap/>
              <w:rPr>
                <w:b/>
                <w:sz w:val="16"/>
                <w:szCs w:val="16"/>
              </w:rPr>
            </w:pPr>
            <w:r w:rsidRPr="000F30B0">
              <w:rPr>
                <w:b/>
                <w:sz w:val="16"/>
                <w:szCs w:val="16"/>
              </w:rPr>
              <w:t>hunks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r w:rsidRPr="000F30B0">
              <w:rPr>
                <w:b/>
                <w:i/>
                <w:sz w:val="16"/>
                <w:szCs w:val="16"/>
              </w:rPr>
              <w:t>gcc</w:t>
            </w:r>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r w:rsidRPr="000F30B0">
              <w:rPr>
                <w:b/>
                <w:i/>
                <w:sz w:val="16"/>
                <w:szCs w:val="16"/>
              </w:rPr>
              <w:t>jQuery</w:t>
            </w:r>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D30ED">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25889706" w:rsidR="00E169D5" w:rsidRDefault="00C16223" w:rsidP="007F28AE">
      <w:pPr>
        <w:pStyle w:val="Figure"/>
      </w:pPr>
      <w:r>
        <w:rPr>
          <w:noProof/>
        </w:rPr>
        <w:pict w14:anchorId="398235C7">
          <v:shape id="_x0000_s1066" type="#_x0000_t202" style="position:absolute;left:0;text-align:left;margin-left:-7.2pt;margin-top:0;width:534.95pt;height:309.6pt;z-index:251718656;visibility:visible;mso-wrap-distance-left:0;mso-wrap-distance-top:7.2pt;mso-wrap-distance-right:0;mso-wrap-distance-bottom:0;mso-position-horizontal:absolute;mso-position-horizontal-relative:margin;mso-position-vertical:bottom;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C16223" w:rsidRPr="001D5EA3" w14:paraId="1AF76D4C" w14:textId="77777777" w:rsidTr="00BF6E1D">
                    <w:trPr>
                      <w:trHeight w:val="56"/>
                      <w:jc w:val="center"/>
                    </w:trPr>
                    <w:tc>
                      <w:tcPr>
                        <w:tcW w:w="807" w:type="pct"/>
                      </w:tcPr>
                      <w:p w14:paraId="29A8C9D7" w14:textId="77777777" w:rsidR="00C16223" w:rsidRPr="001D5EA3" w:rsidRDefault="00C16223" w:rsidP="00F81AB6">
                        <w:pPr>
                          <w:spacing w:before="20" w:after="20"/>
                          <w:suppressOverlap/>
                          <w:jc w:val="left"/>
                          <w:rPr>
                            <w:b/>
                            <w:sz w:val="16"/>
                            <w:szCs w:val="16"/>
                          </w:rPr>
                        </w:pPr>
                      </w:p>
                    </w:tc>
                    <w:tc>
                      <w:tcPr>
                        <w:tcW w:w="1397" w:type="pct"/>
                        <w:gridSpan w:val="2"/>
                      </w:tcPr>
                      <w:p w14:paraId="70A80927" w14:textId="77777777" w:rsidR="00C16223" w:rsidRPr="001D5EA3" w:rsidRDefault="00C16223" w:rsidP="00F81AB6">
                        <w:pPr>
                          <w:spacing w:before="20" w:after="20"/>
                          <w:suppressOverlap/>
                          <w:rPr>
                            <w:b/>
                            <w:sz w:val="16"/>
                            <w:szCs w:val="16"/>
                          </w:rPr>
                        </w:pPr>
                        <w:r w:rsidRPr="001D5EA3">
                          <w:rPr>
                            <w:b/>
                            <w:sz w:val="16"/>
                            <w:szCs w:val="16"/>
                          </w:rPr>
                          <w:t>Number of Files</w:t>
                        </w:r>
                      </w:p>
                    </w:tc>
                    <w:tc>
                      <w:tcPr>
                        <w:tcW w:w="1396" w:type="pct"/>
                        <w:gridSpan w:val="2"/>
                      </w:tcPr>
                      <w:p w14:paraId="3B031889" w14:textId="00D11890" w:rsidR="00C16223" w:rsidRPr="001D5EA3" w:rsidRDefault="00C16223" w:rsidP="00F81AB6">
                        <w:pPr>
                          <w:spacing w:before="20" w:after="20"/>
                          <w:suppressOverlap/>
                          <w:rPr>
                            <w:b/>
                            <w:sz w:val="16"/>
                            <w:szCs w:val="16"/>
                          </w:rPr>
                        </w:pPr>
                        <w:r w:rsidRPr="001D5EA3">
                          <w:rPr>
                            <w:b/>
                            <w:sz w:val="16"/>
                            <w:szCs w:val="16"/>
                          </w:rPr>
                          <w:t>Number of New Lines</w:t>
                        </w:r>
                      </w:p>
                    </w:tc>
                    <w:tc>
                      <w:tcPr>
                        <w:tcW w:w="1400" w:type="pct"/>
                        <w:gridSpan w:val="2"/>
                      </w:tcPr>
                      <w:p w14:paraId="1A53C69E" w14:textId="07CC130A" w:rsidR="00C16223" w:rsidRPr="001D5EA3" w:rsidRDefault="00C16223" w:rsidP="00F81AB6">
                        <w:pPr>
                          <w:spacing w:before="20" w:after="20"/>
                          <w:suppressOverlap/>
                          <w:rPr>
                            <w:b/>
                            <w:sz w:val="16"/>
                            <w:szCs w:val="16"/>
                          </w:rPr>
                        </w:pPr>
                        <w:r w:rsidRPr="001D5EA3">
                          <w:rPr>
                            <w:b/>
                            <w:sz w:val="16"/>
                            <w:szCs w:val="16"/>
                          </w:rPr>
                          <w:t>Number of Hunks</w:t>
                        </w:r>
                      </w:p>
                    </w:tc>
                  </w:tr>
                  <w:tr w:rsidR="00C16223" w:rsidRPr="001D5EA3" w14:paraId="30E2F105" w14:textId="77777777" w:rsidTr="00720B2C">
                    <w:trPr>
                      <w:trHeight w:val="190"/>
                      <w:jc w:val="center"/>
                    </w:trPr>
                    <w:tc>
                      <w:tcPr>
                        <w:tcW w:w="807" w:type="pct"/>
                      </w:tcPr>
                      <w:p w14:paraId="2128C48B" w14:textId="77777777" w:rsidR="00C16223" w:rsidRPr="001D5EA3" w:rsidRDefault="00C16223" w:rsidP="00F81AB6">
                        <w:pPr>
                          <w:spacing w:before="20" w:after="20"/>
                          <w:suppressOverlap/>
                          <w:jc w:val="left"/>
                          <w:rPr>
                            <w:b/>
                            <w:sz w:val="16"/>
                            <w:szCs w:val="16"/>
                          </w:rPr>
                        </w:pPr>
                        <w:r w:rsidRPr="001D5EA3">
                          <w:rPr>
                            <w:b/>
                            <w:sz w:val="16"/>
                            <w:szCs w:val="16"/>
                          </w:rPr>
                          <w:t>Categories</w:t>
                        </w:r>
                      </w:p>
                    </w:tc>
                    <w:tc>
                      <w:tcPr>
                        <w:tcW w:w="697" w:type="pct"/>
                        <w:vAlign w:val="center"/>
                      </w:tcPr>
                      <w:p w14:paraId="5047F84C" w14:textId="32C4002E" w:rsidR="00C16223" w:rsidRPr="001D5EA3" w:rsidRDefault="00C16223" w:rsidP="00720B2C">
                        <w:pPr>
                          <w:spacing w:before="20" w:after="20"/>
                          <w:suppressOverlap/>
                          <w:jc w:val="right"/>
                          <w:rPr>
                            <w:b/>
                            <w:sz w:val="16"/>
                            <w:szCs w:val="16"/>
                          </w:rPr>
                        </w:pPr>
                        <w:r>
                          <w:rPr>
                            <w:b/>
                            <w:sz w:val="16"/>
                            <w:szCs w:val="16"/>
                          </w:rPr>
                          <w:t>Frequency</w:t>
                        </w:r>
                      </w:p>
                    </w:tc>
                    <w:tc>
                      <w:tcPr>
                        <w:tcW w:w="700" w:type="pct"/>
                        <w:vAlign w:val="center"/>
                      </w:tcPr>
                      <w:p w14:paraId="740D6362" w14:textId="77777777" w:rsidR="00C16223" w:rsidRPr="001D5EA3" w:rsidRDefault="00C16223" w:rsidP="00720B2C">
                        <w:pPr>
                          <w:spacing w:before="20" w:after="20"/>
                          <w:suppressOverlap/>
                          <w:jc w:val="right"/>
                          <w:rPr>
                            <w:b/>
                            <w:sz w:val="16"/>
                            <w:szCs w:val="16"/>
                          </w:rPr>
                        </w:pPr>
                        <w:r w:rsidRPr="001D5EA3">
                          <w:rPr>
                            <w:b/>
                            <w:sz w:val="16"/>
                            <w:szCs w:val="16"/>
                          </w:rPr>
                          <w:t>Ratio</w:t>
                        </w:r>
                      </w:p>
                    </w:tc>
                    <w:tc>
                      <w:tcPr>
                        <w:tcW w:w="696" w:type="pct"/>
                        <w:vAlign w:val="center"/>
                      </w:tcPr>
                      <w:p w14:paraId="6B587AD4" w14:textId="08D667D5" w:rsidR="00C16223" w:rsidRPr="001D5EA3" w:rsidRDefault="00C16223" w:rsidP="00720B2C">
                        <w:pPr>
                          <w:suppressOverlap/>
                          <w:jc w:val="right"/>
                          <w:rPr>
                            <w:b/>
                            <w:sz w:val="16"/>
                            <w:szCs w:val="16"/>
                          </w:rPr>
                        </w:pPr>
                        <w:r>
                          <w:rPr>
                            <w:b/>
                            <w:sz w:val="16"/>
                            <w:szCs w:val="16"/>
                          </w:rPr>
                          <w:t>Frequency</w:t>
                        </w:r>
                      </w:p>
                    </w:tc>
                    <w:tc>
                      <w:tcPr>
                        <w:tcW w:w="700" w:type="pct"/>
                        <w:vAlign w:val="center"/>
                      </w:tcPr>
                      <w:p w14:paraId="3C6D0490" w14:textId="77777777" w:rsidR="00C16223" w:rsidRPr="001D5EA3" w:rsidRDefault="00C16223" w:rsidP="00720B2C">
                        <w:pPr>
                          <w:suppressOverlap/>
                          <w:jc w:val="right"/>
                          <w:rPr>
                            <w:b/>
                            <w:sz w:val="16"/>
                            <w:szCs w:val="16"/>
                          </w:rPr>
                        </w:pPr>
                        <w:r w:rsidRPr="001D5EA3">
                          <w:rPr>
                            <w:b/>
                            <w:sz w:val="16"/>
                            <w:szCs w:val="16"/>
                          </w:rPr>
                          <w:t>Ratio</w:t>
                        </w:r>
                      </w:p>
                    </w:tc>
                    <w:tc>
                      <w:tcPr>
                        <w:tcW w:w="696" w:type="pct"/>
                        <w:vAlign w:val="center"/>
                      </w:tcPr>
                      <w:p w14:paraId="79F0E0CE" w14:textId="4FA6C7EC" w:rsidR="00C16223" w:rsidRPr="001D5EA3" w:rsidRDefault="00C16223" w:rsidP="00720B2C">
                        <w:pPr>
                          <w:suppressOverlap/>
                          <w:jc w:val="right"/>
                          <w:rPr>
                            <w:b/>
                            <w:sz w:val="16"/>
                            <w:szCs w:val="16"/>
                          </w:rPr>
                        </w:pPr>
                        <w:r>
                          <w:rPr>
                            <w:b/>
                            <w:sz w:val="16"/>
                            <w:szCs w:val="16"/>
                          </w:rPr>
                          <w:t>Frequency</w:t>
                        </w:r>
                      </w:p>
                    </w:tc>
                    <w:tc>
                      <w:tcPr>
                        <w:tcW w:w="704" w:type="pct"/>
                        <w:vAlign w:val="center"/>
                      </w:tcPr>
                      <w:p w14:paraId="28ED40FD" w14:textId="77777777" w:rsidR="00C16223" w:rsidRPr="001D5EA3" w:rsidRDefault="00C16223" w:rsidP="00720B2C">
                        <w:pPr>
                          <w:suppressOverlap/>
                          <w:jc w:val="right"/>
                          <w:rPr>
                            <w:b/>
                            <w:sz w:val="16"/>
                            <w:szCs w:val="16"/>
                          </w:rPr>
                        </w:pPr>
                        <w:r w:rsidRPr="001D5EA3">
                          <w:rPr>
                            <w:b/>
                            <w:sz w:val="16"/>
                            <w:szCs w:val="16"/>
                          </w:rPr>
                          <w:t>Ratio</w:t>
                        </w:r>
                      </w:p>
                    </w:tc>
                  </w:tr>
                  <w:tr w:rsidR="00C16223" w:rsidRPr="001D5EA3" w14:paraId="2B196C1A" w14:textId="77777777" w:rsidTr="00BF6E1D">
                    <w:trPr>
                      <w:trHeight w:val="190"/>
                      <w:jc w:val="center"/>
                    </w:trPr>
                    <w:tc>
                      <w:tcPr>
                        <w:tcW w:w="807" w:type="pct"/>
                      </w:tcPr>
                      <w:p w14:paraId="0D450EC2" w14:textId="77777777" w:rsidR="00C16223" w:rsidRPr="001D5EA3" w:rsidRDefault="00C16223" w:rsidP="00F81AB6">
                        <w:pPr>
                          <w:spacing w:before="20" w:after="20"/>
                          <w:suppressOverlap/>
                          <w:jc w:val="left"/>
                          <w:rPr>
                            <w:b/>
                            <w:sz w:val="16"/>
                            <w:szCs w:val="16"/>
                          </w:rPr>
                        </w:pPr>
                        <w:r w:rsidRPr="001D5EA3">
                          <w:rPr>
                            <w:b/>
                            <w:sz w:val="16"/>
                            <w:szCs w:val="16"/>
                          </w:rPr>
                          <w:t>x-Small</w:t>
                        </w:r>
                      </w:p>
                    </w:tc>
                    <w:tc>
                      <w:tcPr>
                        <w:tcW w:w="697" w:type="pct"/>
                        <w:vAlign w:val="center"/>
                      </w:tcPr>
                      <w:p w14:paraId="0443FBAA" w14:textId="77777777" w:rsidR="00C16223" w:rsidRPr="001D5EA3" w:rsidRDefault="00C16223" w:rsidP="00A1233D">
                        <w:pPr>
                          <w:jc w:val="right"/>
                          <w:rPr>
                            <w:sz w:val="16"/>
                            <w:szCs w:val="16"/>
                          </w:rPr>
                        </w:pPr>
                        <w:r w:rsidRPr="001D5EA3">
                          <w:rPr>
                            <w:rFonts w:eastAsia="Times New Roman"/>
                            <w:color w:val="000000"/>
                            <w:sz w:val="16"/>
                            <w:szCs w:val="16"/>
                          </w:rPr>
                          <w:t>224237</w:t>
                        </w:r>
                      </w:p>
                    </w:tc>
                    <w:tc>
                      <w:tcPr>
                        <w:tcW w:w="700" w:type="pct"/>
                        <w:vAlign w:val="center"/>
                      </w:tcPr>
                      <w:p w14:paraId="3F1A4C33" w14:textId="77777777" w:rsidR="00C16223" w:rsidRPr="001D5EA3" w:rsidRDefault="00C16223" w:rsidP="00A1233D">
                        <w:pPr>
                          <w:jc w:val="right"/>
                          <w:rPr>
                            <w:sz w:val="16"/>
                            <w:szCs w:val="16"/>
                          </w:rPr>
                        </w:pPr>
                        <w:r w:rsidRPr="001D5EA3">
                          <w:rPr>
                            <w:rFonts w:eastAsia="Times New Roman"/>
                            <w:color w:val="000000"/>
                            <w:sz w:val="16"/>
                            <w:szCs w:val="16"/>
                          </w:rPr>
                          <w:t>54%</w:t>
                        </w:r>
                      </w:p>
                    </w:tc>
                    <w:tc>
                      <w:tcPr>
                        <w:tcW w:w="696" w:type="pct"/>
                        <w:vAlign w:val="center"/>
                      </w:tcPr>
                      <w:p w14:paraId="2586BF62" w14:textId="77777777" w:rsidR="00C16223" w:rsidRPr="001D5EA3" w:rsidRDefault="00C16223" w:rsidP="00A1233D">
                        <w:pPr>
                          <w:jc w:val="right"/>
                          <w:rPr>
                            <w:sz w:val="16"/>
                            <w:szCs w:val="16"/>
                          </w:rPr>
                        </w:pPr>
                        <w:r w:rsidRPr="001D5EA3">
                          <w:rPr>
                            <w:rFonts w:eastAsia="Times New Roman"/>
                            <w:color w:val="000000"/>
                            <w:sz w:val="16"/>
                            <w:szCs w:val="16"/>
                          </w:rPr>
                          <w:t>101299</w:t>
                        </w:r>
                      </w:p>
                    </w:tc>
                    <w:tc>
                      <w:tcPr>
                        <w:tcW w:w="700" w:type="pct"/>
                        <w:vAlign w:val="center"/>
                      </w:tcPr>
                      <w:p w14:paraId="3D68DD75" w14:textId="77777777" w:rsidR="00C16223" w:rsidRPr="001D5EA3" w:rsidRDefault="00C16223" w:rsidP="00A1233D">
                        <w:pPr>
                          <w:jc w:val="right"/>
                          <w:rPr>
                            <w:sz w:val="16"/>
                            <w:szCs w:val="16"/>
                          </w:rPr>
                        </w:pPr>
                        <w:r w:rsidRPr="001D5EA3">
                          <w:rPr>
                            <w:rFonts w:eastAsia="Times New Roman"/>
                            <w:color w:val="000000"/>
                            <w:sz w:val="16"/>
                            <w:szCs w:val="16"/>
                          </w:rPr>
                          <w:t>25%</w:t>
                        </w:r>
                      </w:p>
                    </w:tc>
                    <w:tc>
                      <w:tcPr>
                        <w:tcW w:w="696" w:type="pct"/>
                        <w:vAlign w:val="center"/>
                      </w:tcPr>
                      <w:p w14:paraId="7A11E476" w14:textId="77777777" w:rsidR="00C16223" w:rsidRPr="001D5EA3" w:rsidRDefault="00C16223" w:rsidP="00A1233D">
                        <w:pPr>
                          <w:jc w:val="right"/>
                          <w:rPr>
                            <w:sz w:val="16"/>
                            <w:szCs w:val="16"/>
                          </w:rPr>
                        </w:pPr>
                        <w:r w:rsidRPr="001D5EA3">
                          <w:rPr>
                            <w:rFonts w:eastAsia="Times New Roman"/>
                            <w:color w:val="000000"/>
                            <w:sz w:val="16"/>
                            <w:szCs w:val="16"/>
                          </w:rPr>
                          <w:t>112204</w:t>
                        </w:r>
                      </w:p>
                    </w:tc>
                    <w:tc>
                      <w:tcPr>
                        <w:tcW w:w="704" w:type="pct"/>
                        <w:vAlign w:val="center"/>
                      </w:tcPr>
                      <w:p w14:paraId="1B767955" w14:textId="77777777" w:rsidR="00C16223" w:rsidRPr="001D5EA3" w:rsidRDefault="00C16223" w:rsidP="00A1233D">
                        <w:pPr>
                          <w:jc w:val="right"/>
                          <w:rPr>
                            <w:sz w:val="16"/>
                            <w:szCs w:val="16"/>
                          </w:rPr>
                        </w:pPr>
                        <w:r w:rsidRPr="001D5EA3">
                          <w:rPr>
                            <w:rFonts w:eastAsia="Times New Roman"/>
                            <w:color w:val="000000"/>
                            <w:sz w:val="16"/>
                            <w:szCs w:val="16"/>
                          </w:rPr>
                          <w:t>27%</w:t>
                        </w:r>
                      </w:p>
                    </w:tc>
                  </w:tr>
                  <w:tr w:rsidR="00C16223" w:rsidRPr="001D5EA3" w14:paraId="65E2B16A" w14:textId="77777777" w:rsidTr="00BF6E1D">
                    <w:trPr>
                      <w:trHeight w:val="210"/>
                      <w:jc w:val="center"/>
                    </w:trPr>
                    <w:tc>
                      <w:tcPr>
                        <w:tcW w:w="807" w:type="pct"/>
                      </w:tcPr>
                      <w:p w14:paraId="0954DA18" w14:textId="77777777" w:rsidR="00C16223" w:rsidRPr="001D5EA3" w:rsidRDefault="00C16223" w:rsidP="00F81AB6">
                        <w:pPr>
                          <w:spacing w:before="20" w:after="20"/>
                          <w:suppressOverlap/>
                          <w:jc w:val="left"/>
                          <w:rPr>
                            <w:b/>
                            <w:sz w:val="16"/>
                            <w:szCs w:val="16"/>
                          </w:rPr>
                        </w:pPr>
                        <w:r w:rsidRPr="001D5EA3">
                          <w:rPr>
                            <w:b/>
                            <w:sz w:val="16"/>
                            <w:szCs w:val="16"/>
                          </w:rPr>
                          <w:t>Small</w:t>
                        </w:r>
                      </w:p>
                    </w:tc>
                    <w:tc>
                      <w:tcPr>
                        <w:tcW w:w="697" w:type="pct"/>
                        <w:vAlign w:val="center"/>
                      </w:tcPr>
                      <w:p w14:paraId="7BB080A0" w14:textId="77777777" w:rsidR="00C16223" w:rsidRPr="001D5EA3" w:rsidRDefault="00C16223" w:rsidP="00A1233D">
                        <w:pPr>
                          <w:jc w:val="right"/>
                          <w:rPr>
                            <w:sz w:val="16"/>
                            <w:szCs w:val="16"/>
                          </w:rPr>
                        </w:pPr>
                        <w:r w:rsidRPr="001D5EA3">
                          <w:rPr>
                            <w:rFonts w:eastAsia="Times New Roman"/>
                            <w:color w:val="000000"/>
                            <w:sz w:val="16"/>
                            <w:szCs w:val="16"/>
                          </w:rPr>
                          <w:t>102942</w:t>
                        </w:r>
                      </w:p>
                    </w:tc>
                    <w:tc>
                      <w:tcPr>
                        <w:tcW w:w="700" w:type="pct"/>
                        <w:vAlign w:val="center"/>
                      </w:tcPr>
                      <w:p w14:paraId="3D436233" w14:textId="77777777" w:rsidR="00C16223" w:rsidRPr="001D5EA3" w:rsidRDefault="00C16223" w:rsidP="00A1233D">
                        <w:pPr>
                          <w:jc w:val="right"/>
                          <w:rPr>
                            <w:sz w:val="16"/>
                            <w:szCs w:val="16"/>
                          </w:rPr>
                        </w:pPr>
                        <w:r w:rsidRPr="001D5EA3">
                          <w:rPr>
                            <w:rFonts w:eastAsia="Times New Roman"/>
                            <w:color w:val="000000"/>
                            <w:sz w:val="16"/>
                            <w:szCs w:val="16"/>
                          </w:rPr>
                          <w:t>25%</w:t>
                        </w:r>
                      </w:p>
                    </w:tc>
                    <w:tc>
                      <w:tcPr>
                        <w:tcW w:w="696" w:type="pct"/>
                        <w:vAlign w:val="center"/>
                      </w:tcPr>
                      <w:p w14:paraId="753D4BE7" w14:textId="77777777" w:rsidR="00C16223" w:rsidRPr="001D5EA3" w:rsidRDefault="00C16223" w:rsidP="00A1233D">
                        <w:pPr>
                          <w:jc w:val="right"/>
                          <w:rPr>
                            <w:sz w:val="16"/>
                            <w:szCs w:val="16"/>
                          </w:rPr>
                        </w:pPr>
                        <w:r w:rsidRPr="001D5EA3">
                          <w:rPr>
                            <w:rFonts w:eastAsia="Times New Roman"/>
                            <w:color w:val="000000"/>
                            <w:sz w:val="16"/>
                            <w:szCs w:val="16"/>
                          </w:rPr>
                          <w:t>163916</w:t>
                        </w:r>
                      </w:p>
                    </w:tc>
                    <w:tc>
                      <w:tcPr>
                        <w:tcW w:w="700" w:type="pct"/>
                        <w:vAlign w:val="center"/>
                      </w:tcPr>
                      <w:p w14:paraId="4B95C7D7" w14:textId="77777777" w:rsidR="00C16223" w:rsidRPr="001D5EA3" w:rsidRDefault="00C16223" w:rsidP="00A1233D">
                        <w:pPr>
                          <w:jc w:val="right"/>
                          <w:rPr>
                            <w:sz w:val="16"/>
                            <w:szCs w:val="16"/>
                          </w:rPr>
                        </w:pPr>
                        <w:r w:rsidRPr="001D5EA3">
                          <w:rPr>
                            <w:rFonts w:eastAsia="Times New Roman"/>
                            <w:color w:val="000000"/>
                            <w:sz w:val="16"/>
                            <w:szCs w:val="16"/>
                          </w:rPr>
                          <w:t>40%</w:t>
                        </w:r>
                      </w:p>
                    </w:tc>
                    <w:tc>
                      <w:tcPr>
                        <w:tcW w:w="696" w:type="pct"/>
                        <w:vAlign w:val="center"/>
                      </w:tcPr>
                      <w:p w14:paraId="11C57424" w14:textId="77777777" w:rsidR="00C16223" w:rsidRPr="001D5EA3" w:rsidRDefault="00C16223" w:rsidP="00A1233D">
                        <w:pPr>
                          <w:jc w:val="right"/>
                          <w:rPr>
                            <w:sz w:val="16"/>
                            <w:szCs w:val="16"/>
                          </w:rPr>
                        </w:pPr>
                        <w:r w:rsidRPr="001D5EA3">
                          <w:rPr>
                            <w:rFonts w:eastAsia="Times New Roman"/>
                            <w:color w:val="000000"/>
                            <w:sz w:val="16"/>
                            <w:szCs w:val="16"/>
                          </w:rPr>
                          <w:t>190574</w:t>
                        </w:r>
                      </w:p>
                    </w:tc>
                    <w:tc>
                      <w:tcPr>
                        <w:tcW w:w="704" w:type="pct"/>
                        <w:vAlign w:val="center"/>
                      </w:tcPr>
                      <w:p w14:paraId="5F053582" w14:textId="77777777" w:rsidR="00C16223" w:rsidRPr="001D5EA3" w:rsidRDefault="00C16223" w:rsidP="00A1233D">
                        <w:pPr>
                          <w:jc w:val="right"/>
                          <w:rPr>
                            <w:sz w:val="16"/>
                            <w:szCs w:val="16"/>
                          </w:rPr>
                        </w:pPr>
                        <w:r w:rsidRPr="001D5EA3">
                          <w:rPr>
                            <w:rFonts w:eastAsia="Times New Roman"/>
                            <w:color w:val="000000"/>
                            <w:sz w:val="16"/>
                            <w:szCs w:val="16"/>
                          </w:rPr>
                          <w:t>46%</w:t>
                        </w:r>
                      </w:p>
                    </w:tc>
                  </w:tr>
                  <w:tr w:rsidR="00C16223" w:rsidRPr="001D5EA3" w14:paraId="66B6E79C" w14:textId="77777777" w:rsidTr="00BF6E1D">
                    <w:trPr>
                      <w:trHeight w:val="210"/>
                      <w:jc w:val="center"/>
                    </w:trPr>
                    <w:tc>
                      <w:tcPr>
                        <w:tcW w:w="807" w:type="pct"/>
                      </w:tcPr>
                      <w:p w14:paraId="44BD0CA5" w14:textId="77777777" w:rsidR="00C16223" w:rsidRPr="001D5EA3" w:rsidRDefault="00C16223" w:rsidP="00F81AB6">
                        <w:pPr>
                          <w:spacing w:before="20" w:after="20"/>
                          <w:suppressOverlap/>
                          <w:jc w:val="left"/>
                          <w:rPr>
                            <w:b/>
                            <w:sz w:val="16"/>
                            <w:szCs w:val="16"/>
                          </w:rPr>
                        </w:pPr>
                        <w:r w:rsidRPr="001D5EA3">
                          <w:rPr>
                            <w:b/>
                            <w:sz w:val="16"/>
                            <w:szCs w:val="16"/>
                          </w:rPr>
                          <w:t>Median</w:t>
                        </w:r>
                      </w:p>
                    </w:tc>
                    <w:tc>
                      <w:tcPr>
                        <w:tcW w:w="697" w:type="pct"/>
                        <w:vAlign w:val="center"/>
                      </w:tcPr>
                      <w:p w14:paraId="08A8CBF2" w14:textId="77777777" w:rsidR="00C16223" w:rsidRPr="001D5EA3" w:rsidRDefault="00C16223" w:rsidP="00A1233D">
                        <w:pPr>
                          <w:jc w:val="right"/>
                          <w:rPr>
                            <w:sz w:val="16"/>
                            <w:szCs w:val="16"/>
                          </w:rPr>
                        </w:pPr>
                        <w:r w:rsidRPr="001D5EA3">
                          <w:rPr>
                            <w:rFonts w:eastAsia="Times New Roman"/>
                            <w:color w:val="000000"/>
                            <w:sz w:val="16"/>
                            <w:szCs w:val="16"/>
                          </w:rPr>
                          <w:t>22553</w:t>
                        </w:r>
                      </w:p>
                    </w:tc>
                    <w:tc>
                      <w:tcPr>
                        <w:tcW w:w="700" w:type="pct"/>
                        <w:vAlign w:val="center"/>
                      </w:tcPr>
                      <w:p w14:paraId="4EA4BB42" w14:textId="77777777" w:rsidR="00C16223" w:rsidRPr="001D5EA3" w:rsidRDefault="00C16223" w:rsidP="00A1233D">
                        <w:pPr>
                          <w:jc w:val="right"/>
                          <w:rPr>
                            <w:sz w:val="16"/>
                            <w:szCs w:val="16"/>
                          </w:rPr>
                        </w:pPr>
                        <w:r w:rsidRPr="001D5EA3">
                          <w:rPr>
                            <w:rFonts w:eastAsia="Times New Roman"/>
                            <w:color w:val="000000"/>
                            <w:sz w:val="16"/>
                            <w:szCs w:val="16"/>
                          </w:rPr>
                          <w:t>5%</w:t>
                        </w:r>
                      </w:p>
                    </w:tc>
                    <w:tc>
                      <w:tcPr>
                        <w:tcW w:w="696" w:type="pct"/>
                        <w:vAlign w:val="center"/>
                      </w:tcPr>
                      <w:p w14:paraId="384C7849" w14:textId="77777777" w:rsidR="00C16223" w:rsidRPr="001D5EA3" w:rsidRDefault="00C16223" w:rsidP="00A1233D">
                        <w:pPr>
                          <w:jc w:val="right"/>
                          <w:rPr>
                            <w:sz w:val="16"/>
                            <w:szCs w:val="16"/>
                          </w:rPr>
                        </w:pPr>
                        <w:r w:rsidRPr="001D5EA3">
                          <w:rPr>
                            <w:rFonts w:eastAsia="Times New Roman"/>
                            <w:color w:val="000000"/>
                            <w:sz w:val="16"/>
                            <w:szCs w:val="16"/>
                          </w:rPr>
                          <w:t>47802</w:t>
                        </w:r>
                      </w:p>
                    </w:tc>
                    <w:tc>
                      <w:tcPr>
                        <w:tcW w:w="700" w:type="pct"/>
                        <w:vAlign w:val="center"/>
                      </w:tcPr>
                      <w:p w14:paraId="68AF48BB" w14:textId="77777777" w:rsidR="00C16223" w:rsidRPr="001D5EA3" w:rsidRDefault="00C16223" w:rsidP="00A1233D">
                        <w:pPr>
                          <w:jc w:val="right"/>
                          <w:rPr>
                            <w:sz w:val="16"/>
                            <w:szCs w:val="16"/>
                          </w:rPr>
                        </w:pPr>
                        <w:r w:rsidRPr="001D5EA3">
                          <w:rPr>
                            <w:rFonts w:eastAsia="Times New Roman"/>
                            <w:color w:val="000000"/>
                            <w:sz w:val="16"/>
                            <w:szCs w:val="16"/>
                          </w:rPr>
                          <w:t>12%</w:t>
                        </w:r>
                      </w:p>
                    </w:tc>
                    <w:tc>
                      <w:tcPr>
                        <w:tcW w:w="696" w:type="pct"/>
                        <w:vAlign w:val="center"/>
                      </w:tcPr>
                      <w:p w14:paraId="5FB93C80" w14:textId="77777777" w:rsidR="00C16223" w:rsidRPr="001D5EA3" w:rsidRDefault="00C16223" w:rsidP="00A1233D">
                        <w:pPr>
                          <w:jc w:val="right"/>
                          <w:rPr>
                            <w:sz w:val="16"/>
                            <w:szCs w:val="16"/>
                          </w:rPr>
                        </w:pPr>
                        <w:r w:rsidRPr="001D5EA3">
                          <w:rPr>
                            <w:rFonts w:eastAsia="Times New Roman"/>
                            <w:color w:val="000000"/>
                            <w:sz w:val="16"/>
                            <w:szCs w:val="16"/>
                          </w:rPr>
                          <w:t>39474</w:t>
                        </w:r>
                      </w:p>
                    </w:tc>
                    <w:tc>
                      <w:tcPr>
                        <w:tcW w:w="704" w:type="pct"/>
                        <w:vAlign w:val="center"/>
                      </w:tcPr>
                      <w:p w14:paraId="6052E20D" w14:textId="77777777" w:rsidR="00C16223" w:rsidRPr="001D5EA3" w:rsidRDefault="00C16223" w:rsidP="00A1233D">
                        <w:pPr>
                          <w:jc w:val="right"/>
                          <w:rPr>
                            <w:sz w:val="16"/>
                            <w:szCs w:val="16"/>
                          </w:rPr>
                        </w:pPr>
                        <w:r w:rsidRPr="001D5EA3">
                          <w:rPr>
                            <w:rFonts w:eastAsia="Times New Roman"/>
                            <w:color w:val="000000"/>
                            <w:sz w:val="16"/>
                            <w:szCs w:val="16"/>
                          </w:rPr>
                          <w:t>10%</w:t>
                        </w:r>
                      </w:p>
                    </w:tc>
                  </w:tr>
                  <w:tr w:rsidR="00C16223" w:rsidRPr="001D5EA3" w14:paraId="7B1C6FCA" w14:textId="77777777" w:rsidTr="00BF6E1D">
                    <w:trPr>
                      <w:trHeight w:val="210"/>
                      <w:jc w:val="center"/>
                    </w:trPr>
                    <w:tc>
                      <w:tcPr>
                        <w:tcW w:w="807" w:type="pct"/>
                      </w:tcPr>
                      <w:p w14:paraId="11E0322D" w14:textId="77777777" w:rsidR="00C16223" w:rsidRPr="001D5EA3" w:rsidRDefault="00C16223" w:rsidP="00F81AB6">
                        <w:pPr>
                          <w:spacing w:before="20" w:after="20"/>
                          <w:suppressOverlap/>
                          <w:jc w:val="left"/>
                          <w:rPr>
                            <w:b/>
                            <w:sz w:val="16"/>
                            <w:szCs w:val="16"/>
                          </w:rPr>
                        </w:pPr>
                        <w:r w:rsidRPr="001D5EA3">
                          <w:rPr>
                            <w:b/>
                            <w:sz w:val="16"/>
                            <w:szCs w:val="16"/>
                          </w:rPr>
                          <w:t>Large</w:t>
                        </w:r>
                      </w:p>
                    </w:tc>
                    <w:tc>
                      <w:tcPr>
                        <w:tcW w:w="697" w:type="pct"/>
                        <w:vAlign w:val="center"/>
                      </w:tcPr>
                      <w:p w14:paraId="32BC9F41" w14:textId="77777777" w:rsidR="00C16223" w:rsidRPr="001D5EA3" w:rsidRDefault="00C16223" w:rsidP="00A1233D">
                        <w:pPr>
                          <w:jc w:val="right"/>
                          <w:rPr>
                            <w:sz w:val="16"/>
                            <w:szCs w:val="16"/>
                          </w:rPr>
                        </w:pPr>
                        <w:r w:rsidRPr="001D5EA3">
                          <w:rPr>
                            <w:rFonts w:eastAsia="Times New Roman"/>
                            <w:color w:val="000000"/>
                            <w:sz w:val="16"/>
                            <w:szCs w:val="16"/>
                          </w:rPr>
                          <w:t>7788</w:t>
                        </w:r>
                      </w:p>
                    </w:tc>
                    <w:tc>
                      <w:tcPr>
                        <w:tcW w:w="700" w:type="pct"/>
                        <w:vAlign w:val="center"/>
                      </w:tcPr>
                      <w:p w14:paraId="0936416E" w14:textId="77777777" w:rsidR="00C16223" w:rsidRPr="001D5EA3" w:rsidRDefault="00C16223" w:rsidP="00A1233D">
                        <w:pPr>
                          <w:jc w:val="right"/>
                          <w:rPr>
                            <w:sz w:val="16"/>
                            <w:szCs w:val="16"/>
                          </w:rPr>
                        </w:pPr>
                        <w:r w:rsidRPr="001D5EA3">
                          <w:rPr>
                            <w:rFonts w:eastAsia="Times New Roman"/>
                            <w:color w:val="000000"/>
                            <w:sz w:val="16"/>
                            <w:szCs w:val="16"/>
                          </w:rPr>
                          <w:t>2%</w:t>
                        </w:r>
                      </w:p>
                    </w:tc>
                    <w:tc>
                      <w:tcPr>
                        <w:tcW w:w="696" w:type="pct"/>
                        <w:vAlign w:val="center"/>
                      </w:tcPr>
                      <w:p w14:paraId="12F70E79" w14:textId="77777777" w:rsidR="00C16223" w:rsidRPr="001D5EA3" w:rsidRDefault="00C16223" w:rsidP="00A1233D">
                        <w:pPr>
                          <w:jc w:val="right"/>
                          <w:rPr>
                            <w:sz w:val="16"/>
                            <w:szCs w:val="16"/>
                          </w:rPr>
                        </w:pPr>
                        <w:r w:rsidRPr="001D5EA3">
                          <w:rPr>
                            <w:rFonts w:eastAsia="Times New Roman"/>
                            <w:color w:val="000000"/>
                            <w:sz w:val="16"/>
                            <w:szCs w:val="16"/>
                          </w:rPr>
                          <w:t>18131</w:t>
                        </w:r>
                      </w:p>
                    </w:tc>
                    <w:tc>
                      <w:tcPr>
                        <w:tcW w:w="700" w:type="pct"/>
                        <w:vAlign w:val="center"/>
                      </w:tcPr>
                      <w:p w14:paraId="2AF2FC25" w14:textId="77777777" w:rsidR="00C16223" w:rsidRPr="001D5EA3" w:rsidRDefault="00C16223" w:rsidP="00A1233D">
                        <w:pPr>
                          <w:jc w:val="right"/>
                          <w:rPr>
                            <w:sz w:val="16"/>
                            <w:szCs w:val="16"/>
                          </w:rPr>
                        </w:pPr>
                        <w:r w:rsidRPr="001D5EA3">
                          <w:rPr>
                            <w:rFonts w:eastAsia="Times New Roman"/>
                            <w:color w:val="000000"/>
                            <w:sz w:val="16"/>
                            <w:szCs w:val="16"/>
                          </w:rPr>
                          <w:t>4%</w:t>
                        </w:r>
                      </w:p>
                    </w:tc>
                    <w:tc>
                      <w:tcPr>
                        <w:tcW w:w="696" w:type="pct"/>
                        <w:vAlign w:val="center"/>
                      </w:tcPr>
                      <w:p w14:paraId="4A40D3CB" w14:textId="77777777" w:rsidR="00C16223" w:rsidRPr="001D5EA3" w:rsidRDefault="00C16223" w:rsidP="00A1233D">
                        <w:pPr>
                          <w:jc w:val="right"/>
                          <w:rPr>
                            <w:sz w:val="16"/>
                            <w:szCs w:val="16"/>
                          </w:rPr>
                        </w:pPr>
                        <w:r w:rsidRPr="001D5EA3">
                          <w:rPr>
                            <w:rFonts w:eastAsia="Times New Roman"/>
                            <w:color w:val="000000"/>
                            <w:sz w:val="16"/>
                            <w:szCs w:val="16"/>
                          </w:rPr>
                          <w:t>11959</w:t>
                        </w:r>
                      </w:p>
                    </w:tc>
                    <w:tc>
                      <w:tcPr>
                        <w:tcW w:w="704" w:type="pct"/>
                        <w:vAlign w:val="center"/>
                      </w:tcPr>
                      <w:p w14:paraId="3409E82A" w14:textId="77777777" w:rsidR="00C16223" w:rsidRPr="001D5EA3" w:rsidRDefault="00C16223" w:rsidP="00A1233D">
                        <w:pPr>
                          <w:jc w:val="right"/>
                          <w:rPr>
                            <w:sz w:val="16"/>
                            <w:szCs w:val="16"/>
                          </w:rPr>
                        </w:pPr>
                        <w:r w:rsidRPr="001D5EA3">
                          <w:rPr>
                            <w:rFonts w:eastAsia="Times New Roman"/>
                            <w:color w:val="000000"/>
                            <w:sz w:val="16"/>
                            <w:szCs w:val="16"/>
                          </w:rPr>
                          <w:t>3%</w:t>
                        </w:r>
                      </w:p>
                    </w:tc>
                  </w:tr>
                  <w:tr w:rsidR="00C16223" w:rsidRPr="001D5EA3" w14:paraId="0D3DE806" w14:textId="77777777" w:rsidTr="00BF6E1D">
                    <w:trPr>
                      <w:trHeight w:val="210"/>
                      <w:jc w:val="center"/>
                    </w:trPr>
                    <w:tc>
                      <w:tcPr>
                        <w:tcW w:w="807" w:type="pct"/>
                      </w:tcPr>
                      <w:p w14:paraId="0CF9A51A" w14:textId="77777777" w:rsidR="00C16223" w:rsidRPr="001D5EA3" w:rsidRDefault="00C16223" w:rsidP="00F81AB6">
                        <w:pPr>
                          <w:spacing w:before="20" w:after="20"/>
                          <w:suppressOverlap/>
                          <w:jc w:val="left"/>
                          <w:rPr>
                            <w:b/>
                            <w:sz w:val="16"/>
                            <w:szCs w:val="16"/>
                          </w:rPr>
                        </w:pPr>
                        <w:r w:rsidRPr="001D5EA3">
                          <w:rPr>
                            <w:b/>
                            <w:sz w:val="16"/>
                            <w:szCs w:val="16"/>
                          </w:rPr>
                          <w:t>x-Large</w:t>
                        </w:r>
                      </w:p>
                    </w:tc>
                    <w:tc>
                      <w:tcPr>
                        <w:tcW w:w="697" w:type="pct"/>
                        <w:vAlign w:val="center"/>
                      </w:tcPr>
                      <w:p w14:paraId="0152EC22" w14:textId="77777777" w:rsidR="00C16223" w:rsidRPr="001D5EA3" w:rsidRDefault="00C16223" w:rsidP="00A1233D">
                        <w:pPr>
                          <w:jc w:val="right"/>
                          <w:rPr>
                            <w:sz w:val="16"/>
                            <w:szCs w:val="16"/>
                          </w:rPr>
                        </w:pPr>
                        <w:r w:rsidRPr="001D5EA3">
                          <w:rPr>
                            <w:rFonts w:eastAsia="Times New Roman"/>
                            <w:color w:val="000000"/>
                            <w:sz w:val="16"/>
                            <w:szCs w:val="16"/>
                          </w:rPr>
                          <w:t>54794</w:t>
                        </w:r>
                      </w:p>
                    </w:tc>
                    <w:tc>
                      <w:tcPr>
                        <w:tcW w:w="700" w:type="pct"/>
                        <w:vAlign w:val="center"/>
                      </w:tcPr>
                      <w:p w14:paraId="65398C2C" w14:textId="77777777" w:rsidR="00C16223" w:rsidRPr="001D5EA3" w:rsidRDefault="00C16223" w:rsidP="00A1233D">
                        <w:pPr>
                          <w:jc w:val="right"/>
                          <w:rPr>
                            <w:sz w:val="16"/>
                            <w:szCs w:val="16"/>
                          </w:rPr>
                        </w:pPr>
                        <w:r w:rsidRPr="001D5EA3">
                          <w:rPr>
                            <w:rFonts w:eastAsia="Times New Roman"/>
                            <w:color w:val="000000"/>
                            <w:sz w:val="16"/>
                            <w:szCs w:val="16"/>
                          </w:rPr>
                          <w:t>13%</w:t>
                        </w:r>
                      </w:p>
                    </w:tc>
                    <w:tc>
                      <w:tcPr>
                        <w:tcW w:w="696" w:type="pct"/>
                        <w:vAlign w:val="center"/>
                      </w:tcPr>
                      <w:p w14:paraId="4067BF73" w14:textId="77777777" w:rsidR="00C16223" w:rsidRPr="001D5EA3" w:rsidRDefault="00C16223" w:rsidP="00A1233D">
                        <w:pPr>
                          <w:jc w:val="right"/>
                          <w:rPr>
                            <w:sz w:val="16"/>
                            <w:szCs w:val="16"/>
                          </w:rPr>
                        </w:pPr>
                        <w:r w:rsidRPr="001D5EA3">
                          <w:rPr>
                            <w:rFonts w:eastAsia="Times New Roman"/>
                            <w:color w:val="000000"/>
                            <w:sz w:val="16"/>
                            <w:szCs w:val="16"/>
                          </w:rPr>
                          <w:t>81880</w:t>
                        </w:r>
                      </w:p>
                    </w:tc>
                    <w:tc>
                      <w:tcPr>
                        <w:tcW w:w="700" w:type="pct"/>
                        <w:vAlign w:val="center"/>
                      </w:tcPr>
                      <w:p w14:paraId="67287AB6" w14:textId="77777777" w:rsidR="00C16223" w:rsidRPr="001D5EA3" w:rsidRDefault="00C16223" w:rsidP="00A1233D">
                        <w:pPr>
                          <w:jc w:val="right"/>
                          <w:rPr>
                            <w:sz w:val="16"/>
                            <w:szCs w:val="16"/>
                          </w:rPr>
                        </w:pPr>
                        <w:r w:rsidRPr="001D5EA3">
                          <w:rPr>
                            <w:rFonts w:eastAsia="Times New Roman"/>
                            <w:color w:val="000000"/>
                            <w:sz w:val="16"/>
                            <w:szCs w:val="16"/>
                          </w:rPr>
                          <w:t>20%</w:t>
                        </w:r>
                      </w:p>
                    </w:tc>
                    <w:tc>
                      <w:tcPr>
                        <w:tcW w:w="696" w:type="pct"/>
                        <w:vAlign w:val="center"/>
                      </w:tcPr>
                      <w:p w14:paraId="593D7BDE" w14:textId="77777777" w:rsidR="00C16223" w:rsidRPr="001D5EA3" w:rsidRDefault="00C16223" w:rsidP="00A1233D">
                        <w:pPr>
                          <w:jc w:val="right"/>
                          <w:rPr>
                            <w:sz w:val="16"/>
                            <w:szCs w:val="16"/>
                          </w:rPr>
                        </w:pPr>
                        <w:r w:rsidRPr="001D5EA3">
                          <w:rPr>
                            <w:rFonts w:eastAsia="Times New Roman"/>
                            <w:color w:val="000000"/>
                            <w:sz w:val="16"/>
                            <w:szCs w:val="16"/>
                          </w:rPr>
                          <w:t>58817</w:t>
                        </w:r>
                      </w:p>
                    </w:tc>
                    <w:tc>
                      <w:tcPr>
                        <w:tcW w:w="704" w:type="pct"/>
                        <w:vAlign w:val="center"/>
                      </w:tcPr>
                      <w:p w14:paraId="26C5CC5E" w14:textId="77777777" w:rsidR="00C16223" w:rsidRPr="001D5EA3" w:rsidRDefault="00C16223" w:rsidP="00A1233D">
                        <w:pPr>
                          <w:jc w:val="right"/>
                          <w:rPr>
                            <w:sz w:val="16"/>
                            <w:szCs w:val="16"/>
                          </w:rPr>
                        </w:pPr>
                        <w:r w:rsidRPr="001D5EA3">
                          <w:rPr>
                            <w:rFonts w:eastAsia="Times New Roman"/>
                            <w:color w:val="000000"/>
                            <w:sz w:val="16"/>
                            <w:szCs w:val="16"/>
                          </w:rPr>
                          <w:t>14%</w:t>
                        </w:r>
                      </w:p>
                    </w:tc>
                  </w:tr>
                </w:tbl>
                <w:p w14:paraId="165F741B" w14:textId="2031BE37" w:rsidR="00C16223" w:rsidRDefault="00C16223" w:rsidP="00F81AB6">
                  <w:pPr>
                    <w:pStyle w:val="Figure"/>
                  </w:pPr>
                  <w:r>
                    <w:t>Table 6</w:t>
                  </w:r>
                  <w:r w:rsidRPr="001D5EA3">
                    <w:t xml:space="preserve">. </w:t>
                  </w:r>
                  <w:r w:rsidRPr="001D5EA3">
                    <w:rPr>
                      <w:i/>
                    </w:rPr>
                    <w:t>Linux</w:t>
                  </w:r>
                  <w:r w:rsidRPr="001D5EA3">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C16223" w:rsidRPr="00B57EB1" w14:paraId="7F6D8057" w14:textId="77777777" w:rsidTr="00720B2C">
                    <w:trPr>
                      <w:trHeight w:val="56"/>
                      <w:jc w:val="center"/>
                    </w:trPr>
                    <w:tc>
                      <w:tcPr>
                        <w:tcW w:w="807" w:type="pct"/>
                      </w:tcPr>
                      <w:p w14:paraId="13665C52" w14:textId="77777777" w:rsidR="00C16223" w:rsidRPr="00B57EB1" w:rsidRDefault="00C16223" w:rsidP="00F81AB6">
                        <w:pPr>
                          <w:spacing w:before="20" w:after="20"/>
                          <w:suppressOverlap/>
                          <w:jc w:val="left"/>
                          <w:rPr>
                            <w:b/>
                            <w:sz w:val="16"/>
                            <w:szCs w:val="16"/>
                          </w:rPr>
                        </w:pPr>
                      </w:p>
                    </w:tc>
                    <w:tc>
                      <w:tcPr>
                        <w:tcW w:w="1397" w:type="pct"/>
                        <w:gridSpan w:val="2"/>
                      </w:tcPr>
                      <w:p w14:paraId="4ACDA621" w14:textId="77777777" w:rsidR="00C16223" w:rsidRPr="00B57EB1" w:rsidRDefault="00C16223" w:rsidP="00F81AB6">
                        <w:pPr>
                          <w:spacing w:before="20" w:after="20"/>
                          <w:suppressOverlap/>
                          <w:rPr>
                            <w:b/>
                            <w:sz w:val="16"/>
                            <w:szCs w:val="16"/>
                          </w:rPr>
                        </w:pPr>
                        <w:r w:rsidRPr="00B57EB1">
                          <w:rPr>
                            <w:b/>
                            <w:sz w:val="16"/>
                            <w:szCs w:val="16"/>
                          </w:rPr>
                          <w:t>Number of Files</w:t>
                        </w:r>
                      </w:p>
                    </w:tc>
                    <w:tc>
                      <w:tcPr>
                        <w:tcW w:w="1396" w:type="pct"/>
                        <w:gridSpan w:val="2"/>
                      </w:tcPr>
                      <w:p w14:paraId="56019BE3" w14:textId="16C626DD" w:rsidR="00C16223" w:rsidRPr="00B57EB1" w:rsidRDefault="00C16223" w:rsidP="00F81AB6">
                        <w:pPr>
                          <w:spacing w:before="20" w:after="20"/>
                          <w:suppressOverlap/>
                          <w:rPr>
                            <w:b/>
                            <w:sz w:val="16"/>
                            <w:szCs w:val="16"/>
                          </w:rPr>
                        </w:pPr>
                        <w:r w:rsidRPr="00B57EB1">
                          <w:rPr>
                            <w:b/>
                            <w:sz w:val="16"/>
                            <w:szCs w:val="16"/>
                          </w:rPr>
                          <w:t>Number of New Lines</w:t>
                        </w:r>
                      </w:p>
                    </w:tc>
                    <w:tc>
                      <w:tcPr>
                        <w:tcW w:w="1400" w:type="pct"/>
                        <w:gridSpan w:val="2"/>
                      </w:tcPr>
                      <w:p w14:paraId="4AFA4D1F" w14:textId="5112B6F4" w:rsidR="00C16223" w:rsidRPr="00B57EB1" w:rsidRDefault="00C16223" w:rsidP="00F81AB6">
                        <w:pPr>
                          <w:spacing w:before="20" w:after="20"/>
                          <w:suppressOverlap/>
                          <w:rPr>
                            <w:b/>
                            <w:sz w:val="16"/>
                            <w:szCs w:val="16"/>
                          </w:rPr>
                        </w:pPr>
                        <w:r w:rsidRPr="00B57EB1">
                          <w:rPr>
                            <w:b/>
                            <w:sz w:val="16"/>
                            <w:szCs w:val="16"/>
                          </w:rPr>
                          <w:t>Number of Hunks</w:t>
                        </w:r>
                      </w:p>
                    </w:tc>
                  </w:tr>
                  <w:tr w:rsidR="00C16223" w:rsidRPr="00B57EB1" w14:paraId="4F9F81F1" w14:textId="77777777" w:rsidTr="00720B2C">
                    <w:trPr>
                      <w:trHeight w:val="190"/>
                      <w:jc w:val="center"/>
                    </w:trPr>
                    <w:tc>
                      <w:tcPr>
                        <w:tcW w:w="807" w:type="pct"/>
                      </w:tcPr>
                      <w:p w14:paraId="26E180E5" w14:textId="77777777" w:rsidR="00C16223" w:rsidRPr="00B57EB1" w:rsidRDefault="00C16223" w:rsidP="00F81AB6">
                        <w:pPr>
                          <w:spacing w:before="20" w:after="20"/>
                          <w:suppressOverlap/>
                          <w:jc w:val="left"/>
                          <w:rPr>
                            <w:b/>
                            <w:sz w:val="16"/>
                            <w:szCs w:val="16"/>
                          </w:rPr>
                        </w:pPr>
                        <w:r w:rsidRPr="00B57EB1">
                          <w:rPr>
                            <w:b/>
                            <w:sz w:val="16"/>
                            <w:szCs w:val="16"/>
                          </w:rPr>
                          <w:t>Categories</w:t>
                        </w:r>
                      </w:p>
                    </w:tc>
                    <w:tc>
                      <w:tcPr>
                        <w:tcW w:w="697" w:type="pct"/>
                        <w:vAlign w:val="center"/>
                      </w:tcPr>
                      <w:p w14:paraId="795D5A69" w14:textId="5756A1DD" w:rsidR="00C16223" w:rsidRPr="00B57EB1" w:rsidRDefault="00C16223" w:rsidP="00720B2C">
                        <w:pPr>
                          <w:spacing w:before="20" w:after="20"/>
                          <w:suppressOverlap/>
                          <w:jc w:val="right"/>
                          <w:rPr>
                            <w:b/>
                            <w:sz w:val="16"/>
                            <w:szCs w:val="16"/>
                          </w:rPr>
                        </w:pPr>
                        <w:r w:rsidRPr="00C94BAE">
                          <w:rPr>
                            <w:b/>
                            <w:sz w:val="16"/>
                            <w:szCs w:val="16"/>
                          </w:rPr>
                          <w:t>Frequency</w:t>
                        </w:r>
                      </w:p>
                    </w:tc>
                    <w:tc>
                      <w:tcPr>
                        <w:tcW w:w="700" w:type="pct"/>
                        <w:vAlign w:val="center"/>
                      </w:tcPr>
                      <w:p w14:paraId="0D625C84" w14:textId="77777777" w:rsidR="00C16223" w:rsidRPr="00B57EB1" w:rsidRDefault="00C16223" w:rsidP="00720B2C">
                        <w:pPr>
                          <w:spacing w:before="20" w:after="20"/>
                          <w:suppressOverlap/>
                          <w:jc w:val="right"/>
                          <w:rPr>
                            <w:b/>
                            <w:sz w:val="16"/>
                            <w:szCs w:val="16"/>
                          </w:rPr>
                        </w:pPr>
                        <w:r w:rsidRPr="00B57EB1">
                          <w:rPr>
                            <w:b/>
                            <w:sz w:val="16"/>
                            <w:szCs w:val="16"/>
                          </w:rPr>
                          <w:t>Ratio</w:t>
                        </w:r>
                      </w:p>
                    </w:tc>
                    <w:tc>
                      <w:tcPr>
                        <w:tcW w:w="696" w:type="pct"/>
                        <w:vAlign w:val="center"/>
                      </w:tcPr>
                      <w:p w14:paraId="0F8853A6" w14:textId="42AE5720" w:rsidR="00C16223" w:rsidRPr="00B57EB1" w:rsidRDefault="00C16223" w:rsidP="00720B2C">
                        <w:pPr>
                          <w:suppressOverlap/>
                          <w:jc w:val="right"/>
                          <w:rPr>
                            <w:b/>
                            <w:sz w:val="16"/>
                            <w:szCs w:val="16"/>
                          </w:rPr>
                        </w:pPr>
                        <w:r w:rsidRPr="00C94BAE">
                          <w:rPr>
                            <w:b/>
                            <w:sz w:val="16"/>
                            <w:szCs w:val="16"/>
                          </w:rPr>
                          <w:t>Frequency</w:t>
                        </w:r>
                      </w:p>
                    </w:tc>
                    <w:tc>
                      <w:tcPr>
                        <w:tcW w:w="700" w:type="pct"/>
                        <w:vAlign w:val="center"/>
                      </w:tcPr>
                      <w:p w14:paraId="7BFDC4F8" w14:textId="77777777" w:rsidR="00C16223" w:rsidRPr="00B57EB1" w:rsidRDefault="00C16223" w:rsidP="00720B2C">
                        <w:pPr>
                          <w:suppressOverlap/>
                          <w:jc w:val="right"/>
                          <w:rPr>
                            <w:b/>
                            <w:sz w:val="16"/>
                            <w:szCs w:val="16"/>
                          </w:rPr>
                        </w:pPr>
                        <w:r w:rsidRPr="00B57EB1">
                          <w:rPr>
                            <w:b/>
                            <w:sz w:val="16"/>
                            <w:szCs w:val="16"/>
                          </w:rPr>
                          <w:t>Ratio</w:t>
                        </w:r>
                      </w:p>
                    </w:tc>
                    <w:tc>
                      <w:tcPr>
                        <w:tcW w:w="696" w:type="pct"/>
                        <w:vAlign w:val="center"/>
                      </w:tcPr>
                      <w:p w14:paraId="5B921D2F" w14:textId="40CD813E" w:rsidR="00C16223" w:rsidRPr="00B57EB1" w:rsidRDefault="00C16223" w:rsidP="00720B2C">
                        <w:pPr>
                          <w:suppressOverlap/>
                          <w:jc w:val="right"/>
                          <w:rPr>
                            <w:b/>
                            <w:sz w:val="16"/>
                            <w:szCs w:val="16"/>
                          </w:rPr>
                        </w:pPr>
                        <w:r w:rsidRPr="00C94BAE">
                          <w:rPr>
                            <w:b/>
                            <w:sz w:val="16"/>
                            <w:szCs w:val="16"/>
                          </w:rPr>
                          <w:t>Frequency</w:t>
                        </w:r>
                      </w:p>
                    </w:tc>
                    <w:tc>
                      <w:tcPr>
                        <w:tcW w:w="704" w:type="pct"/>
                        <w:vAlign w:val="center"/>
                      </w:tcPr>
                      <w:p w14:paraId="0F767CD4" w14:textId="77777777" w:rsidR="00C16223" w:rsidRPr="00B57EB1" w:rsidRDefault="00C16223" w:rsidP="00720B2C">
                        <w:pPr>
                          <w:suppressOverlap/>
                          <w:jc w:val="right"/>
                          <w:rPr>
                            <w:b/>
                            <w:sz w:val="16"/>
                            <w:szCs w:val="16"/>
                          </w:rPr>
                        </w:pPr>
                        <w:r w:rsidRPr="00B57EB1">
                          <w:rPr>
                            <w:b/>
                            <w:sz w:val="16"/>
                            <w:szCs w:val="16"/>
                          </w:rPr>
                          <w:t>Ratio</w:t>
                        </w:r>
                      </w:p>
                    </w:tc>
                  </w:tr>
                  <w:tr w:rsidR="00C16223" w:rsidRPr="00B57EB1" w14:paraId="64DDC72E" w14:textId="77777777" w:rsidTr="00720B2C">
                    <w:trPr>
                      <w:trHeight w:val="190"/>
                      <w:jc w:val="center"/>
                    </w:trPr>
                    <w:tc>
                      <w:tcPr>
                        <w:tcW w:w="807" w:type="pct"/>
                      </w:tcPr>
                      <w:p w14:paraId="3548EBD8" w14:textId="77777777" w:rsidR="00C16223" w:rsidRPr="00B57EB1" w:rsidRDefault="00C16223" w:rsidP="00F81AB6">
                        <w:pPr>
                          <w:spacing w:before="20" w:after="20"/>
                          <w:suppressOverlap/>
                          <w:jc w:val="left"/>
                          <w:rPr>
                            <w:b/>
                            <w:sz w:val="16"/>
                            <w:szCs w:val="16"/>
                          </w:rPr>
                        </w:pPr>
                        <w:r w:rsidRPr="00B57EB1">
                          <w:rPr>
                            <w:b/>
                            <w:sz w:val="16"/>
                            <w:szCs w:val="16"/>
                          </w:rPr>
                          <w:t>x-Small</w:t>
                        </w:r>
                      </w:p>
                    </w:tc>
                    <w:tc>
                      <w:tcPr>
                        <w:tcW w:w="697" w:type="pct"/>
                        <w:vAlign w:val="center"/>
                      </w:tcPr>
                      <w:p w14:paraId="2F849B2B" w14:textId="77777777" w:rsidR="00C16223" w:rsidRPr="00B57EB1" w:rsidRDefault="00C16223" w:rsidP="00C94BAE">
                        <w:pPr>
                          <w:jc w:val="right"/>
                          <w:rPr>
                            <w:sz w:val="16"/>
                            <w:szCs w:val="16"/>
                          </w:rPr>
                        </w:pPr>
                        <w:r w:rsidRPr="00B57EB1">
                          <w:rPr>
                            <w:rFonts w:eastAsia="Times New Roman"/>
                            <w:color w:val="000000"/>
                            <w:sz w:val="16"/>
                            <w:szCs w:val="16"/>
                          </w:rPr>
                          <w:t>29291</w:t>
                        </w:r>
                      </w:p>
                    </w:tc>
                    <w:tc>
                      <w:tcPr>
                        <w:tcW w:w="700" w:type="pct"/>
                        <w:vAlign w:val="center"/>
                      </w:tcPr>
                      <w:p w14:paraId="0D419106" w14:textId="77777777" w:rsidR="00C16223" w:rsidRPr="00B57EB1" w:rsidRDefault="00C16223" w:rsidP="00C94BAE">
                        <w:pPr>
                          <w:jc w:val="right"/>
                          <w:rPr>
                            <w:sz w:val="16"/>
                            <w:szCs w:val="16"/>
                          </w:rPr>
                        </w:pPr>
                        <w:r w:rsidRPr="00B57EB1">
                          <w:rPr>
                            <w:rFonts w:eastAsia="Times New Roman"/>
                            <w:color w:val="000000"/>
                            <w:sz w:val="16"/>
                            <w:szCs w:val="16"/>
                          </w:rPr>
                          <w:t>71%</w:t>
                        </w:r>
                      </w:p>
                    </w:tc>
                    <w:tc>
                      <w:tcPr>
                        <w:tcW w:w="696" w:type="pct"/>
                        <w:vAlign w:val="center"/>
                      </w:tcPr>
                      <w:p w14:paraId="72C1D34C" w14:textId="77777777" w:rsidR="00C16223" w:rsidRPr="00B57EB1" w:rsidRDefault="00C16223" w:rsidP="00C94BAE">
                        <w:pPr>
                          <w:jc w:val="right"/>
                          <w:rPr>
                            <w:sz w:val="16"/>
                            <w:szCs w:val="16"/>
                          </w:rPr>
                        </w:pPr>
                        <w:r w:rsidRPr="00B57EB1">
                          <w:rPr>
                            <w:rFonts w:eastAsia="Times New Roman"/>
                            <w:color w:val="000000"/>
                            <w:sz w:val="16"/>
                            <w:szCs w:val="16"/>
                          </w:rPr>
                          <w:t>13126</w:t>
                        </w:r>
                      </w:p>
                    </w:tc>
                    <w:tc>
                      <w:tcPr>
                        <w:tcW w:w="700" w:type="pct"/>
                        <w:vAlign w:val="center"/>
                      </w:tcPr>
                      <w:p w14:paraId="10D3F65C" w14:textId="77777777" w:rsidR="00C16223" w:rsidRPr="00B57EB1" w:rsidRDefault="00C16223" w:rsidP="00C94BAE">
                        <w:pPr>
                          <w:jc w:val="right"/>
                          <w:rPr>
                            <w:sz w:val="16"/>
                            <w:szCs w:val="16"/>
                          </w:rPr>
                        </w:pPr>
                        <w:r w:rsidRPr="00B57EB1">
                          <w:rPr>
                            <w:rFonts w:eastAsia="Times New Roman"/>
                            <w:color w:val="000000"/>
                            <w:sz w:val="16"/>
                            <w:szCs w:val="16"/>
                          </w:rPr>
                          <w:t>32%</w:t>
                        </w:r>
                      </w:p>
                    </w:tc>
                    <w:tc>
                      <w:tcPr>
                        <w:tcW w:w="696" w:type="pct"/>
                        <w:vAlign w:val="center"/>
                      </w:tcPr>
                      <w:p w14:paraId="206B6DC7" w14:textId="77777777" w:rsidR="00C16223" w:rsidRPr="00B57EB1" w:rsidRDefault="00C16223" w:rsidP="00C94BAE">
                        <w:pPr>
                          <w:jc w:val="right"/>
                          <w:rPr>
                            <w:sz w:val="16"/>
                            <w:szCs w:val="16"/>
                          </w:rPr>
                        </w:pPr>
                        <w:r w:rsidRPr="00B57EB1">
                          <w:rPr>
                            <w:rFonts w:eastAsia="Times New Roman"/>
                            <w:color w:val="000000"/>
                            <w:sz w:val="16"/>
                            <w:szCs w:val="16"/>
                          </w:rPr>
                          <w:t>16930</w:t>
                        </w:r>
                      </w:p>
                    </w:tc>
                    <w:tc>
                      <w:tcPr>
                        <w:tcW w:w="704" w:type="pct"/>
                        <w:vAlign w:val="center"/>
                      </w:tcPr>
                      <w:p w14:paraId="545F3E16" w14:textId="77777777" w:rsidR="00C16223" w:rsidRPr="00B57EB1" w:rsidRDefault="00C16223" w:rsidP="00C94BAE">
                        <w:pPr>
                          <w:jc w:val="right"/>
                          <w:rPr>
                            <w:sz w:val="16"/>
                            <w:szCs w:val="16"/>
                          </w:rPr>
                        </w:pPr>
                        <w:r w:rsidRPr="00B57EB1">
                          <w:rPr>
                            <w:rFonts w:eastAsia="Times New Roman"/>
                            <w:color w:val="000000"/>
                            <w:sz w:val="16"/>
                            <w:szCs w:val="16"/>
                          </w:rPr>
                          <w:t>41%</w:t>
                        </w:r>
                      </w:p>
                    </w:tc>
                  </w:tr>
                  <w:tr w:rsidR="00C16223" w:rsidRPr="00B57EB1" w14:paraId="34F09BD9" w14:textId="77777777" w:rsidTr="00720B2C">
                    <w:trPr>
                      <w:trHeight w:val="210"/>
                      <w:jc w:val="center"/>
                    </w:trPr>
                    <w:tc>
                      <w:tcPr>
                        <w:tcW w:w="807" w:type="pct"/>
                      </w:tcPr>
                      <w:p w14:paraId="2B2F0CD9" w14:textId="77777777" w:rsidR="00C16223" w:rsidRPr="00B57EB1" w:rsidRDefault="00C16223" w:rsidP="00F81AB6">
                        <w:pPr>
                          <w:spacing w:before="20" w:after="20"/>
                          <w:suppressOverlap/>
                          <w:jc w:val="left"/>
                          <w:rPr>
                            <w:b/>
                            <w:sz w:val="16"/>
                            <w:szCs w:val="16"/>
                          </w:rPr>
                        </w:pPr>
                        <w:r w:rsidRPr="00B57EB1">
                          <w:rPr>
                            <w:b/>
                            <w:sz w:val="16"/>
                            <w:szCs w:val="16"/>
                          </w:rPr>
                          <w:t>Small</w:t>
                        </w:r>
                      </w:p>
                    </w:tc>
                    <w:tc>
                      <w:tcPr>
                        <w:tcW w:w="697" w:type="pct"/>
                        <w:vAlign w:val="center"/>
                      </w:tcPr>
                      <w:p w14:paraId="4D1D58C5" w14:textId="77777777" w:rsidR="00C16223" w:rsidRPr="00B57EB1" w:rsidRDefault="00C16223" w:rsidP="00C94BAE">
                        <w:pPr>
                          <w:jc w:val="right"/>
                          <w:rPr>
                            <w:sz w:val="16"/>
                            <w:szCs w:val="16"/>
                          </w:rPr>
                        </w:pPr>
                        <w:r w:rsidRPr="00B57EB1">
                          <w:rPr>
                            <w:rFonts w:eastAsia="Times New Roman"/>
                            <w:color w:val="000000"/>
                            <w:sz w:val="16"/>
                            <w:szCs w:val="16"/>
                          </w:rPr>
                          <w:t>9304</w:t>
                        </w:r>
                      </w:p>
                    </w:tc>
                    <w:tc>
                      <w:tcPr>
                        <w:tcW w:w="700" w:type="pct"/>
                        <w:vAlign w:val="center"/>
                      </w:tcPr>
                      <w:p w14:paraId="79E35C46" w14:textId="77777777" w:rsidR="00C16223" w:rsidRPr="00B57EB1" w:rsidRDefault="00C16223" w:rsidP="00C94BAE">
                        <w:pPr>
                          <w:jc w:val="right"/>
                          <w:rPr>
                            <w:sz w:val="16"/>
                            <w:szCs w:val="16"/>
                          </w:rPr>
                        </w:pPr>
                        <w:r w:rsidRPr="00B57EB1">
                          <w:rPr>
                            <w:rFonts w:eastAsia="Times New Roman"/>
                            <w:color w:val="000000"/>
                            <w:sz w:val="16"/>
                            <w:szCs w:val="16"/>
                          </w:rPr>
                          <w:t>23%</w:t>
                        </w:r>
                      </w:p>
                    </w:tc>
                    <w:tc>
                      <w:tcPr>
                        <w:tcW w:w="696" w:type="pct"/>
                        <w:vAlign w:val="center"/>
                      </w:tcPr>
                      <w:p w14:paraId="1F54D880" w14:textId="77777777" w:rsidR="00C16223" w:rsidRPr="00B57EB1" w:rsidRDefault="00C16223" w:rsidP="00C94BAE">
                        <w:pPr>
                          <w:jc w:val="right"/>
                          <w:rPr>
                            <w:sz w:val="16"/>
                            <w:szCs w:val="16"/>
                          </w:rPr>
                        </w:pPr>
                        <w:r w:rsidRPr="00B57EB1">
                          <w:rPr>
                            <w:rFonts w:eastAsia="Times New Roman"/>
                            <w:color w:val="000000"/>
                            <w:sz w:val="16"/>
                            <w:szCs w:val="16"/>
                          </w:rPr>
                          <w:t>17916</w:t>
                        </w:r>
                      </w:p>
                    </w:tc>
                    <w:tc>
                      <w:tcPr>
                        <w:tcW w:w="700" w:type="pct"/>
                        <w:vAlign w:val="center"/>
                      </w:tcPr>
                      <w:p w14:paraId="15026DAF" w14:textId="77777777" w:rsidR="00C16223" w:rsidRPr="00B57EB1" w:rsidRDefault="00C16223" w:rsidP="00C94BAE">
                        <w:pPr>
                          <w:jc w:val="right"/>
                          <w:rPr>
                            <w:sz w:val="16"/>
                            <w:szCs w:val="16"/>
                          </w:rPr>
                        </w:pPr>
                        <w:r w:rsidRPr="00B57EB1">
                          <w:rPr>
                            <w:rFonts w:eastAsia="Times New Roman"/>
                            <w:color w:val="000000"/>
                            <w:sz w:val="16"/>
                            <w:szCs w:val="16"/>
                          </w:rPr>
                          <w:t>43%</w:t>
                        </w:r>
                      </w:p>
                    </w:tc>
                    <w:tc>
                      <w:tcPr>
                        <w:tcW w:w="696" w:type="pct"/>
                        <w:vAlign w:val="center"/>
                      </w:tcPr>
                      <w:p w14:paraId="5EF78D68" w14:textId="77777777" w:rsidR="00C16223" w:rsidRPr="00B57EB1" w:rsidRDefault="00C16223" w:rsidP="00C94BAE">
                        <w:pPr>
                          <w:jc w:val="right"/>
                          <w:rPr>
                            <w:sz w:val="16"/>
                            <w:szCs w:val="16"/>
                          </w:rPr>
                        </w:pPr>
                        <w:r w:rsidRPr="00B57EB1">
                          <w:rPr>
                            <w:rFonts w:eastAsia="Times New Roman"/>
                            <w:color w:val="000000"/>
                            <w:sz w:val="16"/>
                            <w:szCs w:val="16"/>
                          </w:rPr>
                          <w:t>19314</w:t>
                        </w:r>
                      </w:p>
                    </w:tc>
                    <w:tc>
                      <w:tcPr>
                        <w:tcW w:w="704" w:type="pct"/>
                        <w:vAlign w:val="center"/>
                      </w:tcPr>
                      <w:p w14:paraId="59F8B2CF" w14:textId="77777777" w:rsidR="00C16223" w:rsidRPr="00B57EB1" w:rsidRDefault="00C16223" w:rsidP="00C94BAE">
                        <w:pPr>
                          <w:jc w:val="right"/>
                          <w:rPr>
                            <w:sz w:val="16"/>
                            <w:szCs w:val="16"/>
                          </w:rPr>
                        </w:pPr>
                        <w:r w:rsidRPr="00B57EB1">
                          <w:rPr>
                            <w:rFonts w:eastAsia="Times New Roman"/>
                            <w:color w:val="000000"/>
                            <w:sz w:val="16"/>
                            <w:szCs w:val="16"/>
                          </w:rPr>
                          <w:t>47%</w:t>
                        </w:r>
                      </w:p>
                    </w:tc>
                  </w:tr>
                  <w:tr w:rsidR="00C16223" w:rsidRPr="00B57EB1" w14:paraId="40379AAF" w14:textId="77777777" w:rsidTr="00720B2C">
                    <w:trPr>
                      <w:trHeight w:val="210"/>
                      <w:jc w:val="center"/>
                    </w:trPr>
                    <w:tc>
                      <w:tcPr>
                        <w:tcW w:w="807" w:type="pct"/>
                      </w:tcPr>
                      <w:p w14:paraId="0D9795D9" w14:textId="77777777" w:rsidR="00C16223" w:rsidRPr="00B57EB1" w:rsidRDefault="00C16223" w:rsidP="00F81AB6">
                        <w:pPr>
                          <w:spacing w:before="20" w:after="20"/>
                          <w:suppressOverlap/>
                          <w:jc w:val="left"/>
                          <w:rPr>
                            <w:b/>
                            <w:sz w:val="16"/>
                            <w:szCs w:val="16"/>
                          </w:rPr>
                        </w:pPr>
                        <w:r w:rsidRPr="00B57EB1">
                          <w:rPr>
                            <w:b/>
                            <w:sz w:val="16"/>
                            <w:szCs w:val="16"/>
                          </w:rPr>
                          <w:t>Median</w:t>
                        </w:r>
                      </w:p>
                    </w:tc>
                    <w:tc>
                      <w:tcPr>
                        <w:tcW w:w="697" w:type="pct"/>
                        <w:vAlign w:val="center"/>
                      </w:tcPr>
                      <w:p w14:paraId="71005BB0" w14:textId="77777777" w:rsidR="00C16223" w:rsidRPr="00B57EB1" w:rsidRDefault="00C16223" w:rsidP="00C94BAE">
                        <w:pPr>
                          <w:jc w:val="right"/>
                          <w:rPr>
                            <w:sz w:val="16"/>
                            <w:szCs w:val="16"/>
                          </w:rPr>
                        </w:pPr>
                        <w:r w:rsidRPr="00B57EB1">
                          <w:rPr>
                            <w:rFonts w:eastAsia="Times New Roman"/>
                            <w:color w:val="000000"/>
                            <w:sz w:val="16"/>
                            <w:szCs w:val="16"/>
                          </w:rPr>
                          <w:t>1264</w:t>
                        </w:r>
                      </w:p>
                    </w:tc>
                    <w:tc>
                      <w:tcPr>
                        <w:tcW w:w="700" w:type="pct"/>
                        <w:vAlign w:val="center"/>
                      </w:tcPr>
                      <w:p w14:paraId="35CA5F7B" w14:textId="77777777" w:rsidR="00C16223" w:rsidRPr="00B57EB1" w:rsidRDefault="00C16223" w:rsidP="00C94BAE">
                        <w:pPr>
                          <w:jc w:val="right"/>
                          <w:rPr>
                            <w:sz w:val="16"/>
                            <w:szCs w:val="16"/>
                          </w:rPr>
                        </w:pPr>
                        <w:r w:rsidRPr="00B57EB1">
                          <w:rPr>
                            <w:rFonts w:eastAsia="Times New Roman"/>
                            <w:color w:val="000000"/>
                            <w:sz w:val="16"/>
                            <w:szCs w:val="16"/>
                          </w:rPr>
                          <w:t>3%</w:t>
                        </w:r>
                      </w:p>
                    </w:tc>
                    <w:tc>
                      <w:tcPr>
                        <w:tcW w:w="696" w:type="pct"/>
                        <w:vAlign w:val="center"/>
                      </w:tcPr>
                      <w:p w14:paraId="1E38B0BC" w14:textId="77777777" w:rsidR="00C16223" w:rsidRPr="00B57EB1" w:rsidRDefault="00C16223" w:rsidP="00C94BAE">
                        <w:pPr>
                          <w:jc w:val="right"/>
                          <w:rPr>
                            <w:sz w:val="16"/>
                            <w:szCs w:val="16"/>
                          </w:rPr>
                        </w:pPr>
                        <w:r w:rsidRPr="00B57EB1">
                          <w:rPr>
                            <w:rFonts w:eastAsia="Times New Roman"/>
                            <w:color w:val="000000"/>
                            <w:sz w:val="16"/>
                            <w:szCs w:val="16"/>
                          </w:rPr>
                          <w:t>4249</w:t>
                        </w:r>
                      </w:p>
                    </w:tc>
                    <w:tc>
                      <w:tcPr>
                        <w:tcW w:w="700" w:type="pct"/>
                        <w:vAlign w:val="center"/>
                      </w:tcPr>
                      <w:p w14:paraId="7FE0E0B4" w14:textId="77777777" w:rsidR="00C16223" w:rsidRPr="00B57EB1" w:rsidRDefault="00C16223" w:rsidP="00C94BAE">
                        <w:pPr>
                          <w:jc w:val="right"/>
                          <w:rPr>
                            <w:sz w:val="16"/>
                            <w:szCs w:val="16"/>
                          </w:rPr>
                        </w:pPr>
                        <w:r w:rsidRPr="00B57EB1">
                          <w:rPr>
                            <w:rFonts w:eastAsia="Times New Roman"/>
                            <w:color w:val="000000"/>
                            <w:sz w:val="16"/>
                            <w:szCs w:val="16"/>
                          </w:rPr>
                          <w:t>10%</w:t>
                        </w:r>
                      </w:p>
                    </w:tc>
                    <w:tc>
                      <w:tcPr>
                        <w:tcW w:w="696" w:type="pct"/>
                        <w:vAlign w:val="center"/>
                      </w:tcPr>
                      <w:p w14:paraId="73A0589F" w14:textId="77777777" w:rsidR="00C16223" w:rsidRPr="00B57EB1" w:rsidRDefault="00C16223" w:rsidP="00C94BAE">
                        <w:pPr>
                          <w:jc w:val="right"/>
                          <w:rPr>
                            <w:sz w:val="16"/>
                            <w:szCs w:val="16"/>
                          </w:rPr>
                        </w:pPr>
                        <w:r w:rsidRPr="00B57EB1">
                          <w:rPr>
                            <w:rFonts w:eastAsia="Times New Roman"/>
                            <w:color w:val="000000"/>
                            <w:sz w:val="16"/>
                            <w:szCs w:val="16"/>
                          </w:rPr>
                          <w:t>2765</w:t>
                        </w:r>
                      </w:p>
                    </w:tc>
                    <w:tc>
                      <w:tcPr>
                        <w:tcW w:w="704" w:type="pct"/>
                        <w:vAlign w:val="center"/>
                      </w:tcPr>
                      <w:p w14:paraId="6974C85E" w14:textId="77777777" w:rsidR="00C16223" w:rsidRPr="00B57EB1" w:rsidRDefault="00C16223" w:rsidP="00C94BAE">
                        <w:pPr>
                          <w:jc w:val="right"/>
                          <w:rPr>
                            <w:sz w:val="16"/>
                            <w:szCs w:val="16"/>
                          </w:rPr>
                        </w:pPr>
                        <w:r w:rsidRPr="00B57EB1">
                          <w:rPr>
                            <w:rFonts w:eastAsia="Times New Roman"/>
                            <w:color w:val="000000"/>
                            <w:sz w:val="16"/>
                            <w:szCs w:val="16"/>
                          </w:rPr>
                          <w:t>7%</w:t>
                        </w:r>
                      </w:p>
                    </w:tc>
                  </w:tr>
                  <w:tr w:rsidR="00C16223" w:rsidRPr="00B57EB1" w14:paraId="795E3169" w14:textId="77777777" w:rsidTr="00720B2C">
                    <w:trPr>
                      <w:trHeight w:val="210"/>
                      <w:jc w:val="center"/>
                    </w:trPr>
                    <w:tc>
                      <w:tcPr>
                        <w:tcW w:w="807" w:type="pct"/>
                      </w:tcPr>
                      <w:p w14:paraId="303611ED" w14:textId="77777777" w:rsidR="00C16223" w:rsidRPr="00B57EB1" w:rsidRDefault="00C16223" w:rsidP="00F81AB6">
                        <w:pPr>
                          <w:spacing w:before="20" w:after="20"/>
                          <w:suppressOverlap/>
                          <w:jc w:val="left"/>
                          <w:rPr>
                            <w:b/>
                            <w:sz w:val="16"/>
                            <w:szCs w:val="16"/>
                          </w:rPr>
                        </w:pPr>
                        <w:r w:rsidRPr="00B57EB1">
                          <w:rPr>
                            <w:b/>
                            <w:sz w:val="16"/>
                            <w:szCs w:val="16"/>
                          </w:rPr>
                          <w:t>Large</w:t>
                        </w:r>
                      </w:p>
                    </w:tc>
                    <w:tc>
                      <w:tcPr>
                        <w:tcW w:w="697" w:type="pct"/>
                        <w:vAlign w:val="center"/>
                      </w:tcPr>
                      <w:p w14:paraId="1E4322D8" w14:textId="77777777" w:rsidR="00C16223" w:rsidRPr="00B57EB1" w:rsidRDefault="00C16223" w:rsidP="00C94BAE">
                        <w:pPr>
                          <w:jc w:val="right"/>
                          <w:rPr>
                            <w:sz w:val="16"/>
                            <w:szCs w:val="16"/>
                          </w:rPr>
                        </w:pPr>
                        <w:r w:rsidRPr="00B57EB1">
                          <w:rPr>
                            <w:rFonts w:eastAsia="Times New Roman"/>
                            <w:color w:val="000000"/>
                            <w:sz w:val="16"/>
                            <w:szCs w:val="16"/>
                          </w:rPr>
                          <w:t>404</w:t>
                        </w:r>
                      </w:p>
                    </w:tc>
                    <w:tc>
                      <w:tcPr>
                        <w:tcW w:w="700" w:type="pct"/>
                        <w:vAlign w:val="center"/>
                      </w:tcPr>
                      <w:p w14:paraId="109C7889" w14:textId="77777777" w:rsidR="00C16223" w:rsidRPr="00B57EB1" w:rsidRDefault="00C16223" w:rsidP="00C94BAE">
                        <w:pPr>
                          <w:jc w:val="right"/>
                          <w:rPr>
                            <w:sz w:val="16"/>
                            <w:szCs w:val="16"/>
                          </w:rPr>
                        </w:pPr>
                        <w:r w:rsidRPr="00B57EB1">
                          <w:rPr>
                            <w:rFonts w:eastAsia="Times New Roman"/>
                            <w:color w:val="000000"/>
                            <w:sz w:val="16"/>
                            <w:szCs w:val="16"/>
                          </w:rPr>
                          <w:t>1%</w:t>
                        </w:r>
                      </w:p>
                    </w:tc>
                    <w:tc>
                      <w:tcPr>
                        <w:tcW w:w="696" w:type="pct"/>
                        <w:vAlign w:val="center"/>
                      </w:tcPr>
                      <w:p w14:paraId="7E1A7582" w14:textId="77777777" w:rsidR="00C16223" w:rsidRPr="00B57EB1" w:rsidRDefault="00C16223" w:rsidP="00C94BAE">
                        <w:pPr>
                          <w:jc w:val="right"/>
                          <w:rPr>
                            <w:sz w:val="16"/>
                            <w:szCs w:val="16"/>
                          </w:rPr>
                        </w:pPr>
                        <w:r w:rsidRPr="00B57EB1">
                          <w:rPr>
                            <w:rFonts w:eastAsia="Times New Roman"/>
                            <w:color w:val="000000"/>
                            <w:sz w:val="16"/>
                            <w:szCs w:val="16"/>
                          </w:rPr>
                          <w:t>1756</w:t>
                        </w:r>
                      </w:p>
                    </w:tc>
                    <w:tc>
                      <w:tcPr>
                        <w:tcW w:w="700" w:type="pct"/>
                        <w:vAlign w:val="center"/>
                      </w:tcPr>
                      <w:p w14:paraId="581B0964" w14:textId="77777777" w:rsidR="00C16223" w:rsidRPr="00B57EB1" w:rsidRDefault="00C16223" w:rsidP="00C94BAE">
                        <w:pPr>
                          <w:jc w:val="right"/>
                          <w:rPr>
                            <w:sz w:val="16"/>
                            <w:szCs w:val="16"/>
                          </w:rPr>
                        </w:pPr>
                        <w:r w:rsidRPr="00B57EB1">
                          <w:rPr>
                            <w:rFonts w:eastAsia="Times New Roman"/>
                            <w:color w:val="000000"/>
                            <w:sz w:val="16"/>
                            <w:szCs w:val="16"/>
                          </w:rPr>
                          <w:t>4%</w:t>
                        </w:r>
                      </w:p>
                    </w:tc>
                    <w:tc>
                      <w:tcPr>
                        <w:tcW w:w="696" w:type="pct"/>
                        <w:vAlign w:val="center"/>
                      </w:tcPr>
                      <w:p w14:paraId="71098453" w14:textId="77777777" w:rsidR="00C16223" w:rsidRPr="00B57EB1" w:rsidRDefault="00C16223" w:rsidP="00C94BAE">
                        <w:pPr>
                          <w:jc w:val="right"/>
                          <w:rPr>
                            <w:sz w:val="16"/>
                            <w:szCs w:val="16"/>
                          </w:rPr>
                        </w:pPr>
                        <w:r w:rsidRPr="00B57EB1">
                          <w:rPr>
                            <w:rFonts w:eastAsia="Times New Roman"/>
                            <w:color w:val="000000"/>
                            <w:sz w:val="16"/>
                            <w:szCs w:val="16"/>
                          </w:rPr>
                          <w:t>845</w:t>
                        </w:r>
                      </w:p>
                    </w:tc>
                    <w:tc>
                      <w:tcPr>
                        <w:tcW w:w="704" w:type="pct"/>
                        <w:vAlign w:val="center"/>
                      </w:tcPr>
                      <w:p w14:paraId="15264CD5" w14:textId="77777777" w:rsidR="00C16223" w:rsidRPr="00B57EB1" w:rsidRDefault="00C16223" w:rsidP="00C94BAE">
                        <w:pPr>
                          <w:jc w:val="right"/>
                          <w:rPr>
                            <w:sz w:val="16"/>
                            <w:szCs w:val="16"/>
                          </w:rPr>
                        </w:pPr>
                        <w:r w:rsidRPr="00B57EB1">
                          <w:rPr>
                            <w:rFonts w:eastAsia="Times New Roman"/>
                            <w:color w:val="000000"/>
                            <w:sz w:val="16"/>
                            <w:szCs w:val="16"/>
                          </w:rPr>
                          <w:t>2%</w:t>
                        </w:r>
                      </w:p>
                    </w:tc>
                  </w:tr>
                  <w:tr w:rsidR="00C16223" w:rsidRPr="00B57EB1" w14:paraId="1917202F" w14:textId="77777777" w:rsidTr="00720B2C">
                    <w:trPr>
                      <w:trHeight w:val="210"/>
                      <w:jc w:val="center"/>
                    </w:trPr>
                    <w:tc>
                      <w:tcPr>
                        <w:tcW w:w="807" w:type="pct"/>
                      </w:tcPr>
                      <w:p w14:paraId="2D9A8587" w14:textId="77777777" w:rsidR="00C16223" w:rsidRPr="00B57EB1" w:rsidRDefault="00C16223" w:rsidP="00F81AB6">
                        <w:pPr>
                          <w:spacing w:before="20" w:after="20"/>
                          <w:suppressOverlap/>
                          <w:jc w:val="left"/>
                          <w:rPr>
                            <w:b/>
                            <w:sz w:val="16"/>
                            <w:szCs w:val="16"/>
                          </w:rPr>
                        </w:pPr>
                        <w:r w:rsidRPr="00B57EB1">
                          <w:rPr>
                            <w:b/>
                            <w:sz w:val="16"/>
                            <w:szCs w:val="16"/>
                          </w:rPr>
                          <w:t>x-Large</w:t>
                        </w:r>
                      </w:p>
                    </w:tc>
                    <w:tc>
                      <w:tcPr>
                        <w:tcW w:w="697" w:type="pct"/>
                        <w:vAlign w:val="center"/>
                      </w:tcPr>
                      <w:p w14:paraId="79F10053" w14:textId="77777777" w:rsidR="00C16223" w:rsidRPr="00B57EB1" w:rsidRDefault="00C16223" w:rsidP="00C94BAE">
                        <w:pPr>
                          <w:jc w:val="right"/>
                          <w:rPr>
                            <w:sz w:val="16"/>
                            <w:szCs w:val="16"/>
                          </w:rPr>
                        </w:pPr>
                        <w:r w:rsidRPr="00B57EB1">
                          <w:rPr>
                            <w:rFonts w:eastAsia="Times New Roman"/>
                            <w:color w:val="000000"/>
                            <w:sz w:val="16"/>
                            <w:szCs w:val="16"/>
                          </w:rPr>
                          <w:t>895</w:t>
                        </w:r>
                      </w:p>
                    </w:tc>
                    <w:tc>
                      <w:tcPr>
                        <w:tcW w:w="700" w:type="pct"/>
                        <w:vAlign w:val="center"/>
                      </w:tcPr>
                      <w:p w14:paraId="2DA67800" w14:textId="77777777" w:rsidR="00C16223" w:rsidRPr="00B57EB1" w:rsidRDefault="00C16223" w:rsidP="00C94BAE">
                        <w:pPr>
                          <w:jc w:val="right"/>
                          <w:rPr>
                            <w:sz w:val="16"/>
                            <w:szCs w:val="16"/>
                          </w:rPr>
                        </w:pPr>
                        <w:r w:rsidRPr="00B57EB1">
                          <w:rPr>
                            <w:rFonts w:eastAsia="Times New Roman"/>
                            <w:color w:val="000000"/>
                            <w:sz w:val="16"/>
                            <w:szCs w:val="16"/>
                          </w:rPr>
                          <w:t>2%</w:t>
                        </w:r>
                      </w:p>
                    </w:tc>
                    <w:tc>
                      <w:tcPr>
                        <w:tcW w:w="696" w:type="pct"/>
                        <w:vAlign w:val="center"/>
                      </w:tcPr>
                      <w:p w14:paraId="196C040B" w14:textId="77777777" w:rsidR="00C16223" w:rsidRPr="00B57EB1" w:rsidRDefault="00C16223" w:rsidP="00C94BAE">
                        <w:pPr>
                          <w:jc w:val="right"/>
                          <w:rPr>
                            <w:sz w:val="16"/>
                            <w:szCs w:val="16"/>
                          </w:rPr>
                        </w:pPr>
                        <w:r w:rsidRPr="00B57EB1">
                          <w:rPr>
                            <w:rFonts w:eastAsia="Times New Roman"/>
                            <w:color w:val="000000"/>
                            <w:sz w:val="16"/>
                            <w:szCs w:val="16"/>
                          </w:rPr>
                          <w:t>4192</w:t>
                        </w:r>
                      </w:p>
                    </w:tc>
                    <w:tc>
                      <w:tcPr>
                        <w:tcW w:w="700" w:type="pct"/>
                        <w:vAlign w:val="center"/>
                      </w:tcPr>
                      <w:p w14:paraId="5FE3E3F3" w14:textId="77777777" w:rsidR="00C16223" w:rsidRPr="00B57EB1" w:rsidRDefault="00C16223" w:rsidP="00C94BAE">
                        <w:pPr>
                          <w:jc w:val="right"/>
                          <w:rPr>
                            <w:sz w:val="16"/>
                            <w:szCs w:val="16"/>
                          </w:rPr>
                        </w:pPr>
                        <w:r w:rsidRPr="00B57EB1">
                          <w:rPr>
                            <w:rFonts w:eastAsia="Times New Roman"/>
                            <w:color w:val="000000"/>
                            <w:sz w:val="16"/>
                            <w:szCs w:val="16"/>
                          </w:rPr>
                          <w:t>10%</w:t>
                        </w:r>
                      </w:p>
                    </w:tc>
                    <w:tc>
                      <w:tcPr>
                        <w:tcW w:w="696" w:type="pct"/>
                        <w:vAlign w:val="center"/>
                      </w:tcPr>
                      <w:p w14:paraId="332E4D14" w14:textId="77777777" w:rsidR="00C16223" w:rsidRPr="00B57EB1" w:rsidRDefault="00C16223" w:rsidP="00C94BAE">
                        <w:pPr>
                          <w:jc w:val="right"/>
                          <w:rPr>
                            <w:sz w:val="16"/>
                            <w:szCs w:val="16"/>
                          </w:rPr>
                        </w:pPr>
                        <w:r w:rsidRPr="00B57EB1">
                          <w:rPr>
                            <w:rFonts w:eastAsia="Times New Roman"/>
                            <w:color w:val="000000"/>
                            <w:sz w:val="16"/>
                            <w:szCs w:val="16"/>
                          </w:rPr>
                          <w:t>1385</w:t>
                        </w:r>
                      </w:p>
                    </w:tc>
                    <w:tc>
                      <w:tcPr>
                        <w:tcW w:w="704" w:type="pct"/>
                        <w:vAlign w:val="center"/>
                      </w:tcPr>
                      <w:p w14:paraId="124FC3CC" w14:textId="77777777" w:rsidR="00C16223" w:rsidRPr="00B57EB1" w:rsidRDefault="00C16223" w:rsidP="00C94BAE">
                        <w:pPr>
                          <w:jc w:val="right"/>
                          <w:rPr>
                            <w:sz w:val="16"/>
                            <w:szCs w:val="16"/>
                          </w:rPr>
                        </w:pPr>
                        <w:r w:rsidRPr="00B57EB1">
                          <w:rPr>
                            <w:rFonts w:eastAsia="Times New Roman"/>
                            <w:color w:val="000000"/>
                            <w:sz w:val="16"/>
                            <w:szCs w:val="16"/>
                          </w:rPr>
                          <w:t>3%</w:t>
                        </w:r>
                      </w:p>
                    </w:tc>
                  </w:tr>
                </w:tbl>
                <w:p w14:paraId="1FA83783" w14:textId="53D36723" w:rsidR="00C16223" w:rsidRDefault="00C16223" w:rsidP="00E169D5">
                  <w:pPr>
                    <w:pStyle w:val="Figure"/>
                  </w:pPr>
                  <w:r w:rsidRPr="00B57EB1">
                    <w:t xml:space="preserve">Table </w:t>
                  </w:r>
                  <w:r>
                    <w:t>7.</w:t>
                  </w:r>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C16223" w:rsidRPr="001D5EA3" w14:paraId="28468D9E" w14:textId="77777777" w:rsidTr="00BF6E1D">
                    <w:trPr>
                      <w:trHeight w:val="56"/>
                      <w:jc w:val="center"/>
                    </w:trPr>
                    <w:tc>
                      <w:tcPr>
                        <w:tcW w:w="807" w:type="pct"/>
                      </w:tcPr>
                      <w:p w14:paraId="0FC0DC20" w14:textId="77777777" w:rsidR="00C16223" w:rsidRPr="001D5EA3" w:rsidRDefault="00C16223" w:rsidP="00A1233D">
                        <w:pPr>
                          <w:spacing w:before="20" w:after="20"/>
                          <w:suppressOverlap/>
                          <w:jc w:val="left"/>
                          <w:rPr>
                            <w:b/>
                            <w:sz w:val="16"/>
                            <w:szCs w:val="16"/>
                          </w:rPr>
                        </w:pPr>
                      </w:p>
                    </w:tc>
                    <w:tc>
                      <w:tcPr>
                        <w:tcW w:w="1397" w:type="pct"/>
                        <w:gridSpan w:val="2"/>
                      </w:tcPr>
                      <w:p w14:paraId="58F91F10" w14:textId="77777777" w:rsidR="00C16223" w:rsidRPr="001D5EA3" w:rsidRDefault="00C16223" w:rsidP="00A1233D">
                        <w:pPr>
                          <w:spacing w:before="20" w:after="20"/>
                          <w:suppressOverlap/>
                          <w:rPr>
                            <w:b/>
                            <w:sz w:val="16"/>
                            <w:szCs w:val="16"/>
                          </w:rPr>
                        </w:pPr>
                        <w:r w:rsidRPr="001D5EA3">
                          <w:rPr>
                            <w:b/>
                            <w:sz w:val="16"/>
                            <w:szCs w:val="16"/>
                          </w:rPr>
                          <w:t>Number of Files</w:t>
                        </w:r>
                      </w:p>
                    </w:tc>
                    <w:tc>
                      <w:tcPr>
                        <w:tcW w:w="1396" w:type="pct"/>
                        <w:gridSpan w:val="2"/>
                      </w:tcPr>
                      <w:p w14:paraId="4A4272B6" w14:textId="7237926C" w:rsidR="00C16223" w:rsidRPr="001D5EA3" w:rsidRDefault="00C16223" w:rsidP="00A1233D">
                        <w:pPr>
                          <w:spacing w:before="20" w:after="20"/>
                          <w:suppressOverlap/>
                          <w:rPr>
                            <w:b/>
                            <w:sz w:val="16"/>
                            <w:szCs w:val="16"/>
                          </w:rPr>
                        </w:pPr>
                        <w:r w:rsidRPr="001D5EA3">
                          <w:rPr>
                            <w:b/>
                            <w:sz w:val="16"/>
                            <w:szCs w:val="16"/>
                          </w:rPr>
                          <w:t>Number of New Lines</w:t>
                        </w:r>
                      </w:p>
                    </w:tc>
                    <w:tc>
                      <w:tcPr>
                        <w:tcW w:w="1400" w:type="pct"/>
                        <w:gridSpan w:val="2"/>
                      </w:tcPr>
                      <w:p w14:paraId="147A060B" w14:textId="1AA1BFA9" w:rsidR="00C16223" w:rsidRPr="001D5EA3" w:rsidRDefault="00C16223" w:rsidP="00A1233D">
                        <w:pPr>
                          <w:spacing w:before="20" w:after="20"/>
                          <w:suppressOverlap/>
                          <w:rPr>
                            <w:b/>
                            <w:sz w:val="16"/>
                            <w:szCs w:val="16"/>
                          </w:rPr>
                        </w:pPr>
                        <w:r w:rsidRPr="001D5EA3">
                          <w:rPr>
                            <w:b/>
                            <w:sz w:val="16"/>
                            <w:szCs w:val="16"/>
                          </w:rPr>
                          <w:t>Number of Hunks</w:t>
                        </w:r>
                      </w:p>
                    </w:tc>
                  </w:tr>
                  <w:tr w:rsidR="00C16223" w:rsidRPr="001D5EA3" w14:paraId="52FE3639" w14:textId="77777777" w:rsidTr="00720B2C">
                    <w:trPr>
                      <w:trHeight w:val="190"/>
                      <w:jc w:val="center"/>
                    </w:trPr>
                    <w:tc>
                      <w:tcPr>
                        <w:tcW w:w="807" w:type="pct"/>
                      </w:tcPr>
                      <w:p w14:paraId="35B3B406" w14:textId="77777777" w:rsidR="00C16223" w:rsidRPr="001D5EA3" w:rsidRDefault="00C16223" w:rsidP="00A1233D">
                        <w:pPr>
                          <w:spacing w:before="20" w:after="20"/>
                          <w:suppressOverlap/>
                          <w:jc w:val="left"/>
                          <w:rPr>
                            <w:b/>
                            <w:sz w:val="16"/>
                            <w:szCs w:val="16"/>
                          </w:rPr>
                        </w:pPr>
                        <w:r w:rsidRPr="001D5EA3">
                          <w:rPr>
                            <w:b/>
                            <w:sz w:val="16"/>
                            <w:szCs w:val="16"/>
                          </w:rPr>
                          <w:t>Categories</w:t>
                        </w:r>
                      </w:p>
                    </w:tc>
                    <w:tc>
                      <w:tcPr>
                        <w:tcW w:w="697" w:type="pct"/>
                        <w:vAlign w:val="center"/>
                      </w:tcPr>
                      <w:p w14:paraId="1C911998" w14:textId="1161FA29" w:rsidR="00C16223" w:rsidRPr="001D5EA3" w:rsidRDefault="00C16223" w:rsidP="00720B2C">
                        <w:pPr>
                          <w:spacing w:before="20" w:after="20"/>
                          <w:suppressOverlap/>
                          <w:jc w:val="right"/>
                          <w:rPr>
                            <w:b/>
                            <w:sz w:val="16"/>
                            <w:szCs w:val="16"/>
                          </w:rPr>
                        </w:pPr>
                        <w:r w:rsidRPr="00C94BAE">
                          <w:rPr>
                            <w:b/>
                            <w:sz w:val="16"/>
                            <w:szCs w:val="16"/>
                          </w:rPr>
                          <w:t>Frequency</w:t>
                        </w:r>
                      </w:p>
                    </w:tc>
                    <w:tc>
                      <w:tcPr>
                        <w:tcW w:w="700" w:type="pct"/>
                        <w:vAlign w:val="center"/>
                      </w:tcPr>
                      <w:p w14:paraId="058F93BF" w14:textId="77777777" w:rsidR="00C16223" w:rsidRPr="001D5EA3" w:rsidRDefault="00C16223" w:rsidP="00720B2C">
                        <w:pPr>
                          <w:spacing w:before="20" w:after="20"/>
                          <w:suppressOverlap/>
                          <w:jc w:val="right"/>
                          <w:rPr>
                            <w:b/>
                            <w:sz w:val="16"/>
                            <w:szCs w:val="16"/>
                          </w:rPr>
                        </w:pPr>
                        <w:r w:rsidRPr="001D5EA3">
                          <w:rPr>
                            <w:b/>
                            <w:sz w:val="16"/>
                            <w:szCs w:val="16"/>
                          </w:rPr>
                          <w:t>Ratio</w:t>
                        </w:r>
                      </w:p>
                    </w:tc>
                    <w:tc>
                      <w:tcPr>
                        <w:tcW w:w="696" w:type="pct"/>
                        <w:vAlign w:val="center"/>
                      </w:tcPr>
                      <w:p w14:paraId="234B1FBB" w14:textId="6470A330" w:rsidR="00C16223" w:rsidRPr="001D5EA3" w:rsidRDefault="00C16223" w:rsidP="00720B2C">
                        <w:pPr>
                          <w:suppressOverlap/>
                          <w:jc w:val="right"/>
                          <w:rPr>
                            <w:b/>
                            <w:sz w:val="16"/>
                            <w:szCs w:val="16"/>
                          </w:rPr>
                        </w:pPr>
                        <w:r w:rsidRPr="00C94BAE">
                          <w:rPr>
                            <w:b/>
                            <w:sz w:val="16"/>
                            <w:szCs w:val="16"/>
                          </w:rPr>
                          <w:t>Frequency</w:t>
                        </w:r>
                      </w:p>
                    </w:tc>
                    <w:tc>
                      <w:tcPr>
                        <w:tcW w:w="700" w:type="pct"/>
                        <w:vAlign w:val="center"/>
                      </w:tcPr>
                      <w:p w14:paraId="140D051B" w14:textId="77777777" w:rsidR="00C16223" w:rsidRPr="001D5EA3" w:rsidRDefault="00C16223" w:rsidP="00720B2C">
                        <w:pPr>
                          <w:suppressOverlap/>
                          <w:jc w:val="right"/>
                          <w:rPr>
                            <w:b/>
                            <w:sz w:val="16"/>
                            <w:szCs w:val="16"/>
                          </w:rPr>
                        </w:pPr>
                        <w:r w:rsidRPr="001D5EA3">
                          <w:rPr>
                            <w:b/>
                            <w:sz w:val="16"/>
                            <w:szCs w:val="16"/>
                          </w:rPr>
                          <w:t>Ratio</w:t>
                        </w:r>
                      </w:p>
                    </w:tc>
                    <w:tc>
                      <w:tcPr>
                        <w:tcW w:w="696" w:type="pct"/>
                        <w:vAlign w:val="center"/>
                      </w:tcPr>
                      <w:p w14:paraId="019F3BA3" w14:textId="2EC04A03" w:rsidR="00C16223" w:rsidRPr="001D5EA3" w:rsidRDefault="00C16223" w:rsidP="00720B2C">
                        <w:pPr>
                          <w:suppressOverlap/>
                          <w:jc w:val="right"/>
                          <w:rPr>
                            <w:b/>
                            <w:sz w:val="16"/>
                            <w:szCs w:val="16"/>
                          </w:rPr>
                        </w:pPr>
                        <w:r w:rsidRPr="00C94BAE">
                          <w:rPr>
                            <w:b/>
                            <w:sz w:val="16"/>
                            <w:szCs w:val="16"/>
                          </w:rPr>
                          <w:t>Frequency</w:t>
                        </w:r>
                      </w:p>
                    </w:tc>
                    <w:tc>
                      <w:tcPr>
                        <w:tcW w:w="704" w:type="pct"/>
                        <w:vAlign w:val="center"/>
                      </w:tcPr>
                      <w:p w14:paraId="54BF892C" w14:textId="77777777" w:rsidR="00C16223" w:rsidRPr="001D5EA3" w:rsidRDefault="00C16223" w:rsidP="00720B2C">
                        <w:pPr>
                          <w:suppressOverlap/>
                          <w:jc w:val="right"/>
                          <w:rPr>
                            <w:b/>
                            <w:sz w:val="16"/>
                            <w:szCs w:val="16"/>
                          </w:rPr>
                        </w:pPr>
                        <w:r w:rsidRPr="001D5EA3">
                          <w:rPr>
                            <w:b/>
                            <w:sz w:val="16"/>
                            <w:szCs w:val="16"/>
                          </w:rPr>
                          <w:t>Ratio</w:t>
                        </w:r>
                      </w:p>
                    </w:tc>
                  </w:tr>
                  <w:tr w:rsidR="00C16223" w:rsidRPr="001D5EA3" w14:paraId="0DE6D8F4" w14:textId="77777777" w:rsidTr="00BF6E1D">
                    <w:trPr>
                      <w:trHeight w:val="190"/>
                      <w:jc w:val="center"/>
                    </w:trPr>
                    <w:tc>
                      <w:tcPr>
                        <w:tcW w:w="807" w:type="pct"/>
                      </w:tcPr>
                      <w:p w14:paraId="7D731AD2" w14:textId="77777777" w:rsidR="00C16223" w:rsidRPr="001D5EA3" w:rsidRDefault="00C16223" w:rsidP="00A1233D">
                        <w:pPr>
                          <w:spacing w:before="20" w:after="20"/>
                          <w:suppressOverlap/>
                          <w:jc w:val="left"/>
                          <w:rPr>
                            <w:b/>
                            <w:sz w:val="16"/>
                            <w:szCs w:val="16"/>
                          </w:rPr>
                        </w:pPr>
                        <w:r w:rsidRPr="001D5EA3">
                          <w:rPr>
                            <w:b/>
                            <w:sz w:val="16"/>
                            <w:szCs w:val="16"/>
                          </w:rPr>
                          <w:t>x-Small</w:t>
                        </w:r>
                      </w:p>
                    </w:tc>
                    <w:tc>
                      <w:tcPr>
                        <w:tcW w:w="697" w:type="pct"/>
                        <w:vAlign w:val="center"/>
                      </w:tcPr>
                      <w:p w14:paraId="7194ED85" w14:textId="77777777" w:rsidR="00C16223" w:rsidRPr="001D5EA3" w:rsidRDefault="00C16223" w:rsidP="00C94BAE">
                        <w:pPr>
                          <w:jc w:val="right"/>
                          <w:rPr>
                            <w:sz w:val="16"/>
                            <w:szCs w:val="16"/>
                          </w:rPr>
                        </w:pPr>
                        <w:r w:rsidRPr="001D5EA3">
                          <w:rPr>
                            <w:rFonts w:eastAsia="Times New Roman"/>
                            <w:color w:val="000000"/>
                            <w:sz w:val="16"/>
                            <w:szCs w:val="16"/>
                          </w:rPr>
                          <w:t>7702</w:t>
                        </w:r>
                      </w:p>
                    </w:tc>
                    <w:tc>
                      <w:tcPr>
                        <w:tcW w:w="700" w:type="pct"/>
                        <w:vAlign w:val="center"/>
                      </w:tcPr>
                      <w:p w14:paraId="7968E9C5" w14:textId="77777777" w:rsidR="00C16223" w:rsidRPr="001D5EA3" w:rsidRDefault="00C16223" w:rsidP="00C94BAE">
                        <w:pPr>
                          <w:jc w:val="right"/>
                          <w:rPr>
                            <w:sz w:val="16"/>
                            <w:szCs w:val="16"/>
                          </w:rPr>
                        </w:pPr>
                        <w:r w:rsidRPr="001D5EA3">
                          <w:rPr>
                            <w:rFonts w:eastAsia="Times New Roman"/>
                            <w:color w:val="000000"/>
                            <w:sz w:val="16"/>
                            <w:szCs w:val="16"/>
                          </w:rPr>
                          <w:t>23%</w:t>
                        </w:r>
                      </w:p>
                    </w:tc>
                    <w:tc>
                      <w:tcPr>
                        <w:tcW w:w="696" w:type="pct"/>
                        <w:vAlign w:val="center"/>
                      </w:tcPr>
                      <w:p w14:paraId="65E72E85" w14:textId="77777777" w:rsidR="00C16223" w:rsidRPr="001D5EA3" w:rsidRDefault="00C16223" w:rsidP="00C94BAE">
                        <w:pPr>
                          <w:jc w:val="right"/>
                          <w:rPr>
                            <w:sz w:val="16"/>
                            <w:szCs w:val="16"/>
                          </w:rPr>
                        </w:pPr>
                        <w:r w:rsidRPr="001D5EA3">
                          <w:rPr>
                            <w:rFonts w:eastAsia="Times New Roman"/>
                            <w:color w:val="000000"/>
                            <w:sz w:val="16"/>
                            <w:szCs w:val="16"/>
                          </w:rPr>
                          <w:t>3967</w:t>
                        </w:r>
                      </w:p>
                    </w:tc>
                    <w:tc>
                      <w:tcPr>
                        <w:tcW w:w="700" w:type="pct"/>
                        <w:vAlign w:val="center"/>
                      </w:tcPr>
                      <w:p w14:paraId="70F09C59" w14:textId="77777777" w:rsidR="00C16223" w:rsidRPr="001D5EA3" w:rsidRDefault="00C16223" w:rsidP="00C94BAE">
                        <w:pPr>
                          <w:jc w:val="right"/>
                          <w:rPr>
                            <w:sz w:val="16"/>
                            <w:szCs w:val="16"/>
                          </w:rPr>
                        </w:pPr>
                        <w:r w:rsidRPr="001D5EA3">
                          <w:rPr>
                            <w:rFonts w:eastAsia="Times New Roman"/>
                            <w:color w:val="000000"/>
                            <w:sz w:val="16"/>
                            <w:szCs w:val="16"/>
                          </w:rPr>
                          <w:t>12%</w:t>
                        </w:r>
                      </w:p>
                    </w:tc>
                    <w:tc>
                      <w:tcPr>
                        <w:tcW w:w="696" w:type="pct"/>
                        <w:vAlign w:val="center"/>
                      </w:tcPr>
                      <w:p w14:paraId="107BD44C" w14:textId="77777777" w:rsidR="00C16223" w:rsidRPr="001D5EA3" w:rsidRDefault="00C16223" w:rsidP="00C94BAE">
                        <w:pPr>
                          <w:jc w:val="right"/>
                          <w:rPr>
                            <w:sz w:val="16"/>
                            <w:szCs w:val="16"/>
                          </w:rPr>
                        </w:pPr>
                        <w:r w:rsidRPr="001D5EA3">
                          <w:rPr>
                            <w:rFonts w:eastAsia="Times New Roman"/>
                            <w:color w:val="000000"/>
                            <w:sz w:val="16"/>
                            <w:szCs w:val="16"/>
                          </w:rPr>
                          <w:t>4327</w:t>
                        </w:r>
                      </w:p>
                    </w:tc>
                    <w:tc>
                      <w:tcPr>
                        <w:tcW w:w="704" w:type="pct"/>
                        <w:vAlign w:val="center"/>
                      </w:tcPr>
                      <w:p w14:paraId="798C13F7" w14:textId="77777777" w:rsidR="00C16223" w:rsidRPr="001D5EA3" w:rsidRDefault="00C16223" w:rsidP="00C94BAE">
                        <w:pPr>
                          <w:jc w:val="right"/>
                          <w:rPr>
                            <w:sz w:val="16"/>
                            <w:szCs w:val="16"/>
                          </w:rPr>
                        </w:pPr>
                        <w:r w:rsidRPr="001D5EA3">
                          <w:rPr>
                            <w:rFonts w:eastAsia="Times New Roman"/>
                            <w:color w:val="000000"/>
                            <w:sz w:val="16"/>
                            <w:szCs w:val="16"/>
                          </w:rPr>
                          <w:t>13%</w:t>
                        </w:r>
                      </w:p>
                    </w:tc>
                  </w:tr>
                  <w:tr w:rsidR="00C16223" w:rsidRPr="001D5EA3" w14:paraId="5B64C042" w14:textId="77777777" w:rsidTr="00BF6E1D">
                    <w:trPr>
                      <w:trHeight w:val="210"/>
                      <w:jc w:val="center"/>
                    </w:trPr>
                    <w:tc>
                      <w:tcPr>
                        <w:tcW w:w="807" w:type="pct"/>
                      </w:tcPr>
                      <w:p w14:paraId="6C1DC39B" w14:textId="77777777" w:rsidR="00C16223" w:rsidRPr="001D5EA3" w:rsidRDefault="00C16223" w:rsidP="00A1233D">
                        <w:pPr>
                          <w:spacing w:before="20" w:after="20"/>
                          <w:suppressOverlap/>
                          <w:jc w:val="left"/>
                          <w:rPr>
                            <w:b/>
                            <w:sz w:val="16"/>
                            <w:szCs w:val="16"/>
                          </w:rPr>
                        </w:pPr>
                        <w:r w:rsidRPr="001D5EA3">
                          <w:rPr>
                            <w:b/>
                            <w:sz w:val="16"/>
                            <w:szCs w:val="16"/>
                          </w:rPr>
                          <w:t>Small</w:t>
                        </w:r>
                      </w:p>
                    </w:tc>
                    <w:tc>
                      <w:tcPr>
                        <w:tcW w:w="697" w:type="pct"/>
                        <w:vAlign w:val="center"/>
                      </w:tcPr>
                      <w:p w14:paraId="30F2C3A5" w14:textId="77777777" w:rsidR="00C16223" w:rsidRPr="001D5EA3" w:rsidRDefault="00C16223" w:rsidP="00C94BAE">
                        <w:pPr>
                          <w:jc w:val="right"/>
                          <w:rPr>
                            <w:sz w:val="16"/>
                            <w:szCs w:val="16"/>
                          </w:rPr>
                        </w:pPr>
                        <w:r w:rsidRPr="001D5EA3">
                          <w:rPr>
                            <w:rFonts w:eastAsia="Times New Roman"/>
                            <w:color w:val="000000"/>
                            <w:sz w:val="16"/>
                            <w:szCs w:val="16"/>
                          </w:rPr>
                          <w:t>16754</w:t>
                        </w:r>
                      </w:p>
                    </w:tc>
                    <w:tc>
                      <w:tcPr>
                        <w:tcW w:w="700" w:type="pct"/>
                        <w:vAlign w:val="center"/>
                      </w:tcPr>
                      <w:p w14:paraId="6C486C34" w14:textId="77777777" w:rsidR="00C16223" w:rsidRPr="001D5EA3" w:rsidRDefault="00C16223" w:rsidP="00C94BAE">
                        <w:pPr>
                          <w:jc w:val="right"/>
                          <w:rPr>
                            <w:sz w:val="16"/>
                            <w:szCs w:val="16"/>
                          </w:rPr>
                        </w:pPr>
                        <w:r w:rsidRPr="001D5EA3">
                          <w:rPr>
                            <w:rFonts w:eastAsia="Times New Roman"/>
                            <w:color w:val="000000"/>
                            <w:sz w:val="16"/>
                            <w:szCs w:val="16"/>
                          </w:rPr>
                          <w:t>50%</w:t>
                        </w:r>
                      </w:p>
                    </w:tc>
                    <w:tc>
                      <w:tcPr>
                        <w:tcW w:w="696" w:type="pct"/>
                        <w:vAlign w:val="center"/>
                      </w:tcPr>
                      <w:p w14:paraId="13F7E7E8" w14:textId="77777777" w:rsidR="00C16223" w:rsidRPr="001D5EA3" w:rsidRDefault="00C16223" w:rsidP="00C94BAE">
                        <w:pPr>
                          <w:jc w:val="right"/>
                          <w:rPr>
                            <w:sz w:val="16"/>
                            <w:szCs w:val="16"/>
                          </w:rPr>
                        </w:pPr>
                        <w:r w:rsidRPr="001D5EA3">
                          <w:rPr>
                            <w:rFonts w:eastAsia="Times New Roman"/>
                            <w:color w:val="000000"/>
                            <w:sz w:val="16"/>
                            <w:szCs w:val="16"/>
                          </w:rPr>
                          <w:t>12523</w:t>
                        </w:r>
                      </w:p>
                    </w:tc>
                    <w:tc>
                      <w:tcPr>
                        <w:tcW w:w="700" w:type="pct"/>
                        <w:vAlign w:val="center"/>
                      </w:tcPr>
                      <w:p w14:paraId="2888653B" w14:textId="77777777" w:rsidR="00C16223" w:rsidRPr="001D5EA3" w:rsidRDefault="00C16223" w:rsidP="00C94BAE">
                        <w:pPr>
                          <w:jc w:val="right"/>
                          <w:rPr>
                            <w:sz w:val="16"/>
                            <w:szCs w:val="16"/>
                          </w:rPr>
                        </w:pPr>
                        <w:r w:rsidRPr="001D5EA3">
                          <w:rPr>
                            <w:rFonts w:eastAsia="Times New Roman"/>
                            <w:color w:val="000000"/>
                            <w:sz w:val="16"/>
                            <w:szCs w:val="16"/>
                          </w:rPr>
                          <w:t>37%</w:t>
                        </w:r>
                      </w:p>
                    </w:tc>
                    <w:tc>
                      <w:tcPr>
                        <w:tcW w:w="696" w:type="pct"/>
                        <w:vAlign w:val="center"/>
                      </w:tcPr>
                      <w:p w14:paraId="09A4F797" w14:textId="77777777" w:rsidR="00C16223" w:rsidRPr="001D5EA3" w:rsidRDefault="00C16223" w:rsidP="00C94BAE">
                        <w:pPr>
                          <w:jc w:val="right"/>
                          <w:rPr>
                            <w:sz w:val="16"/>
                            <w:szCs w:val="16"/>
                          </w:rPr>
                        </w:pPr>
                        <w:r w:rsidRPr="001D5EA3">
                          <w:rPr>
                            <w:rFonts w:eastAsia="Times New Roman"/>
                            <w:color w:val="000000"/>
                            <w:sz w:val="16"/>
                            <w:szCs w:val="16"/>
                          </w:rPr>
                          <w:t>15184</w:t>
                        </w:r>
                      </w:p>
                    </w:tc>
                    <w:tc>
                      <w:tcPr>
                        <w:tcW w:w="704" w:type="pct"/>
                        <w:vAlign w:val="center"/>
                      </w:tcPr>
                      <w:p w14:paraId="18BB1015" w14:textId="77777777" w:rsidR="00C16223" w:rsidRPr="001D5EA3" w:rsidRDefault="00C16223" w:rsidP="00C94BAE">
                        <w:pPr>
                          <w:jc w:val="right"/>
                          <w:rPr>
                            <w:sz w:val="16"/>
                            <w:szCs w:val="16"/>
                          </w:rPr>
                        </w:pPr>
                        <w:r w:rsidRPr="001D5EA3">
                          <w:rPr>
                            <w:rFonts w:eastAsia="Times New Roman"/>
                            <w:color w:val="000000"/>
                            <w:sz w:val="16"/>
                            <w:szCs w:val="16"/>
                          </w:rPr>
                          <w:t>45%</w:t>
                        </w:r>
                      </w:p>
                    </w:tc>
                  </w:tr>
                  <w:tr w:rsidR="00C16223" w:rsidRPr="001D5EA3" w14:paraId="199F3F46" w14:textId="77777777" w:rsidTr="00BF6E1D">
                    <w:trPr>
                      <w:trHeight w:val="210"/>
                      <w:jc w:val="center"/>
                    </w:trPr>
                    <w:tc>
                      <w:tcPr>
                        <w:tcW w:w="807" w:type="pct"/>
                      </w:tcPr>
                      <w:p w14:paraId="43307A85" w14:textId="77777777" w:rsidR="00C16223" w:rsidRPr="001D5EA3" w:rsidRDefault="00C16223" w:rsidP="00A1233D">
                        <w:pPr>
                          <w:spacing w:before="20" w:after="20"/>
                          <w:suppressOverlap/>
                          <w:jc w:val="left"/>
                          <w:rPr>
                            <w:b/>
                            <w:sz w:val="16"/>
                            <w:szCs w:val="16"/>
                          </w:rPr>
                        </w:pPr>
                        <w:r w:rsidRPr="001D5EA3">
                          <w:rPr>
                            <w:b/>
                            <w:sz w:val="16"/>
                            <w:szCs w:val="16"/>
                          </w:rPr>
                          <w:t>Median</w:t>
                        </w:r>
                      </w:p>
                    </w:tc>
                    <w:tc>
                      <w:tcPr>
                        <w:tcW w:w="697" w:type="pct"/>
                        <w:vAlign w:val="center"/>
                      </w:tcPr>
                      <w:p w14:paraId="639F6FC8" w14:textId="77777777" w:rsidR="00C16223" w:rsidRPr="001D5EA3" w:rsidRDefault="00C16223" w:rsidP="00C94BAE">
                        <w:pPr>
                          <w:jc w:val="right"/>
                          <w:rPr>
                            <w:sz w:val="16"/>
                            <w:szCs w:val="16"/>
                          </w:rPr>
                        </w:pPr>
                        <w:r w:rsidRPr="001D5EA3">
                          <w:rPr>
                            <w:rFonts w:eastAsia="Times New Roman"/>
                            <w:color w:val="000000"/>
                            <w:sz w:val="16"/>
                            <w:szCs w:val="16"/>
                          </w:rPr>
                          <w:t>3297</w:t>
                        </w:r>
                      </w:p>
                    </w:tc>
                    <w:tc>
                      <w:tcPr>
                        <w:tcW w:w="700" w:type="pct"/>
                        <w:vAlign w:val="center"/>
                      </w:tcPr>
                      <w:p w14:paraId="76902FC2" w14:textId="77777777" w:rsidR="00C16223" w:rsidRPr="001D5EA3" w:rsidRDefault="00C16223" w:rsidP="00C94BAE">
                        <w:pPr>
                          <w:jc w:val="right"/>
                          <w:rPr>
                            <w:sz w:val="16"/>
                            <w:szCs w:val="16"/>
                          </w:rPr>
                        </w:pPr>
                        <w:r w:rsidRPr="001D5EA3">
                          <w:rPr>
                            <w:rFonts w:eastAsia="Times New Roman"/>
                            <w:color w:val="000000"/>
                            <w:sz w:val="16"/>
                            <w:szCs w:val="16"/>
                          </w:rPr>
                          <w:t>10%</w:t>
                        </w:r>
                      </w:p>
                    </w:tc>
                    <w:tc>
                      <w:tcPr>
                        <w:tcW w:w="696" w:type="pct"/>
                        <w:vAlign w:val="center"/>
                      </w:tcPr>
                      <w:p w14:paraId="51206BAF" w14:textId="77777777" w:rsidR="00C16223" w:rsidRPr="001D5EA3" w:rsidRDefault="00C16223" w:rsidP="00C94BAE">
                        <w:pPr>
                          <w:jc w:val="right"/>
                          <w:rPr>
                            <w:sz w:val="16"/>
                            <w:szCs w:val="16"/>
                          </w:rPr>
                        </w:pPr>
                        <w:r w:rsidRPr="001D5EA3">
                          <w:rPr>
                            <w:rFonts w:eastAsia="Times New Roman"/>
                            <w:color w:val="000000"/>
                            <w:sz w:val="16"/>
                            <w:szCs w:val="16"/>
                          </w:rPr>
                          <w:t>4487</w:t>
                        </w:r>
                      </w:p>
                    </w:tc>
                    <w:tc>
                      <w:tcPr>
                        <w:tcW w:w="700" w:type="pct"/>
                        <w:vAlign w:val="center"/>
                      </w:tcPr>
                      <w:p w14:paraId="63CFFABA" w14:textId="77777777" w:rsidR="00C16223" w:rsidRPr="001D5EA3" w:rsidRDefault="00C16223" w:rsidP="00C94BAE">
                        <w:pPr>
                          <w:jc w:val="right"/>
                          <w:rPr>
                            <w:sz w:val="16"/>
                            <w:szCs w:val="16"/>
                          </w:rPr>
                        </w:pPr>
                        <w:r w:rsidRPr="001D5EA3">
                          <w:rPr>
                            <w:rFonts w:eastAsia="Times New Roman"/>
                            <w:color w:val="000000"/>
                            <w:sz w:val="16"/>
                            <w:szCs w:val="16"/>
                          </w:rPr>
                          <w:t>13%</w:t>
                        </w:r>
                      </w:p>
                    </w:tc>
                    <w:tc>
                      <w:tcPr>
                        <w:tcW w:w="696" w:type="pct"/>
                        <w:vAlign w:val="center"/>
                      </w:tcPr>
                      <w:p w14:paraId="79B00DF6" w14:textId="77777777" w:rsidR="00C16223" w:rsidRPr="001D5EA3" w:rsidRDefault="00C16223" w:rsidP="00C94BAE">
                        <w:pPr>
                          <w:jc w:val="right"/>
                          <w:rPr>
                            <w:sz w:val="16"/>
                            <w:szCs w:val="16"/>
                          </w:rPr>
                        </w:pPr>
                        <w:r w:rsidRPr="001D5EA3">
                          <w:rPr>
                            <w:rFonts w:eastAsia="Times New Roman"/>
                            <w:color w:val="000000"/>
                            <w:sz w:val="16"/>
                            <w:szCs w:val="16"/>
                          </w:rPr>
                          <w:t>4929</w:t>
                        </w:r>
                      </w:p>
                    </w:tc>
                    <w:tc>
                      <w:tcPr>
                        <w:tcW w:w="704" w:type="pct"/>
                        <w:vAlign w:val="center"/>
                      </w:tcPr>
                      <w:p w14:paraId="72148E2D" w14:textId="77777777" w:rsidR="00C16223" w:rsidRPr="001D5EA3" w:rsidRDefault="00C16223" w:rsidP="00C94BAE">
                        <w:pPr>
                          <w:jc w:val="right"/>
                          <w:rPr>
                            <w:sz w:val="16"/>
                            <w:szCs w:val="16"/>
                          </w:rPr>
                        </w:pPr>
                        <w:r w:rsidRPr="001D5EA3">
                          <w:rPr>
                            <w:rFonts w:eastAsia="Times New Roman"/>
                            <w:color w:val="000000"/>
                            <w:sz w:val="16"/>
                            <w:szCs w:val="16"/>
                          </w:rPr>
                          <w:t>15%</w:t>
                        </w:r>
                      </w:p>
                    </w:tc>
                  </w:tr>
                  <w:tr w:rsidR="00C16223" w:rsidRPr="001D5EA3" w14:paraId="2AEFD5A2" w14:textId="77777777" w:rsidTr="00BF6E1D">
                    <w:trPr>
                      <w:trHeight w:val="210"/>
                      <w:jc w:val="center"/>
                    </w:trPr>
                    <w:tc>
                      <w:tcPr>
                        <w:tcW w:w="807" w:type="pct"/>
                      </w:tcPr>
                      <w:p w14:paraId="0D4B1BB4" w14:textId="77777777" w:rsidR="00C16223" w:rsidRPr="001D5EA3" w:rsidRDefault="00C16223" w:rsidP="00A1233D">
                        <w:pPr>
                          <w:spacing w:before="20" w:after="20"/>
                          <w:suppressOverlap/>
                          <w:jc w:val="left"/>
                          <w:rPr>
                            <w:b/>
                            <w:sz w:val="16"/>
                            <w:szCs w:val="16"/>
                          </w:rPr>
                        </w:pPr>
                        <w:r w:rsidRPr="001D5EA3">
                          <w:rPr>
                            <w:b/>
                            <w:sz w:val="16"/>
                            <w:szCs w:val="16"/>
                          </w:rPr>
                          <w:t>Large</w:t>
                        </w:r>
                      </w:p>
                    </w:tc>
                    <w:tc>
                      <w:tcPr>
                        <w:tcW w:w="697" w:type="pct"/>
                        <w:vAlign w:val="center"/>
                      </w:tcPr>
                      <w:p w14:paraId="622C7AA8" w14:textId="77777777" w:rsidR="00C16223" w:rsidRPr="001D5EA3" w:rsidRDefault="00C16223" w:rsidP="00C94BAE">
                        <w:pPr>
                          <w:jc w:val="right"/>
                          <w:rPr>
                            <w:sz w:val="16"/>
                            <w:szCs w:val="16"/>
                          </w:rPr>
                        </w:pPr>
                        <w:r w:rsidRPr="001D5EA3">
                          <w:rPr>
                            <w:rFonts w:eastAsia="Times New Roman"/>
                            <w:color w:val="000000"/>
                            <w:sz w:val="16"/>
                            <w:szCs w:val="16"/>
                          </w:rPr>
                          <w:t>1704</w:t>
                        </w:r>
                      </w:p>
                    </w:tc>
                    <w:tc>
                      <w:tcPr>
                        <w:tcW w:w="700" w:type="pct"/>
                        <w:vAlign w:val="center"/>
                      </w:tcPr>
                      <w:p w14:paraId="5F6A7438" w14:textId="77777777" w:rsidR="00C16223" w:rsidRPr="001D5EA3" w:rsidRDefault="00C16223" w:rsidP="00C94BAE">
                        <w:pPr>
                          <w:jc w:val="right"/>
                          <w:rPr>
                            <w:sz w:val="16"/>
                            <w:szCs w:val="16"/>
                          </w:rPr>
                        </w:pPr>
                        <w:r w:rsidRPr="001D5EA3">
                          <w:rPr>
                            <w:rFonts w:eastAsia="Times New Roman"/>
                            <w:color w:val="000000"/>
                            <w:sz w:val="16"/>
                            <w:szCs w:val="16"/>
                          </w:rPr>
                          <w:t>5%</w:t>
                        </w:r>
                      </w:p>
                    </w:tc>
                    <w:tc>
                      <w:tcPr>
                        <w:tcW w:w="696" w:type="pct"/>
                        <w:vAlign w:val="center"/>
                      </w:tcPr>
                      <w:p w14:paraId="27B6F10F" w14:textId="77777777" w:rsidR="00C16223" w:rsidRPr="001D5EA3" w:rsidRDefault="00C16223" w:rsidP="00C94BAE">
                        <w:pPr>
                          <w:jc w:val="right"/>
                          <w:rPr>
                            <w:sz w:val="16"/>
                            <w:szCs w:val="16"/>
                          </w:rPr>
                        </w:pPr>
                        <w:r w:rsidRPr="001D5EA3">
                          <w:rPr>
                            <w:rFonts w:eastAsia="Times New Roman"/>
                            <w:color w:val="000000"/>
                            <w:sz w:val="16"/>
                            <w:szCs w:val="16"/>
                          </w:rPr>
                          <w:t>2279</w:t>
                        </w:r>
                      </w:p>
                    </w:tc>
                    <w:tc>
                      <w:tcPr>
                        <w:tcW w:w="700" w:type="pct"/>
                        <w:vAlign w:val="center"/>
                      </w:tcPr>
                      <w:p w14:paraId="304A89F7" w14:textId="77777777" w:rsidR="00C16223" w:rsidRPr="001D5EA3" w:rsidRDefault="00C16223" w:rsidP="00C94BAE">
                        <w:pPr>
                          <w:jc w:val="right"/>
                          <w:rPr>
                            <w:sz w:val="16"/>
                            <w:szCs w:val="16"/>
                          </w:rPr>
                        </w:pPr>
                        <w:r w:rsidRPr="001D5EA3">
                          <w:rPr>
                            <w:rFonts w:eastAsia="Times New Roman"/>
                            <w:color w:val="000000"/>
                            <w:sz w:val="16"/>
                            <w:szCs w:val="16"/>
                          </w:rPr>
                          <w:t>7%</w:t>
                        </w:r>
                      </w:p>
                    </w:tc>
                    <w:tc>
                      <w:tcPr>
                        <w:tcW w:w="696" w:type="pct"/>
                        <w:vAlign w:val="center"/>
                      </w:tcPr>
                      <w:p w14:paraId="0C73644F" w14:textId="77777777" w:rsidR="00C16223" w:rsidRPr="001D5EA3" w:rsidRDefault="00C16223" w:rsidP="00C94BAE">
                        <w:pPr>
                          <w:jc w:val="right"/>
                          <w:rPr>
                            <w:sz w:val="16"/>
                            <w:szCs w:val="16"/>
                          </w:rPr>
                        </w:pPr>
                        <w:r w:rsidRPr="001D5EA3">
                          <w:rPr>
                            <w:rFonts w:eastAsia="Times New Roman"/>
                            <w:color w:val="000000"/>
                            <w:sz w:val="16"/>
                            <w:szCs w:val="16"/>
                          </w:rPr>
                          <w:t>2172</w:t>
                        </w:r>
                      </w:p>
                    </w:tc>
                    <w:tc>
                      <w:tcPr>
                        <w:tcW w:w="704" w:type="pct"/>
                        <w:vAlign w:val="center"/>
                      </w:tcPr>
                      <w:p w14:paraId="41DBDE66" w14:textId="77777777" w:rsidR="00C16223" w:rsidRPr="001D5EA3" w:rsidRDefault="00C16223" w:rsidP="00C94BAE">
                        <w:pPr>
                          <w:jc w:val="right"/>
                          <w:rPr>
                            <w:sz w:val="16"/>
                            <w:szCs w:val="16"/>
                          </w:rPr>
                        </w:pPr>
                        <w:r w:rsidRPr="001D5EA3">
                          <w:rPr>
                            <w:rFonts w:eastAsia="Times New Roman"/>
                            <w:color w:val="000000"/>
                            <w:sz w:val="16"/>
                            <w:szCs w:val="16"/>
                          </w:rPr>
                          <w:t>6%</w:t>
                        </w:r>
                      </w:p>
                    </w:tc>
                  </w:tr>
                  <w:tr w:rsidR="00C16223" w:rsidRPr="001D5EA3" w14:paraId="7BBDF665" w14:textId="77777777" w:rsidTr="00BF6E1D">
                    <w:trPr>
                      <w:trHeight w:val="210"/>
                      <w:jc w:val="center"/>
                    </w:trPr>
                    <w:tc>
                      <w:tcPr>
                        <w:tcW w:w="807" w:type="pct"/>
                      </w:tcPr>
                      <w:p w14:paraId="4DE374E1" w14:textId="77777777" w:rsidR="00C16223" w:rsidRPr="001D5EA3" w:rsidRDefault="00C16223" w:rsidP="00A1233D">
                        <w:pPr>
                          <w:spacing w:before="20" w:after="20"/>
                          <w:suppressOverlap/>
                          <w:jc w:val="left"/>
                          <w:rPr>
                            <w:b/>
                            <w:sz w:val="16"/>
                            <w:szCs w:val="16"/>
                          </w:rPr>
                        </w:pPr>
                        <w:r w:rsidRPr="001D5EA3">
                          <w:rPr>
                            <w:b/>
                            <w:sz w:val="16"/>
                            <w:szCs w:val="16"/>
                          </w:rPr>
                          <w:t>x-Large</w:t>
                        </w:r>
                      </w:p>
                    </w:tc>
                    <w:tc>
                      <w:tcPr>
                        <w:tcW w:w="697" w:type="pct"/>
                        <w:vAlign w:val="center"/>
                      </w:tcPr>
                      <w:p w14:paraId="033B528C" w14:textId="77777777" w:rsidR="00C16223" w:rsidRPr="001D5EA3" w:rsidRDefault="00C16223" w:rsidP="00C94BAE">
                        <w:pPr>
                          <w:jc w:val="right"/>
                          <w:rPr>
                            <w:sz w:val="16"/>
                            <w:szCs w:val="16"/>
                          </w:rPr>
                        </w:pPr>
                        <w:r w:rsidRPr="001D5EA3">
                          <w:rPr>
                            <w:rFonts w:eastAsia="Times New Roman"/>
                            <w:color w:val="000000"/>
                            <w:sz w:val="16"/>
                            <w:szCs w:val="16"/>
                          </w:rPr>
                          <w:t>3772</w:t>
                        </w:r>
                      </w:p>
                    </w:tc>
                    <w:tc>
                      <w:tcPr>
                        <w:tcW w:w="700" w:type="pct"/>
                        <w:vAlign w:val="center"/>
                      </w:tcPr>
                      <w:p w14:paraId="15DA7963" w14:textId="77777777" w:rsidR="00C16223" w:rsidRPr="001D5EA3" w:rsidRDefault="00C16223" w:rsidP="00C94BAE">
                        <w:pPr>
                          <w:jc w:val="right"/>
                          <w:rPr>
                            <w:sz w:val="16"/>
                            <w:szCs w:val="16"/>
                          </w:rPr>
                        </w:pPr>
                        <w:r w:rsidRPr="001D5EA3">
                          <w:rPr>
                            <w:rFonts w:eastAsia="Times New Roman"/>
                            <w:color w:val="000000"/>
                            <w:sz w:val="16"/>
                            <w:szCs w:val="16"/>
                          </w:rPr>
                          <w:t>11%</w:t>
                        </w:r>
                      </w:p>
                    </w:tc>
                    <w:tc>
                      <w:tcPr>
                        <w:tcW w:w="696" w:type="pct"/>
                        <w:vAlign w:val="center"/>
                      </w:tcPr>
                      <w:p w14:paraId="473867DF" w14:textId="77777777" w:rsidR="00C16223" w:rsidRPr="001D5EA3" w:rsidRDefault="00C16223" w:rsidP="00C94BAE">
                        <w:pPr>
                          <w:jc w:val="right"/>
                          <w:rPr>
                            <w:sz w:val="16"/>
                            <w:szCs w:val="16"/>
                          </w:rPr>
                        </w:pPr>
                        <w:r w:rsidRPr="001D5EA3">
                          <w:rPr>
                            <w:rFonts w:eastAsia="Times New Roman"/>
                            <w:color w:val="000000"/>
                            <w:sz w:val="16"/>
                            <w:szCs w:val="16"/>
                          </w:rPr>
                          <w:t>10332</w:t>
                        </w:r>
                      </w:p>
                    </w:tc>
                    <w:tc>
                      <w:tcPr>
                        <w:tcW w:w="700" w:type="pct"/>
                        <w:vAlign w:val="center"/>
                      </w:tcPr>
                      <w:p w14:paraId="59F5A090" w14:textId="77777777" w:rsidR="00C16223" w:rsidRPr="001D5EA3" w:rsidRDefault="00C16223" w:rsidP="00C94BAE">
                        <w:pPr>
                          <w:jc w:val="right"/>
                          <w:rPr>
                            <w:sz w:val="16"/>
                            <w:szCs w:val="16"/>
                          </w:rPr>
                        </w:pPr>
                        <w:r w:rsidRPr="001D5EA3">
                          <w:rPr>
                            <w:rFonts w:eastAsia="Times New Roman"/>
                            <w:color w:val="000000"/>
                            <w:sz w:val="16"/>
                            <w:szCs w:val="16"/>
                          </w:rPr>
                          <w:t>31%</w:t>
                        </w:r>
                      </w:p>
                    </w:tc>
                    <w:tc>
                      <w:tcPr>
                        <w:tcW w:w="696" w:type="pct"/>
                        <w:vAlign w:val="center"/>
                      </w:tcPr>
                      <w:p w14:paraId="70192F57" w14:textId="77777777" w:rsidR="00C16223" w:rsidRPr="001D5EA3" w:rsidRDefault="00C16223" w:rsidP="00C94BAE">
                        <w:pPr>
                          <w:jc w:val="right"/>
                          <w:rPr>
                            <w:sz w:val="16"/>
                            <w:szCs w:val="16"/>
                          </w:rPr>
                        </w:pPr>
                        <w:r w:rsidRPr="001D5EA3">
                          <w:rPr>
                            <w:rFonts w:eastAsia="Times New Roman"/>
                            <w:color w:val="000000"/>
                            <w:sz w:val="16"/>
                            <w:szCs w:val="16"/>
                          </w:rPr>
                          <w:t>6976</w:t>
                        </w:r>
                      </w:p>
                    </w:tc>
                    <w:tc>
                      <w:tcPr>
                        <w:tcW w:w="704" w:type="pct"/>
                        <w:vAlign w:val="center"/>
                      </w:tcPr>
                      <w:p w14:paraId="113A117F" w14:textId="77777777" w:rsidR="00C16223" w:rsidRPr="001D5EA3" w:rsidRDefault="00C16223" w:rsidP="00C94BAE">
                        <w:pPr>
                          <w:jc w:val="right"/>
                          <w:rPr>
                            <w:sz w:val="16"/>
                            <w:szCs w:val="16"/>
                          </w:rPr>
                        </w:pPr>
                        <w:r w:rsidRPr="001D5EA3">
                          <w:rPr>
                            <w:rFonts w:eastAsia="Times New Roman"/>
                            <w:color w:val="000000"/>
                            <w:sz w:val="16"/>
                            <w:szCs w:val="16"/>
                          </w:rPr>
                          <w:t>21%</w:t>
                        </w:r>
                      </w:p>
                    </w:tc>
                  </w:tr>
                </w:tbl>
                <w:p w14:paraId="41A288E9" w14:textId="12E3D3B8" w:rsidR="00C16223" w:rsidRPr="001D5EA3" w:rsidRDefault="00C16223" w:rsidP="00275BD5">
                  <w:pPr>
                    <w:pStyle w:val="Figure"/>
                  </w:pPr>
                  <w:r>
                    <w:t>Table 8</w:t>
                  </w:r>
                  <w:r w:rsidRPr="001D5EA3">
                    <w:t xml:space="preserve">. </w:t>
                  </w:r>
                  <w:r w:rsidRPr="001D5EA3">
                    <w:rPr>
                      <w:i/>
                    </w:rPr>
                    <w:t>GIMP</w:t>
                  </w:r>
                  <w:r w:rsidRPr="001D5EA3">
                    <w:t xml:space="preserve"> commits categorized by size for each of the three commit size metrics. </w:t>
                  </w:r>
                </w:p>
                <w:p w14:paraId="5B499035" w14:textId="5895D14C" w:rsidR="00C16223" w:rsidRPr="00B57EB1" w:rsidRDefault="00C16223" w:rsidP="009B759E">
                  <w:pPr>
                    <w:pStyle w:val="Figure"/>
                  </w:pPr>
                </w:p>
              </w:txbxContent>
            </v:textbox>
            <w10:wrap type="square" anchorx="margin" anchory="margin"/>
          </v:shape>
        </w:pict>
      </w:r>
      <w:r w:rsidR="00853717">
        <w:t xml:space="preserve">Table </w:t>
      </w:r>
      <w:r w:rsidR="00F81AB6">
        <w:t>5</w:t>
      </w:r>
      <w:r w:rsidR="007F28AE" w:rsidRPr="000F30B0">
        <w:t xml:space="preserve">. </w:t>
      </w:r>
      <w:proofErr w:type="gramStart"/>
      <w:r w:rsidR="007F28AE" w:rsidRPr="000F30B0">
        <w:t xml:space="preserve">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as calculated for all projects.</w:t>
      </w:r>
      <w:proofErr w:type="gramEnd"/>
    </w:p>
    <w:p w14:paraId="74EBFE46" w14:textId="00F25513" w:rsidR="0018494B" w:rsidRDefault="0018494B" w:rsidP="0018494B">
      <w:pPr>
        <w:pStyle w:val="NormalText"/>
      </w:pPr>
      <w:r>
        <w:lastRenderedPageBreak/>
        <w:t>The correlation coefficient and coefficient of determinat</w:t>
      </w:r>
      <w:r w:rsidR="00F81AB6">
        <w:t>ion for gcc are shown in Table 5</w:t>
      </w:r>
      <w:r>
        <w:t xml:space="preserve">. </w:t>
      </w:r>
      <w:r w:rsidR="00496BD1">
        <w:t>It can be seen that</w:t>
      </w:r>
      <w:r>
        <w:t xml:space="preserve"> all correlation coefficients </w:t>
      </w:r>
      <w:r w:rsidR="00C953C1">
        <w:t xml:space="preserve">for </w:t>
      </w:r>
      <w:proofErr w:type="spellStart"/>
      <w:r w:rsidR="00C953C1">
        <w:t>gcc</w:t>
      </w:r>
      <w:proofErr w:type="spellEnd"/>
      <w:r w:rsidR="00C953C1">
        <w:t xml:space="preserve"> </w:t>
      </w:r>
      <w:r>
        <w:t>are above 0.96. This means that all relationships between files and lines, files and hunks, and hunks and lines are strongly linearly correlated. Over 92% of the variants can be explained by this linear correlation.</w:t>
      </w:r>
    </w:p>
    <w:p w14:paraId="1C86BE3D" w14:textId="212211EE" w:rsidR="0018494B" w:rsidRDefault="0018494B" w:rsidP="0018494B">
      <w:pPr>
        <w:pStyle w:val="NormalText"/>
      </w:pPr>
      <w:r>
        <w:t>All thirteen projects showed a strong correlation between hunks and lines size metrics</w:t>
      </w:r>
      <w:r w:rsidR="006E5F38">
        <w:t>, which is also shown in Table 5</w:t>
      </w:r>
      <w:r>
        <w:t>. Only Hadoop contained a correlation coefficient under 0.9, holding a correlation of 0.809. All other repositories</w:t>
      </w:r>
      <w:r w:rsidR="00B2414F">
        <w:t xml:space="preserve"> had </w:t>
      </w:r>
      <m:oMath>
        <m:r>
          <w:rPr>
            <w:rFonts w:ascii="Cambria Math" w:hAnsi="Cambria Math"/>
          </w:rPr>
          <m:t>r</m:t>
        </m:r>
      </m:oMath>
      <w:r w:rsidR="00287765">
        <w:t>-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56593885"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w:t>
      </w:r>
      <w:r w:rsidR="006E5F38">
        <w:t>with</w:t>
      </w:r>
      <w:r w:rsidR="00B706ED">
        <w:t xml:space="preserve">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w:t>
      </w:r>
      <w:r w:rsidR="006E5F38">
        <w:t>with respect to</w:t>
      </w:r>
      <w:r w:rsidR="00244C38">
        <w:t xml:space="preserve"> commit distributions. In terms of the number of hunks modified per commit, 27% and 48% of commits were classified as extra small or small, respectively</w:t>
      </w:r>
      <w:r w:rsidR="00C953C1">
        <w:t>, as shown in Table 6</w:t>
      </w:r>
      <w:r w:rsidR="00244C38">
        <w:t xml:space="preserve">. However, the number of commits classified as such when measured by the number of files changed is nearly reversed. </w:t>
      </w:r>
    </w:p>
    <w:p w14:paraId="783CF8E8" w14:textId="4524BACF" w:rsidR="0018494B" w:rsidRDefault="00475F8E" w:rsidP="0018494B">
      <w:pPr>
        <w:pStyle w:val="NormalText"/>
      </w:pPr>
      <w:r>
        <w:t>Multiple aspects can explain t</w:t>
      </w:r>
      <w:r w:rsidR="00B706ED">
        <w:t xml:space="preserve">he minor inconsistency </w:t>
      </w:r>
      <w:r w:rsidR="0062794C">
        <w:t>with Python’s moderate cor</w:t>
      </w:r>
      <w:r>
        <w:t>relation between files and hunks</w:t>
      </w:r>
      <w:r w:rsidR="00244C38">
        <w:t xml:space="preserve">. One </w:t>
      </w:r>
      <w:r w:rsidR="00244C38">
        <w:lastRenderedPageBreak/>
        <w:t>such explanation is that</w:t>
      </w:r>
      <w:r w:rsidR="00B2414F">
        <w:t xml:space="preserve"> Python has </w:t>
      </w:r>
      <w:r w:rsidR="000A7789">
        <w:t>fewer than</w:t>
      </w:r>
      <w:r w:rsidR="00B2414F">
        <w:t xml:space="preserve"> 4,000 files and, according to our previous measurements, only 3% of all commits made to the project were considered to be large or extra-large based on the number of files modified. In addition, only 5% of all commits made to the project were categorized as large or extra-large based on the number of hunks modified in a commit</w:t>
      </w:r>
      <w:r w:rsidR="00275BD5">
        <w:t xml:space="preserve">, as shown in Table 7. </w:t>
      </w:r>
      <w:r w:rsidR="005136F3">
        <w:t>An alternative viewpoint is that man</w:t>
      </w:r>
      <w:r w:rsidR="00244C38">
        <w:t xml:space="preserve">y of the modules in Python’s standard library have a </w:t>
      </w:r>
      <w:r w:rsidR="00287765">
        <w:t>long-standing</w:t>
      </w:r>
      <w:r w:rsidR="005136F3">
        <w:t xml:space="preserve"> code</w:t>
      </w:r>
      <w:r w:rsidR="00244C38">
        <w:t xml:space="preserve">base </w:t>
      </w:r>
      <w:r w:rsidR="00496BD1">
        <w:t xml:space="preserve">which may require </w:t>
      </w:r>
      <w:r w:rsidR="00244C38">
        <w:t xml:space="preserve">minimal architectural changes. This leads to the assumption that only small maintenance related changes are the focus of a majority of the commits. </w:t>
      </w:r>
      <w:r w:rsidR="00496BD1">
        <w:t>Another possible explanation</w:t>
      </w:r>
      <w:r w:rsidR="00244C38">
        <w:t xml:space="preserve"> of the results </w:t>
      </w:r>
      <w:r w:rsidR="005136F3">
        <w:t>could be associated with a work</w:t>
      </w:r>
      <w:r w:rsidR="00244C38">
        <w:t>flow that consists of development policies to distill large changes or maintenance work into a batch of smaller commits. This would directly c</w:t>
      </w:r>
      <w:r w:rsidR="0062794C">
        <w:t xml:space="preserve">orrelate with Git’s ability to </w:t>
      </w:r>
      <w:r w:rsidR="00244C38">
        <w:t>easily reorganize commits as m</w:t>
      </w:r>
      <w:r w:rsidR="006E5F38">
        <w:t>entioned previously in Section 3</w:t>
      </w:r>
      <w:r w:rsidR="00244C38">
        <w:t>.</w:t>
      </w:r>
    </w:p>
    <w:p w14:paraId="744828F7" w14:textId="29156BC2" w:rsidR="0062794C" w:rsidRDefault="00C16223" w:rsidP="0018494B">
      <w:pPr>
        <w:pStyle w:val="NormalText"/>
        <w:ind w:firstLine="0"/>
      </w:pPr>
      <w:r>
        <w:rPr>
          <w:noProof/>
        </w:rPr>
        <w:pict w14:anchorId="44E5C7CC">
          <v:shape id="_x0000_s1073" type="#_x0000_t202" style="position:absolute;left:0;text-align:left;margin-left:-7.2pt;margin-top:0;width:534.95pt;height:104.4pt;z-index:251723776;visibility:visible;mso-wrap-edited:f;mso-wrap-distance-left:0;mso-wrap-distance-top:0;mso-wrap-distance-right: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C16223" w:rsidRPr="00B57EB1" w14:paraId="2136BF2F" w14:textId="77777777" w:rsidTr="00BF6E1D">
                    <w:trPr>
                      <w:trHeight w:val="56"/>
                      <w:jc w:val="center"/>
                    </w:trPr>
                    <w:tc>
                      <w:tcPr>
                        <w:tcW w:w="807" w:type="pct"/>
                      </w:tcPr>
                      <w:p w14:paraId="068B486C" w14:textId="77777777" w:rsidR="00C16223" w:rsidRPr="00B57EB1" w:rsidRDefault="00C16223" w:rsidP="00A1233D">
                        <w:pPr>
                          <w:spacing w:before="20" w:after="20"/>
                          <w:suppressOverlap/>
                          <w:jc w:val="left"/>
                          <w:rPr>
                            <w:b/>
                            <w:sz w:val="16"/>
                            <w:szCs w:val="16"/>
                          </w:rPr>
                        </w:pPr>
                      </w:p>
                    </w:tc>
                    <w:tc>
                      <w:tcPr>
                        <w:tcW w:w="1397" w:type="pct"/>
                        <w:gridSpan w:val="2"/>
                      </w:tcPr>
                      <w:p w14:paraId="34B8E6DA" w14:textId="77777777" w:rsidR="00C16223" w:rsidRPr="00B57EB1" w:rsidRDefault="00C16223" w:rsidP="00A1233D">
                        <w:pPr>
                          <w:spacing w:before="20" w:after="20"/>
                          <w:suppressOverlap/>
                          <w:rPr>
                            <w:b/>
                            <w:sz w:val="16"/>
                            <w:szCs w:val="16"/>
                          </w:rPr>
                        </w:pPr>
                        <w:r w:rsidRPr="00B57EB1">
                          <w:rPr>
                            <w:b/>
                            <w:sz w:val="16"/>
                            <w:szCs w:val="16"/>
                          </w:rPr>
                          <w:t>Number of Files</w:t>
                        </w:r>
                      </w:p>
                    </w:tc>
                    <w:tc>
                      <w:tcPr>
                        <w:tcW w:w="1396" w:type="pct"/>
                        <w:gridSpan w:val="2"/>
                      </w:tcPr>
                      <w:p w14:paraId="56C4CF42" w14:textId="57500ABD" w:rsidR="00C16223" w:rsidRPr="00B57EB1" w:rsidRDefault="00C16223" w:rsidP="00A1233D">
                        <w:pPr>
                          <w:spacing w:before="20" w:after="20"/>
                          <w:suppressOverlap/>
                          <w:rPr>
                            <w:b/>
                            <w:sz w:val="16"/>
                            <w:szCs w:val="16"/>
                          </w:rPr>
                        </w:pPr>
                        <w:r w:rsidRPr="00B57EB1">
                          <w:rPr>
                            <w:b/>
                            <w:sz w:val="16"/>
                            <w:szCs w:val="16"/>
                          </w:rPr>
                          <w:t>Number of New Lines</w:t>
                        </w:r>
                      </w:p>
                    </w:tc>
                    <w:tc>
                      <w:tcPr>
                        <w:tcW w:w="1400" w:type="pct"/>
                        <w:gridSpan w:val="2"/>
                      </w:tcPr>
                      <w:p w14:paraId="381538F4" w14:textId="59817726" w:rsidR="00C16223" w:rsidRPr="00B57EB1" w:rsidRDefault="00C16223" w:rsidP="00A1233D">
                        <w:pPr>
                          <w:spacing w:before="20" w:after="20"/>
                          <w:suppressOverlap/>
                          <w:rPr>
                            <w:b/>
                            <w:sz w:val="16"/>
                            <w:szCs w:val="16"/>
                          </w:rPr>
                        </w:pPr>
                        <w:r w:rsidRPr="00B57EB1">
                          <w:rPr>
                            <w:b/>
                            <w:sz w:val="16"/>
                            <w:szCs w:val="16"/>
                          </w:rPr>
                          <w:t>Number of Hunks</w:t>
                        </w:r>
                      </w:p>
                    </w:tc>
                  </w:tr>
                  <w:tr w:rsidR="00C16223" w:rsidRPr="00B57EB1" w14:paraId="398FDE77" w14:textId="77777777" w:rsidTr="007D30ED">
                    <w:trPr>
                      <w:trHeight w:val="190"/>
                      <w:jc w:val="center"/>
                    </w:trPr>
                    <w:tc>
                      <w:tcPr>
                        <w:tcW w:w="807" w:type="pct"/>
                      </w:tcPr>
                      <w:p w14:paraId="4C51400C" w14:textId="77777777" w:rsidR="00C16223" w:rsidRPr="00B57EB1" w:rsidRDefault="00C16223" w:rsidP="00A1233D">
                        <w:pPr>
                          <w:spacing w:before="20" w:after="20"/>
                          <w:suppressOverlap/>
                          <w:jc w:val="left"/>
                          <w:rPr>
                            <w:b/>
                            <w:sz w:val="16"/>
                            <w:szCs w:val="16"/>
                          </w:rPr>
                        </w:pPr>
                        <w:r w:rsidRPr="00B57EB1">
                          <w:rPr>
                            <w:b/>
                            <w:sz w:val="16"/>
                            <w:szCs w:val="16"/>
                          </w:rPr>
                          <w:t>Categories</w:t>
                        </w:r>
                      </w:p>
                    </w:tc>
                    <w:tc>
                      <w:tcPr>
                        <w:tcW w:w="697" w:type="pct"/>
                        <w:vAlign w:val="center"/>
                      </w:tcPr>
                      <w:p w14:paraId="42725715" w14:textId="6E2309EC" w:rsidR="00C16223" w:rsidRPr="00B57EB1" w:rsidRDefault="00C16223" w:rsidP="007D30ED">
                        <w:pPr>
                          <w:spacing w:before="20" w:after="20"/>
                          <w:suppressOverlap/>
                          <w:jc w:val="right"/>
                          <w:rPr>
                            <w:b/>
                            <w:sz w:val="16"/>
                            <w:szCs w:val="16"/>
                          </w:rPr>
                        </w:pPr>
                        <w:r w:rsidRPr="00C94BAE">
                          <w:rPr>
                            <w:b/>
                            <w:sz w:val="16"/>
                            <w:szCs w:val="16"/>
                          </w:rPr>
                          <w:t>Frequency</w:t>
                        </w:r>
                      </w:p>
                    </w:tc>
                    <w:tc>
                      <w:tcPr>
                        <w:tcW w:w="700" w:type="pct"/>
                        <w:vAlign w:val="center"/>
                      </w:tcPr>
                      <w:p w14:paraId="37838DE1" w14:textId="77777777" w:rsidR="00C16223" w:rsidRPr="00B57EB1" w:rsidRDefault="00C16223" w:rsidP="007D30ED">
                        <w:pPr>
                          <w:spacing w:before="20" w:after="20"/>
                          <w:suppressOverlap/>
                          <w:jc w:val="right"/>
                          <w:rPr>
                            <w:b/>
                            <w:sz w:val="16"/>
                            <w:szCs w:val="16"/>
                          </w:rPr>
                        </w:pPr>
                        <w:r w:rsidRPr="00B57EB1">
                          <w:rPr>
                            <w:b/>
                            <w:sz w:val="16"/>
                            <w:szCs w:val="16"/>
                          </w:rPr>
                          <w:t>Ratio</w:t>
                        </w:r>
                      </w:p>
                    </w:tc>
                    <w:tc>
                      <w:tcPr>
                        <w:tcW w:w="696" w:type="pct"/>
                        <w:vAlign w:val="center"/>
                      </w:tcPr>
                      <w:p w14:paraId="4E85EF76" w14:textId="13FEB705" w:rsidR="00C16223" w:rsidRPr="00B57EB1" w:rsidRDefault="00C16223" w:rsidP="007D30ED">
                        <w:pPr>
                          <w:suppressOverlap/>
                          <w:jc w:val="right"/>
                          <w:rPr>
                            <w:b/>
                            <w:sz w:val="16"/>
                            <w:szCs w:val="16"/>
                          </w:rPr>
                        </w:pPr>
                        <w:r w:rsidRPr="00C94BAE">
                          <w:rPr>
                            <w:b/>
                            <w:sz w:val="16"/>
                            <w:szCs w:val="16"/>
                          </w:rPr>
                          <w:t>Frequency</w:t>
                        </w:r>
                      </w:p>
                    </w:tc>
                    <w:tc>
                      <w:tcPr>
                        <w:tcW w:w="700" w:type="pct"/>
                        <w:vAlign w:val="center"/>
                      </w:tcPr>
                      <w:p w14:paraId="03405DE2" w14:textId="77777777" w:rsidR="00C16223" w:rsidRPr="00B57EB1" w:rsidRDefault="00C16223" w:rsidP="007D30ED">
                        <w:pPr>
                          <w:suppressOverlap/>
                          <w:jc w:val="right"/>
                          <w:rPr>
                            <w:b/>
                            <w:sz w:val="16"/>
                            <w:szCs w:val="16"/>
                          </w:rPr>
                        </w:pPr>
                        <w:r w:rsidRPr="00B57EB1">
                          <w:rPr>
                            <w:b/>
                            <w:sz w:val="16"/>
                            <w:szCs w:val="16"/>
                          </w:rPr>
                          <w:t>Ratio</w:t>
                        </w:r>
                      </w:p>
                    </w:tc>
                    <w:tc>
                      <w:tcPr>
                        <w:tcW w:w="696" w:type="pct"/>
                        <w:vAlign w:val="center"/>
                      </w:tcPr>
                      <w:p w14:paraId="5A162DD1" w14:textId="7475D02B" w:rsidR="00C16223" w:rsidRPr="00B57EB1" w:rsidRDefault="00C16223" w:rsidP="007D30ED">
                        <w:pPr>
                          <w:suppressOverlap/>
                          <w:jc w:val="right"/>
                          <w:rPr>
                            <w:b/>
                            <w:sz w:val="16"/>
                            <w:szCs w:val="16"/>
                          </w:rPr>
                        </w:pPr>
                        <w:r w:rsidRPr="00C94BAE">
                          <w:rPr>
                            <w:b/>
                            <w:sz w:val="16"/>
                            <w:szCs w:val="16"/>
                          </w:rPr>
                          <w:t>Frequency</w:t>
                        </w:r>
                      </w:p>
                    </w:tc>
                    <w:tc>
                      <w:tcPr>
                        <w:tcW w:w="704" w:type="pct"/>
                        <w:vAlign w:val="center"/>
                      </w:tcPr>
                      <w:p w14:paraId="1FE89B05" w14:textId="77777777" w:rsidR="00C16223" w:rsidRPr="00B57EB1" w:rsidRDefault="00C16223" w:rsidP="007D30ED">
                        <w:pPr>
                          <w:suppressOverlap/>
                          <w:jc w:val="right"/>
                          <w:rPr>
                            <w:b/>
                            <w:sz w:val="16"/>
                            <w:szCs w:val="16"/>
                          </w:rPr>
                        </w:pPr>
                        <w:r w:rsidRPr="00B57EB1">
                          <w:rPr>
                            <w:b/>
                            <w:sz w:val="16"/>
                            <w:szCs w:val="16"/>
                          </w:rPr>
                          <w:t>Ratio</w:t>
                        </w:r>
                      </w:p>
                    </w:tc>
                  </w:tr>
                  <w:tr w:rsidR="00C16223" w:rsidRPr="00B57EB1" w14:paraId="601C387B" w14:textId="77777777" w:rsidTr="00BF6E1D">
                    <w:trPr>
                      <w:trHeight w:val="190"/>
                      <w:jc w:val="center"/>
                    </w:trPr>
                    <w:tc>
                      <w:tcPr>
                        <w:tcW w:w="807" w:type="pct"/>
                      </w:tcPr>
                      <w:p w14:paraId="5F56584A" w14:textId="77777777" w:rsidR="00C16223" w:rsidRPr="00B57EB1" w:rsidRDefault="00C16223" w:rsidP="00A1233D">
                        <w:pPr>
                          <w:spacing w:before="20" w:after="20"/>
                          <w:suppressOverlap/>
                          <w:jc w:val="left"/>
                          <w:rPr>
                            <w:b/>
                            <w:sz w:val="16"/>
                            <w:szCs w:val="16"/>
                          </w:rPr>
                        </w:pPr>
                        <w:r w:rsidRPr="00B57EB1">
                          <w:rPr>
                            <w:b/>
                            <w:sz w:val="16"/>
                            <w:szCs w:val="16"/>
                          </w:rPr>
                          <w:t>x-Small</w:t>
                        </w:r>
                      </w:p>
                    </w:tc>
                    <w:tc>
                      <w:tcPr>
                        <w:tcW w:w="697" w:type="pct"/>
                        <w:vAlign w:val="center"/>
                      </w:tcPr>
                      <w:p w14:paraId="45AD6B4E" w14:textId="77777777" w:rsidR="00C16223" w:rsidRPr="00B57EB1" w:rsidRDefault="00C16223" w:rsidP="00C94BAE">
                        <w:pPr>
                          <w:jc w:val="right"/>
                          <w:rPr>
                            <w:sz w:val="16"/>
                            <w:szCs w:val="16"/>
                          </w:rPr>
                        </w:pPr>
                        <w:r w:rsidRPr="00B57EB1">
                          <w:rPr>
                            <w:rFonts w:eastAsia="Times New Roman"/>
                            <w:color w:val="000000"/>
                            <w:sz w:val="16"/>
                            <w:szCs w:val="16"/>
                          </w:rPr>
                          <w:t>4589</w:t>
                        </w:r>
                      </w:p>
                    </w:tc>
                    <w:tc>
                      <w:tcPr>
                        <w:tcW w:w="700" w:type="pct"/>
                        <w:vAlign w:val="center"/>
                      </w:tcPr>
                      <w:p w14:paraId="28FA6DAC" w14:textId="77777777" w:rsidR="00C16223" w:rsidRPr="00B57EB1" w:rsidRDefault="00C16223" w:rsidP="00C94BAE">
                        <w:pPr>
                          <w:jc w:val="right"/>
                          <w:rPr>
                            <w:sz w:val="16"/>
                            <w:szCs w:val="16"/>
                          </w:rPr>
                        </w:pPr>
                        <w:r w:rsidRPr="00B57EB1">
                          <w:rPr>
                            <w:rFonts w:eastAsia="Times New Roman"/>
                            <w:color w:val="000000"/>
                            <w:sz w:val="16"/>
                            <w:szCs w:val="16"/>
                          </w:rPr>
                          <w:t>49%</w:t>
                        </w:r>
                      </w:p>
                    </w:tc>
                    <w:tc>
                      <w:tcPr>
                        <w:tcW w:w="696" w:type="pct"/>
                        <w:vAlign w:val="center"/>
                      </w:tcPr>
                      <w:p w14:paraId="142B2BA6" w14:textId="77777777" w:rsidR="00C16223" w:rsidRPr="00B57EB1" w:rsidRDefault="00C16223" w:rsidP="00C94BAE">
                        <w:pPr>
                          <w:jc w:val="right"/>
                          <w:rPr>
                            <w:sz w:val="16"/>
                            <w:szCs w:val="16"/>
                          </w:rPr>
                        </w:pPr>
                        <w:r w:rsidRPr="00B57EB1">
                          <w:rPr>
                            <w:rFonts w:eastAsia="Times New Roman"/>
                            <w:color w:val="000000"/>
                            <w:sz w:val="16"/>
                            <w:szCs w:val="16"/>
                          </w:rPr>
                          <w:t>2285</w:t>
                        </w:r>
                      </w:p>
                    </w:tc>
                    <w:tc>
                      <w:tcPr>
                        <w:tcW w:w="700" w:type="pct"/>
                        <w:vAlign w:val="center"/>
                      </w:tcPr>
                      <w:p w14:paraId="57363DA5" w14:textId="77777777" w:rsidR="00C16223" w:rsidRPr="00B57EB1" w:rsidRDefault="00C16223" w:rsidP="00C94BAE">
                        <w:pPr>
                          <w:jc w:val="right"/>
                          <w:rPr>
                            <w:sz w:val="16"/>
                            <w:szCs w:val="16"/>
                          </w:rPr>
                        </w:pPr>
                        <w:r w:rsidRPr="00B57EB1">
                          <w:rPr>
                            <w:rFonts w:eastAsia="Times New Roman"/>
                            <w:color w:val="000000"/>
                            <w:sz w:val="16"/>
                            <w:szCs w:val="16"/>
                          </w:rPr>
                          <w:t>24%</w:t>
                        </w:r>
                      </w:p>
                    </w:tc>
                    <w:tc>
                      <w:tcPr>
                        <w:tcW w:w="696" w:type="pct"/>
                        <w:vAlign w:val="center"/>
                      </w:tcPr>
                      <w:p w14:paraId="13FA0E0E" w14:textId="77777777" w:rsidR="00C16223" w:rsidRPr="00B57EB1" w:rsidRDefault="00C16223" w:rsidP="00C94BAE">
                        <w:pPr>
                          <w:jc w:val="right"/>
                          <w:rPr>
                            <w:sz w:val="16"/>
                            <w:szCs w:val="16"/>
                          </w:rPr>
                        </w:pPr>
                        <w:r w:rsidRPr="00B57EB1">
                          <w:rPr>
                            <w:rFonts w:eastAsia="Times New Roman"/>
                            <w:color w:val="000000"/>
                            <w:sz w:val="16"/>
                            <w:szCs w:val="16"/>
                          </w:rPr>
                          <w:t>3015</w:t>
                        </w:r>
                      </w:p>
                    </w:tc>
                    <w:tc>
                      <w:tcPr>
                        <w:tcW w:w="704" w:type="pct"/>
                        <w:vAlign w:val="center"/>
                      </w:tcPr>
                      <w:p w14:paraId="7AF9E6E7" w14:textId="77777777" w:rsidR="00C16223" w:rsidRPr="00B57EB1" w:rsidRDefault="00C16223" w:rsidP="00C94BAE">
                        <w:pPr>
                          <w:jc w:val="right"/>
                          <w:rPr>
                            <w:sz w:val="16"/>
                            <w:szCs w:val="16"/>
                          </w:rPr>
                        </w:pPr>
                        <w:r w:rsidRPr="00B57EB1">
                          <w:rPr>
                            <w:rFonts w:eastAsia="Times New Roman"/>
                            <w:color w:val="000000"/>
                            <w:sz w:val="16"/>
                            <w:szCs w:val="16"/>
                          </w:rPr>
                          <w:t>32%</w:t>
                        </w:r>
                      </w:p>
                    </w:tc>
                  </w:tr>
                  <w:tr w:rsidR="00C16223" w:rsidRPr="00B57EB1" w14:paraId="1A711A0E" w14:textId="77777777" w:rsidTr="00BF6E1D">
                    <w:trPr>
                      <w:trHeight w:val="210"/>
                      <w:jc w:val="center"/>
                    </w:trPr>
                    <w:tc>
                      <w:tcPr>
                        <w:tcW w:w="807" w:type="pct"/>
                      </w:tcPr>
                      <w:p w14:paraId="35AFBD99" w14:textId="77777777" w:rsidR="00C16223" w:rsidRPr="00B57EB1" w:rsidRDefault="00C16223" w:rsidP="00A1233D">
                        <w:pPr>
                          <w:spacing w:before="20" w:after="20"/>
                          <w:suppressOverlap/>
                          <w:jc w:val="left"/>
                          <w:rPr>
                            <w:b/>
                            <w:sz w:val="16"/>
                            <w:szCs w:val="16"/>
                          </w:rPr>
                        </w:pPr>
                        <w:r w:rsidRPr="00B57EB1">
                          <w:rPr>
                            <w:b/>
                            <w:sz w:val="16"/>
                            <w:szCs w:val="16"/>
                          </w:rPr>
                          <w:t>Small</w:t>
                        </w:r>
                      </w:p>
                    </w:tc>
                    <w:tc>
                      <w:tcPr>
                        <w:tcW w:w="697" w:type="pct"/>
                        <w:vAlign w:val="center"/>
                      </w:tcPr>
                      <w:p w14:paraId="2AEF01AA" w14:textId="77777777" w:rsidR="00C16223" w:rsidRPr="00B57EB1" w:rsidRDefault="00C16223" w:rsidP="00C94BAE">
                        <w:pPr>
                          <w:jc w:val="right"/>
                          <w:rPr>
                            <w:sz w:val="16"/>
                            <w:szCs w:val="16"/>
                          </w:rPr>
                        </w:pPr>
                        <w:r w:rsidRPr="00B57EB1">
                          <w:rPr>
                            <w:rFonts w:eastAsia="Times New Roman"/>
                            <w:color w:val="000000"/>
                            <w:sz w:val="16"/>
                            <w:szCs w:val="16"/>
                          </w:rPr>
                          <w:t>3031</w:t>
                        </w:r>
                      </w:p>
                    </w:tc>
                    <w:tc>
                      <w:tcPr>
                        <w:tcW w:w="700" w:type="pct"/>
                        <w:vAlign w:val="center"/>
                      </w:tcPr>
                      <w:p w14:paraId="2E1F9CE4" w14:textId="77777777" w:rsidR="00C16223" w:rsidRPr="00B57EB1" w:rsidRDefault="00C16223" w:rsidP="00C94BAE">
                        <w:pPr>
                          <w:jc w:val="right"/>
                          <w:rPr>
                            <w:sz w:val="16"/>
                            <w:szCs w:val="16"/>
                          </w:rPr>
                        </w:pPr>
                        <w:r w:rsidRPr="00B57EB1">
                          <w:rPr>
                            <w:rFonts w:eastAsia="Times New Roman"/>
                            <w:color w:val="000000"/>
                            <w:sz w:val="16"/>
                            <w:szCs w:val="16"/>
                          </w:rPr>
                          <w:t>33%</w:t>
                        </w:r>
                      </w:p>
                    </w:tc>
                    <w:tc>
                      <w:tcPr>
                        <w:tcW w:w="696" w:type="pct"/>
                        <w:vAlign w:val="center"/>
                      </w:tcPr>
                      <w:p w14:paraId="66E760C2" w14:textId="77777777" w:rsidR="00C16223" w:rsidRPr="00B57EB1" w:rsidRDefault="00C16223" w:rsidP="00C94BAE">
                        <w:pPr>
                          <w:jc w:val="right"/>
                          <w:rPr>
                            <w:sz w:val="16"/>
                            <w:szCs w:val="16"/>
                          </w:rPr>
                        </w:pPr>
                        <w:r w:rsidRPr="00B57EB1">
                          <w:rPr>
                            <w:rFonts w:eastAsia="Times New Roman"/>
                            <w:color w:val="000000"/>
                            <w:sz w:val="16"/>
                            <w:szCs w:val="16"/>
                          </w:rPr>
                          <w:t>3476</w:t>
                        </w:r>
                      </w:p>
                    </w:tc>
                    <w:tc>
                      <w:tcPr>
                        <w:tcW w:w="700" w:type="pct"/>
                        <w:vAlign w:val="center"/>
                      </w:tcPr>
                      <w:p w14:paraId="5577D143" w14:textId="77777777" w:rsidR="00C16223" w:rsidRPr="00B57EB1" w:rsidRDefault="00C16223" w:rsidP="00C94BAE">
                        <w:pPr>
                          <w:jc w:val="right"/>
                          <w:rPr>
                            <w:sz w:val="16"/>
                            <w:szCs w:val="16"/>
                          </w:rPr>
                        </w:pPr>
                        <w:r w:rsidRPr="00B57EB1">
                          <w:rPr>
                            <w:rFonts w:eastAsia="Times New Roman"/>
                            <w:color w:val="000000"/>
                            <w:sz w:val="16"/>
                            <w:szCs w:val="16"/>
                          </w:rPr>
                          <w:t>37%</w:t>
                        </w:r>
                      </w:p>
                    </w:tc>
                    <w:tc>
                      <w:tcPr>
                        <w:tcW w:w="696" w:type="pct"/>
                        <w:vAlign w:val="center"/>
                      </w:tcPr>
                      <w:p w14:paraId="56521241" w14:textId="77777777" w:rsidR="00C16223" w:rsidRPr="00B57EB1" w:rsidRDefault="00C16223" w:rsidP="00C94BAE">
                        <w:pPr>
                          <w:jc w:val="right"/>
                          <w:rPr>
                            <w:sz w:val="16"/>
                            <w:szCs w:val="16"/>
                          </w:rPr>
                        </w:pPr>
                        <w:r w:rsidRPr="00B57EB1">
                          <w:rPr>
                            <w:rFonts w:eastAsia="Times New Roman"/>
                            <w:color w:val="000000"/>
                            <w:sz w:val="16"/>
                            <w:szCs w:val="16"/>
                          </w:rPr>
                          <w:t>4391</w:t>
                        </w:r>
                      </w:p>
                    </w:tc>
                    <w:tc>
                      <w:tcPr>
                        <w:tcW w:w="704" w:type="pct"/>
                        <w:vAlign w:val="center"/>
                      </w:tcPr>
                      <w:p w14:paraId="25932EA4" w14:textId="77777777" w:rsidR="00C16223" w:rsidRPr="00B57EB1" w:rsidRDefault="00C16223" w:rsidP="00C94BAE">
                        <w:pPr>
                          <w:jc w:val="right"/>
                          <w:rPr>
                            <w:sz w:val="16"/>
                            <w:szCs w:val="16"/>
                          </w:rPr>
                        </w:pPr>
                        <w:r w:rsidRPr="00B57EB1">
                          <w:rPr>
                            <w:rFonts w:eastAsia="Times New Roman"/>
                            <w:color w:val="000000"/>
                            <w:sz w:val="16"/>
                            <w:szCs w:val="16"/>
                          </w:rPr>
                          <w:t>47%</w:t>
                        </w:r>
                      </w:p>
                    </w:tc>
                  </w:tr>
                  <w:tr w:rsidR="00C16223" w:rsidRPr="00B57EB1" w14:paraId="513BAD3A" w14:textId="77777777" w:rsidTr="00BF6E1D">
                    <w:trPr>
                      <w:trHeight w:val="210"/>
                      <w:jc w:val="center"/>
                    </w:trPr>
                    <w:tc>
                      <w:tcPr>
                        <w:tcW w:w="807" w:type="pct"/>
                      </w:tcPr>
                      <w:p w14:paraId="000141B7" w14:textId="77777777" w:rsidR="00C16223" w:rsidRPr="00B57EB1" w:rsidRDefault="00C16223" w:rsidP="00A1233D">
                        <w:pPr>
                          <w:spacing w:before="20" w:after="20"/>
                          <w:suppressOverlap/>
                          <w:jc w:val="left"/>
                          <w:rPr>
                            <w:b/>
                            <w:sz w:val="16"/>
                            <w:szCs w:val="16"/>
                          </w:rPr>
                        </w:pPr>
                        <w:r w:rsidRPr="00B57EB1">
                          <w:rPr>
                            <w:b/>
                            <w:sz w:val="16"/>
                            <w:szCs w:val="16"/>
                          </w:rPr>
                          <w:t>Median</w:t>
                        </w:r>
                      </w:p>
                    </w:tc>
                    <w:tc>
                      <w:tcPr>
                        <w:tcW w:w="697" w:type="pct"/>
                        <w:vAlign w:val="center"/>
                      </w:tcPr>
                      <w:p w14:paraId="56FC5B58" w14:textId="77777777" w:rsidR="00C16223" w:rsidRPr="00B57EB1" w:rsidRDefault="00C16223" w:rsidP="00C94BAE">
                        <w:pPr>
                          <w:jc w:val="right"/>
                          <w:rPr>
                            <w:sz w:val="16"/>
                            <w:szCs w:val="16"/>
                          </w:rPr>
                        </w:pPr>
                        <w:r w:rsidRPr="00B57EB1">
                          <w:rPr>
                            <w:rFonts w:eastAsia="Times New Roman"/>
                            <w:color w:val="000000"/>
                            <w:sz w:val="16"/>
                            <w:szCs w:val="16"/>
                          </w:rPr>
                          <w:t>470</w:t>
                        </w:r>
                      </w:p>
                    </w:tc>
                    <w:tc>
                      <w:tcPr>
                        <w:tcW w:w="700" w:type="pct"/>
                        <w:vAlign w:val="center"/>
                      </w:tcPr>
                      <w:p w14:paraId="2A492ACB" w14:textId="77777777" w:rsidR="00C16223" w:rsidRPr="00B57EB1" w:rsidRDefault="00C16223" w:rsidP="00C94BAE">
                        <w:pPr>
                          <w:jc w:val="right"/>
                          <w:rPr>
                            <w:sz w:val="16"/>
                            <w:szCs w:val="16"/>
                          </w:rPr>
                        </w:pPr>
                        <w:r w:rsidRPr="00B57EB1">
                          <w:rPr>
                            <w:rFonts w:eastAsia="Times New Roman"/>
                            <w:color w:val="000000"/>
                            <w:sz w:val="16"/>
                            <w:szCs w:val="16"/>
                          </w:rPr>
                          <w:t>5%</w:t>
                        </w:r>
                      </w:p>
                    </w:tc>
                    <w:tc>
                      <w:tcPr>
                        <w:tcW w:w="696" w:type="pct"/>
                        <w:vAlign w:val="center"/>
                      </w:tcPr>
                      <w:p w14:paraId="6FFE2028" w14:textId="77777777" w:rsidR="00C16223" w:rsidRPr="00B57EB1" w:rsidRDefault="00C16223" w:rsidP="00C94BAE">
                        <w:pPr>
                          <w:jc w:val="right"/>
                          <w:rPr>
                            <w:sz w:val="16"/>
                            <w:szCs w:val="16"/>
                          </w:rPr>
                        </w:pPr>
                        <w:r w:rsidRPr="00B57EB1">
                          <w:rPr>
                            <w:rFonts w:eastAsia="Times New Roman"/>
                            <w:color w:val="000000"/>
                            <w:sz w:val="16"/>
                            <w:szCs w:val="16"/>
                          </w:rPr>
                          <w:t>1467</w:t>
                        </w:r>
                      </w:p>
                    </w:tc>
                    <w:tc>
                      <w:tcPr>
                        <w:tcW w:w="700" w:type="pct"/>
                        <w:vAlign w:val="center"/>
                      </w:tcPr>
                      <w:p w14:paraId="0324A050" w14:textId="77777777" w:rsidR="00C16223" w:rsidRPr="00B57EB1" w:rsidRDefault="00C16223" w:rsidP="00C94BAE">
                        <w:pPr>
                          <w:jc w:val="right"/>
                          <w:rPr>
                            <w:sz w:val="16"/>
                            <w:szCs w:val="16"/>
                          </w:rPr>
                        </w:pPr>
                        <w:r w:rsidRPr="00B57EB1">
                          <w:rPr>
                            <w:rFonts w:eastAsia="Times New Roman"/>
                            <w:color w:val="000000"/>
                            <w:sz w:val="16"/>
                            <w:szCs w:val="16"/>
                          </w:rPr>
                          <w:t>16%</w:t>
                        </w:r>
                      </w:p>
                    </w:tc>
                    <w:tc>
                      <w:tcPr>
                        <w:tcW w:w="696" w:type="pct"/>
                        <w:vAlign w:val="center"/>
                      </w:tcPr>
                      <w:p w14:paraId="7CD0AA30" w14:textId="77777777" w:rsidR="00C16223" w:rsidRPr="00B57EB1" w:rsidRDefault="00C16223" w:rsidP="00C94BAE">
                        <w:pPr>
                          <w:jc w:val="right"/>
                          <w:rPr>
                            <w:sz w:val="16"/>
                            <w:szCs w:val="16"/>
                          </w:rPr>
                        </w:pPr>
                        <w:r w:rsidRPr="00B57EB1">
                          <w:rPr>
                            <w:rFonts w:eastAsia="Times New Roman"/>
                            <w:color w:val="000000"/>
                            <w:sz w:val="16"/>
                            <w:szCs w:val="16"/>
                          </w:rPr>
                          <w:t>735</w:t>
                        </w:r>
                      </w:p>
                    </w:tc>
                    <w:tc>
                      <w:tcPr>
                        <w:tcW w:w="704" w:type="pct"/>
                        <w:vAlign w:val="center"/>
                      </w:tcPr>
                      <w:p w14:paraId="6C1DE088" w14:textId="77777777" w:rsidR="00C16223" w:rsidRPr="00B57EB1" w:rsidRDefault="00C16223" w:rsidP="00C94BAE">
                        <w:pPr>
                          <w:jc w:val="right"/>
                          <w:rPr>
                            <w:sz w:val="16"/>
                            <w:szCs w:val="16"/>
                          </w:rPr>
                        </w:pPr>
                        <w:r w:rsidRPr="00B57EB1">
                          <w:rPr>
                            <w:rFonts w:eastAsia="Times New Roman"/>
                            <w:color w:val="000000"/>
                            <w:sz w:val="16"/>
                            <w:szCs w:val="16"/>
                          </w:rPr>
                          <w:t>8%</w:t>
                        </w:r>
                      </w:p>
                    </w:tc>
                  </w:tr>
                  <w:tr w:rsidR="00C16223" w:rsidRPr="00B57EB1" w14:paraId="5986E183" w14:textId="77777777" w:rsidTr="00BF6E1D">
                    <w:trPr>
                      <w:trHeight w:val="210"/>
                      <w:jc w:val="center"/>
                    </w:trPr>
                    <w:tc>
                      <w:tcPr>
                        <w:tcW w:w="807" w:type="pct"/>
                      </w:tcPr>
                      <w:p w14:paraId="79717298" w14:textId="77777777" w:rsidR="00C16223" w:rsidRPr="00B57EB1" w:rsidRDefault="00C16223" w:rsidP="00A1233D">
                        <w:pPr>
                          <w:spacing w:before="20" w:after="20"/>
                          <w:suppressOverlap/>
                          <w:jc w:val="left"/>
                          <w:rPr>
                            <w:b/>
                            <w:sz w:val="16"/>
                            <w:szCs w:val="16"/>
                          </w:rPr>
                        </w:pPr>
                        <w:r w:rsidRPr="00B57EB1">
                          <w:rPr>
                            <w:b/>
                            <w:sz w:val="16"/>
                            <w:szCs w:val="16"/>
                          </w:rPr>
                          <w:t>Large</w:t>
                        </w:r>
                      </w:p>
                    </w:tc>
                    <w:tc>
                      <w:tcPr>
                        <w:tcW w:w="697" w:type="pct"/>
                        <w:vAlign w:val="center"/>
                      </w:tcPr>
                      <w:p w14:paraId="6C5F1688" w14:textId="77777777" w:rsidR="00C16223" w:rsidRPr="00B57EB1" w:rsidRDefault="00C16223" w:rsidP="00C94BAE">
                        <w:pPr>
                          <w:jc w:val="right"/>
                          <w:rPr>
                            <w:sz w:val="16"/>
                            <w:szCs w:val="16"/>
                          </w:rPr>
                        </w:pPr>
                        <w:r w:rsidRPr="00B57EB1">
                          <w:rPr>
                            <w:rFonts w:eastAsia="Times New Roman"/>
                            <w:color w:val="000000"/>
                            <w:sz w:val="16"/>
                            <w:szCs w:val="16"/>
                          </w:rPr>
                          <w:t>203</w:t>
                        </w:r>
                      </w:p>
                    </w:tc>
                    <w:tc>
                      <w:tcPr>
                        <w:tcW w:w="700" w:type="pct"/>
                        <w:vAlign w:val="center"/>
                      </w:tcPr>
                      <w:p w14:paraId="16F05EA3" w14:textId="77777777" w:rsidR="00C16223" w:rsidRPr="00B57EB1" w:rsidRDefault="00C16223" w:rsidP="00C94BAE">
                        <w:pPr>
                          <w:jc w:val="right"/>
                          <w:rPr>
                            <w:sz w:val="16"/>
                            <w:szCs w:val="16"/>
                          </w:rPr>
                        </w:pPr>
                        <w:r w:rsidRPr="00B57EB1">
                          <w:rPr>
                            <w:rFonts w:eastAsia="Times New Roman"/>
                            <w:color w:val="000000"/>
                            <w:sz w:val="16"/>
                            <w:szCs w:val="16"/>
                          </w:rPr>
                          <w:t>2%</w:t>
                        </w:r>
                      </w:p>
                    </w:tc>
                    <w:tc>
                      <w:tcPr>
                        <w:tcW w:w="696" w:type="pct"/>
                        <w:vAlign w:val="center"/>
                      </w:tcPr>
                      <w:p w14:paraId="16FC2986" w14:textId="77777777" w:rsidR="00C16223" w:rsidRPr="00B57EB1" w:rsidRDefault="00C16223" w:rsidP="00C94BAE">
                        <w:pPr>
                          <w:jc w:val="right"/>
                          <w:rPr>
                            <w:sz w:val="16"/>
                            <w:szCs w:val="16"/>
                          </w:rPr>
                        </w:pPr>
                        <w:r w:rsidRPr="00B57EB1">
                          <w:rPr>
                            <w:rFonts w:eastAsia="Times New Roman"/>
                            <w:color w:val="000000"/>
                            <w:sz w:val="16"/>
                            <w:szCs w:val="16"/>
                          </w:rPr>
                          <w:t>445</w:t>
                        </w:r>
                      </w:p>
                    </w:tc>
                    <w:tc>
                      <w:tcPr>
                        <w:tcW w:w="700" w:type="pct"/>
                        <w:vAlign w:val="center"/>
                      </w:tcPr>
                      <w:p w14:paraId="62D1BACA" w14:textId="77777777" w:rsidR="00C16223" w:rsidRPr="00B57EB1" w:rsidRDefault="00C16223" w:rsidP="00C94BAE">
                        <w:pPr>
                          <w:jc w:val="right"/>
                          <w:rPr>
                            <w:sz w:val="16"/>
                            <w:szCs w:val="16"/>
                          </w:rPr>
                        </w:pPr>
                        <w:r w:rsidRPr="00B57EB1">
                          <w:rPr>
                            <w:rFonts w:eastAsia="Times New Roman"/>
                            <w:color w:val="000000"/>
                            <w:sz w:val="16"/>
                            <w:szCs w:val="16"/>
                          </w:rPr>
                          <w:t>5%</w:t>
                        </w:r>
                      </w:p>
                    </w:tc>
                    <w:tc>
                      <w:tcPr>
                        <w:tcW w:w="696" w:type="pct"/>
                        <w:vAlign w:val="center"/>
                      </w:tcPr>
                      <w:p w14:paraId="18335162" w14:textId="77777777" w:rsidR="00C16223" w:rsidRPr="00B57EB1" w:rsidRDefault="00C16223" w:rsidP="00C94BAE">
                        <w:pPr>
                          <w:jc w:val="right"/>
                          <w:rPr>
                            <w:sz w:val="16"/>
                            <w:szCs w:val="16"/>
                          </w:rPr>
                        </w:pPr>
                        <w:r w:rsidRPr="00B57EB1">
                          <w:rPr>
                            <w:rFonts w:eastAsia="Times New Roman"/>
                            <w:color w:val="000000"/>
                            <w:sz w:val="16"/>
                            <w:szCs w:val="16"/>
                          </w:rPr>
                          <w:t>243</w:t>
                        </w:r>
                      </w:p>
                    </w:tc>
                    <w:tc>
                      <w:tcPr>
                        <w:tcW w:w="704" w:type="pct"/>
                        <w:vAlign w:val="center"/>
                      </w:tcPr>
                      <w:p w14:paraId="03C5E24A" w14:textId="77777777" w:rsidR="00C16223" w:rsidRPr="00B57EB1" w:rsidRDefault="00C16223" w:rsidP="00C94BAE">
                        <w:pPr>
                          <w:jc w:val="right"/>
                          <w:rPr>
                            <w:sz w:val="16"/>
                            <w:szCs w:val="16"/>
                          </w:rPr>
                        </w:pPr>
                        <w:r w:rsidRPr="00B57EB1">
                          <w:rPr>
                            <w:rFonts w:eastAsia="Times New Roman"/>
                            <w:color w:val="000000"/>
                            <w:sz w:val="16"/>
                            <w:szCs w:val="16"/>
                          </w:rPr>
                          <w:t>3%</w:t>
                        </w:r>
                      </w:p>
                    </w:tc>
                  </w:tr>
                  <w:tr w:rsidR="00C16223" w:rsidRPr="00B57EB1" w14:paraId="7E5D92DD" w14:textId="77777777" w:rsidTr="00BF6E1D">
                    <w:trPr>
                      <w:trHeight w:val="210"/>
                      <w:jc w:val="center"/>
                    </w:trPr>
                    <w:tc>
                      <w:tcPr>
                        <w:tcW w:w="807" w:type="pct"/>
                      </w:tcPr>
                      <w:p w14:paraId="26863403" w14:textId="77777777" w:rsidR="00C16223" w:rsidRPr="00B57EB1" w:rsidRDefault="00C16223" w:rsidP="00A1233D">
                        <w:pPr>
                          <w:spacing w:before="20" w:after="20"/>
                          <w:suppressOverlap/>
                          <w:jc w:val="left"/>
                          <w:rPr>
                            <w:b/>
                            <w:sz w:val="16"/>
                            <w:szCs w:val="16"/>
                          </w:rPr>
                        </w:pPr>
                        <w:r w:rsidRPr="00B57EB1">
                          <w:rPr>
                            <w:b/>
                            <w:sz w:val="16"/>
                            <w:szCs w:val="16"/>
                          </w:rPr>
                          <w:t>x-Large</w:t>
                        </w:r>
                      </w:p>
                    </w:tc>
                    <w:tc>
                      <w:tcPr>
                        <w:tcW w:w="697" w:type="pct"/>
                        <w:vAlign w:val="center"/>
                      </w:tcPr>
                      <w:p w14:paraId="02B7A9B2" w14:textId="77777777" w:rsidR="00C16223" w:rsidRPr="00B57EB1" w:rsidRDefault="00C16223" w:rsidP="00C94BAE">
                        <w:pPr>
                          <w:jc w:val="right"/>
                          <w:rPr>
                            <w:sz w:val="16"/>
                            <w:szCs w:val="16"/>
                          </w:rPr>
                        </w:pPr>
                        <w:r w:rsidRPr="00B57EB1">
                          <w:rPr>
                            <w:rFonts w:eastAsia="Times New Roman"/>
                            <w:color w:val="000000"/>
                            <w:sz w:val="16"/>
                            <w:szCs w:val="16"/>
                          </w:rPr>
                          <w:t>1025</w:t>
                        </w:r>
                      </w:p>
                    </w:tc>
                    <w:tc>
                      <w:tcPr>
                        <w:tcW w:w="700" w:type="pct"/>
                        <w:vAlign w:val="center"/>
                      </w:tcPr>
                      <w:p w14:paraId="5AF5C9C9" w14:textId="77777777" w:rsidR="00C16223" w:rsidRPr="00B57EB1" w:rsidRDefault="00C16223" w:rsidP="00C94BAE">
                        <w:pPr>
                          <w:jc w:val="right"/>
                          <w:rPr>
                            <w:sz w:val="16"/>
                            <w:szCs w:val="16"/>
                          </w:rPr>
                        </w:pPr>
                        <w:r w:rsidRPr="00B57EB1">
                          <w:rPr>
                            <w:rFonts w:eastAsia="Times New Roman"/>
                            <w:color w:val="000000"/>
                            <w:sz w:val="16"/>
                            <w:szCs w:val="16"/>
                          </w:rPr>
                          <w:t>11%</w:t>
                        </w:r>
                      </w:p>
                    </w:tc>
                    <w:tc>
                      <w:tcPr>
                        <w:tcW w:w="696" w:type="pct"/>
                        <w:vAlign w:val="center"/>
                      </w:tcPr>
                      <w:p w14:paraId="3241A65D" w14:textId="77777777" w:rsidR="00C16223" w:rsidRPr="00B57EB1" w:rsidRDefault="00C16223" w:rsidP="00C94BAE">
                        <w:pPr>
                          <w:jc w:val="right"/>
                          <w:rPr>
                            <w:sz w:val="16"/>
                            <w:szCs w:val="16"/>
                          </w:rPr>
                        </w:pPr>
                        <w:r w:rsidRPr="00B57EB1">
                          <w:rPr>
                            <w:rFonts w:eastAsia="Times New Roman"/>
                            <w:color w:val="000000"/>
                            <w:sz w:val="16"/>
                            <w:szCs w:val="16"/>
                          </w:rPr>
                          <w:t>1724</w:t>
                        </w:r>
                      </w:p>
                    </w:tc>
                    <w:tc>
                      <w:tcPr>
                        <w:tcW w:w="700" w:type="pct"/>
                        <w:vAlign w:val="center"/>
                      </w:tcPr>
                      <w:p w14:paraId="1B981A2D" w14:textId="77777777" w:rsidR="00C16223" w:rsidRPr="00B57EB1" w:rsidRDefault="00C16223" w:rsidP="00C94BAE">
                        <w:pPr>
                          <w:jc w:val="right"/>
                          <w:rPr>
                            <w:sz w:val="16"/>
                            <w:szCs w:val="16"/>
                          </w:rPr>
                        </w:pPr>
                        <w:r w:rsidRPr="00B57EB1">
                          <w:rPr>
                            <w:rFonts w:eastAsia="Times New Roman"/>
                            <w:color w:val="000000"/>
                            <w:sz w:val="16"/>
                            <w:szCs w:val="16"/>
                          </w:rPr>
                          <w:t>18%</w:t>
                        </w:r>
                      </w:p>
                    </w:tc>
                    <w:tc>
                      <w:tcPr>
                        <w:tcW w:w="696" w:type="pct"/>
                        <w:vAlign w:val="center"/>
                      </w:tcPr>
                      <w:p w14:paraId="2F6A49C8" w14:textId="77777777" w:rsidR="00C16223" w:rsidRPr="00B57EB1" w:rsidRDefault="00C16223" w:rsidP="00C94BAE">
                        <w:pPr>
                          <w:jc w:val="right"/>
                          <w:rPr>
                            <w:sz w:val="16"/>
                            <w:szCs w:val="16"/>
                          </w:rPr>
                        </w:pPr>
                        <w:r w:rsidRPr="00B57EB1">
                          <w:rPr>
                            <w:rFonts w:eastAsia="Times New Roman"/>
                            <w:color w:val="000000"/>
                            <w:sz w:val="16"/>
                            <w:szCs w:val="16"/>
                          </w:rPr>
                          <w:t>1013</w:t>
                        </w:r>
                      </w:p>
                    </w:tc>
                    <w:tc>
                      <w:tcPr>
                        <w:tcW w:w="704" w:type="pct"/>
                        <w:vAlign w:val="center"/>
                      </w:tcPr>
                      <w:p w14:paraId="1B9D589F" w14:textId="77777777" w:rsidR="00C16223" w:rsidRPr="00B57EB1" w:rsidRDefault="00C16223" w:rsidP="00C94BAE">
                        <w:pPr>
                          <w:jc w:val="right"/>
                          <w:rPr>
                            <w:sz w:val="16"/>
                            <w:szCs w:val="16"/>
                          </w:rPr>
                        </w:pPr>
                        <w:r w:rsidRPr="00B57EB1">
                          <w:rPr>
                            <w:rFonts w:eastAsia="Times New Roman"/>
                            <w:color w:val="000000"/>
                            <w:sz w:val="16"/>
                            <w:szCs w:val="16"/>
                          </w:rPr>
                          <w:t>11%</w:t>
                        </w:r>
                      </w:p>
                    </w:tc>
                  </w:tr>
                </w:tbl>
                <w:p w14:paraId="66D836F2" w14:textId="0FD5DC8D" w:rsidR="00C16223" w:rsidRPr="001D5EA3" w:rsidRDefault="00C16223" w:rsidP="00275BD5">
                  <w:pPr>
                    <w:pStyle w:val="Figure"/>
                  </w:pPr>
                  <w:r w:rsidRPr="00B57EB1">
                    <w:t xml:space="preserve">Table </w:t>
                  </w:r>
                  <w:r>
                    <w:t>9.</w:t>
                  </w:r>
                  <w:r w:rsidRPr="00B57EB1">
                    <w:t xml:space="preserve"> </w:t>
                  </w:r>
                  <w:r w:rsidRPr="00B57EB1">
                    <w:rPr>
                      <w:i/>
                    </w:rPr>
                    <w:t>Node</w:t>
                  </w:r>
                  <w:r w:rsidRPr="00B57EB1">
                    <w:t xml:space="preserve"> commits categorized by size for each of the three commit size metrics.</w:t>
                  </w:r>
                </w:p>
                <w:p w14:paraId="0D64809E" w14:textId="2F36D559" w:rsidR="00C16223" w:rsidRPr="001D5EA3" w:rsidRDefault="00C16223" w:rsidP="00E55AE6">
                  <w:pPr>
                    <w:pStyle w:val="Figure"/>
                  </w:pPr>
                  <w:r w:rsidRPr="001D5EA3">
                    <w:t xml:space="preserve"> </w:t>
                  </w:r>
                </w:p>
              </w:txbxContent>
            </v:textbox>
            <w10:wrap type="square" anchorx="margin" anchory="margin"/>
          </v:shape>
        </w:pict>
      </w:r>
      <w:r w:rsidR="0018494B">
        <w:tab/>
        <w:t>Django,</w:t>
      </w:r>
      <w:r w:rsidR="006E5F38">
        <w:t xml:space="preserve"> Express, gcc, Hadoop, jQuery, L</w:t>
      </w:r>
      <w:r w:rsidR="0018494B">
        <w:t xml:space="preserve">ibgit2, and Mono had a strong correlation between files and lines. GIMP, Linux, Node, and Python had </w:t>
      </w:r>
      <m:oMath>
        <m:r>
          <w:rPr>
            <w:rFonts w:ascii="Cambria Math" w:hAnsi="Cambria Math"/>
          </w:rPr>
          <m:t>r</m:t>
        </m:r>
      </m:oMath>
      <w:r w:rsidR="007F75C8">
        <w:t>-</w:t>
      </w:r>
      <w:r w:rsidR="00B2414F">
        <w:t xml:space="preserve">values of 0.684, 0.58, 0.721, and 0.684 respectively, indicating </w:t>
      </w:r>
      <w:r w:rsidR="0018494B">
        <w:t>moderate corre</w:t>
      </w:r>
      <w:r w:rsidR="00F818F6">
        <w:t>lations between files and lines. GIMP’s commit distributions</w:t>
      </w:r>
      <w:r w:rsidR="00275BD5">
        <w:t>, shown in Table 8,</w:t>
      </w:r>
      <w:r w:rsidR="00F818F6">
        <w:t xml:space="preserve"> could have skewed the results of the correlation calculations because only 16% of the number of files modified in a commit were categorized as large or extra-large, where as 38% of the number of lines of code modified in a commit were categorized </w:t>
      </w:r>
      <w:r w:rsidR="007F75C8">
        <w:t>as such</w:t>
      </w:r>
      <w:r w:rsidR="00F818F6">
        <w:t xml:space="preserve">. </w:t>
      </w:r>
      <w:r w:rsidR="00DE0FA9">
        <w:t xml:space="preserve">The focus of the GIMP application is centered </w:t>
      </w:r>
      <w:r w:rsidR="007F75C8">
        <w:t>on</w:t>
      </w:r>
      <w:r w:rsidR="00DE0FA9">
        <w:t xml:space="preserve"> user interaction and the ability to edit images and graphical projects. With user satisfaction and maintaining a rich feature </w:t>
      </w:r>
      <w:r w:rsidR="007F75C8">
        <w:t xml:space="preserve">set </w:t>
      </w:r>
      <w:r w:rsidR="00DE0FA9">
        <w:t>as primary objectives, it stands to reason that additional feature</w:t>
      </w:r>
      <w:r w:rsidR="00DD4732">
        <w:t>s</w:t>
      </w:r>
      <w:r w:rsidR="00DE0FA9">
        <w:t xml:space="preserve"> and architectural modifications would be more frequent in order to maintain relevance among the application’s user base. These changes translate to multiple line modifications mostly centralized to, or at least b</w:t>
      </w:r>
      <w:r w:rsidR="00496BD1">
        <w:t>uilt on top of, a given module</w:t>
      </w:r>
      <w:r w:rsidR="00DE0FA9">
        <w:t xml:space="preserve"> file containing the functionality.</w:t>
      </w:r>
    </w:p>
    <w:p w14:paraId="4E874C6B" w14:textId="281CD551" w:rsidR="0062794C" w:rsidRDefault="0062794C" w:rsidP="0018494B">
      <w:pPr>
        <w:pStyle w:val="NormalText"/>
        <w:ind w:firstLine="0"/>
      </w:pPr>
      <w:r>
        <w:tab/>
      </w:r>
      <w:r w:rsidR="00F818F6">
        <w:t xml:space="preserve">In addition, the size distribution of Node’s commits varied greatly. </w:t>
      </w:r>
      <w:r w:rsidR="00275BD5">
        <w:t>Shown in Table 9, f</w:t>
      </w:r>
      <w:r w:rsidR="005136F3">
        <w:t>ewer than</w:t>
      </w:r>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39FF0B49"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ere 71% and 23% respectively when measuring based on files modified. However, only 32% and 43% of commits were classified </w:t>
      </w:r>
      <w:r w:rsidR="007F75C8">
        <w:t xml:space="preserve">as such </w:t>
      </w:r>
      <w:r w:rsidR="00DA7AFA">
        <w:t>as</w:t>
      </w:r>
      <w:r w:rsidR="00F818F6">
        <w:t xml:space="preserve"> when measuring based on lines modified. </w:t>
      </w:r>
    </w:p>
    <w:p w14:paraId="5625D8D0" w14:textId="373F1E42"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w:t>
      </w:r>
      <w:r w:rsidR="007618B7">
        <w:t>inversely</w:t>
      </w:r>
      <w:r>
        <w:t xml:space="preserve">, 25% and 40% of the commits were categorized as extra-small or small based on the number of lines modified in a commit. </w:t>
      </w:r>
      <w:r w:rsidR="00A33E5D">
        <w:t>These differences in categorizing commit sizes based on the size metric would skew the correlation coefficient.</w:t>
      </w:r>
    </w:p>
    <w:p w14:paraId="04FB7936" w14:textId="0D51BB78"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 xml:space="preserve">positive correlation between all characteristics examined during the study. The number of lines of code changed and the number of hunks modified had the strongest correlation </w:t>
      </w:r>
      <w:r w:rsidR="00DD4732">
        <w:t>across all of the projects</w:t>
      </w:r>
      <w:r w:rsidRPr="0018494B">
        <w:t>. The number of files and hunks modified had the next to strongest correlation, while the number of files and lines of code c</w:t>
      </w:r>
      <w:r w:rsidR="00F021CF">
        <w:t>hanged per commit had the weakest correlation,</w:t>
      </w:r>
      <w:r w:rsidRPr="0018494B">
        <w:t xml:space="preserve"> </w:t>
      </w:r>
      <w:r w:rsidR="00DD4732">
        <w:t xml:space="preserve">though </w:t>
      </w:r>
      <w:r w:rsidRPr="0018494B">
        <w:t xml:space="preserve">still </w:t>
      </w:r>
      <w:r w:rsidR="00DD4732">
        <w:t>exhibited a moderate to strong correlation</w:t>
      </w:r>
      <w:r w:rsidRPr="0018494B">
        <w:t xml:space="preserve"> between </w:t>
      </w:r>
      <w:r w:rsidR="00DD4732">
        <w:t xml:space="preserve">the </w:t>
      </w:r>
      <w:r w:rsidRPr="0018494B">
        <w:t>characteristics.</w:t>
      </w:r>
    </w:p>
    <w:p w14:paraId="3E65B155" w14:textId="1E5EACC0" w:rsidR="007A390A" w:rsidRDefault="007A390A" w:rsidP="007A390A">
      <w:pPr>
        <w:pStyle w:val="Heading1"/>
      </w:pPr>
      <w:r>
        <w:t>Threats to Validity</w:t>
      </w:r>
    </w:p>
    <w:p w14:paraId="5E50E3DE" w14:textId="4AC9E238"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w:t>
      </w:r>
      <w:r w:rsidR="00DD4732">
        <w:t xml:space="preserve">when </w:t>
      </w:r>
      <w:r w:rsidR="00F021CF">
        <w:t>compared to</w:t>
      </w:r>
      <w:r w:rsidR="007618B7">
        <w:t xml:space="preserve"> the </w:t>
      </w:r>
      <w:proofErr w:type="spellStart"/>
      <w:r w:rsidR="007618B7">
        <w:t>Ala</w:t>
      </w:r>
      <w:r>
        <w:t>l</w:t>
      </w:r>
      <w:r w:rsidR="007618B7">
        <w:t>i</w:t>
      </w:r>
      <w:proofErr w:type="spellEnd"/>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due to new releases and bug fixes since publication. The additional data keeps the study up to date, but could </w:t>
      </w:r>
      <w:r w:rsidR="00F021CF">
        <w:t>cause</w:t>
      </w:r>
      <w:r>
        <w:t xml:space="preserve"> the results</w:t>
      </w:r>
      <w:r w:rsidR="007618B7">
        <w:t xml:space="preserve"> to vary from those found by Ala</w:t>
      </w:r>
      <w:r>
        <w:t>l</w:t>
      </w:r>
      <w:r w:rsidR="007618B7">
        <w:t>i</w:t>
      </w:r>
      <w:r>
        <w:t xml:space="preserve"> et al</w:t>
      </w:r>
      <w:r w:rsidR="007618B7">
        <w:t>.</w:t>
      </w:r>
      <w:r>
        <w:t xml:space="preserve"> Our tool is also missing various commits from thrown exceptions rooted in pygit2’s library calls. The exceptions are ignored and the commit is skipped over, though </w:t>
      </w:r>
      <w:r w:rsidR="00DD4732">
        <w:t>only a small amount of data</w:t>
      </w:r>
      <w:r>
        <w:t xml:space="preserve"> is lost.</w:t>
      </w:r>
    </w:p>
    <w:p w14:paraId="60429B41" w14:textId="02439777" w:rsidR="0018494B" w:rsidRDefault="0018494B" w:rsidP="0018494B">
      <w:pPr>
        <w:pStyle w:val="NormalText"/>
      </w:pPr>
      <w:r>
        <w:t xml:space="preserve">An additional threat to validity is merged branches. </w:t>
      </w:r>
      <w:r w:rsidR="006E5F38">
        <w:t>A limited number</w:t>
      </w:r>
      <w:r>
        <w:t xml:space="preserv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w:t>
      </w:r>
      <w:r w:rsidR="006E5F38">
        <w:t xml:space="preserve">including </w:t>
      </w:r>
      <w:proofErr w:type="spellStart"/>
      <w:r>
        <w:t>gcc</w:t>
      </w:r>
      <w:proofErr w:type="spellEnd"/>
      <w:r>
        <w:t xml:space="preserve">, Ruby, and Python, were originally developed using SVN. Specifically, </w:t>
      </w:r>
      <w:r w:rsidRPr="008E51F1">
        <w:rPr>
          <w:i/>
        </w:rPr>
        <w:t>gcc</w:t>
      </w:r>
      <w:r>
        <w:t xml:space="preserve"> still uses SVN and the repository located on GitHub is only a mirror to the changes presently being made to SVN. However, </w:t>
      </w:r>
      <w:r w:rsidR="006E5F38">
        <w:t>the remaining</w:t>
      </w:r>
      <w:r>
        <w:t xml:space="preserve"> repositories were also found in GitHub, meaning that the project was moved over to Git at a later date. Thus these projects did not fully take advantage of the Git-specific </w:t>
      </w:r>
      <w:r w:rsidR="00F021CF">
        <w:t>features</w:t>
      </w:r>
      <w:r>
        <w:t xml:space="preserve">. Projects developed using Git follow the commit-push workflow, where a developer’s changes are committed to his local repository, then the aggregate of all commits are pushed to the central repository. In this way, Git encourages smaller </w:t>
      </w:r>
      <w:r w:rsidR="00F021CF">
        <w:t>changes, which</w:t>
      </w:r>
      <w:r>
        <w:t xml:space="preserve"> can the</w:t>
      </w:r>
      <w:r w:rsidR="006E5F38">
        <w:t xml:space="preserve">n be pushed as a larger change. It is speculated that </w:t>
      </w:r>
      <w:r>
        <w:t xml:space="preserve">SVN changes are possibly equivalent to the size of Git pushes. Therefore, those </w:t>
      </w:r>
      <w:r w:rsidR="00F021CF">
        <w:t xml:space="preserve">projects, which were originally </w:t>
      </w:r>
      <w:r w:rsidR="00F021CF">
        <w:lastRenderedPageBreak/>
        <w:t>developed using SVN and later merged to Git,</w:t>
      </w:r>
      <w:r>
        <w:t xml:space="preserve"> will </w:t>
      </w:r>
      <w:r w:rsidR="00F021CF">
        <w:t>have commit histories that closer resemble an SVN style workflow.</w:t>
      </w:r>
    </w:p>
    <w:p w14:paraId="764B041F" w14:textId="698E7A41" w:rsidR="007F29ED" w:rsidRDefault="0018494B" w:rsidP="007A005B">
      <w:pPr>
        <w:pStyle w:val="NormalText"/>
      </w:pPr>
      <w:r>
        <w:t xml:space="preserve">In addition, the inter quartile ranges that were used to calculate the size ranges from extra small to extra large were calculated </w:t>
      </w:r>
      <w:r w:rsidR="00F021CF">
        <w:t xml:space="preserve">by </w:t>
      </w:r>
      <w:proofErr w:type="spellStart"/>
      <w:r w:rsidR="00F021CF">
        <w:t>Alali</w:t>
      </w:r>
      <w:proofErr w:type="spellEnd"/>
      <w:r w:rsidR="00F021CF">
        <w:t xml:space="preserve"> et al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on </w:t>
      </w:r>
      <w:proofErr w:type="spellStart"/>
      <w:r w:rsidRPr="00F27E3F">
        <w:rPr>
          <w:i/>
        </w:rPr>
        <w:t>gcc</w:t>
      </w:r>
      <w:proofErr w:type="spellEnd"/>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w:t>
      </w:r>
      <w:r w:rsidR="00F021CF">
        <w:t xml:space="preserve">sed in the previous study. Remediation of these issues remains </w:t>
      </w:r>
      <w:r>
        <w:t>as future work.</w:t>
      </w:r>
    </w:p>
    <w:p w14:paraId="36EA0E9A" w14:textId="36A43443" w:rsidR="007A390A" w:rsidRPr="007A390A" w:rsidRDefault="007A390A" w:rsidP="007A390A">
      <w:pPr>
        <w:pStyle w:val="Heading1"/>
      </w:pPr>
      <w:r>
        <w:t>Future Work</w:t>
      </w:r>
    </w:p>
    <w:p w14:paraId="4C3EEECE" w14:textId="1A113E1F" w:rsidR="0018494B" w:rsidRDefault="0018494B" w:rsidP="0018494B">
      <w:pPr>
        <w:pStyle w:val="NormalText"/>
      </w:pPr>
      <w:r>
        <w:t xml:space="preserve">Future work involves making an improved version of our tool that is </w:t>
      </w:r>
      <w:r w:rsidR="00F021CF">
        <w:t>faster</w:t>
      </w:r>
      <w:r>
        <w:t>, more memory efficient, and capable of performing similar and additional commit size metric calculations on a large number of repositories.</w:t>
      </w:r>
    </w:p>
    <w:p w14:paraId="255C2BE8" w14:textId="2E81058E" w:rsidR="0018494B" w:rsidRDefault="0018494B" w:rsidP="0018494B">
      <w:pPr>
        <w:pStyle w:val="NormalText"/>
      </w:pPr>
      <w:r>
        <w:t xml:space="preserve">Given the results of the study, </w:t>
      </w:r>
      <w:r w:rsidR="00F021CF">
        <w:t>planned</w:t>
      </w:r>
      <w:r>
        <w:t xml:space="preserve"> work </w:t>
      </w:r>
      <w:r w:rsidR="00F021CF">
        <w:t>includes</w:t>
      </w:r>
      <w:r>
        <w:t xml:space="preserve"> </w:t>
      </w:r>
      <w:r w:rsidR="00F021CF">
        <w:t>development of</w:t>
      </w:r>
      <w:r>
        <w:t xml:space="preserve"> an automated commit splicing tool that will recognize a large commit based on various size metrics and splice it into one or more smaller, logically structured commits. Such a tool would ameliorate the software development process, especially given our findings.</w:t>
      </w:r>
    </w:p>
    <w:p w14:paraId="5C0D194E" w14:textId="66DD3415" w:rsidR="0018494B" w:rsidRDefault="0018494B" w:rsidP="0018494B">
      <w:pPr>
        <w:pStyle w:val="NormalText"/>
        <w:ind w:firstLine="0"/>
      </w:pPr>
      <w:r>
        <w:tab/>
        <w:t xml:space="preserve">The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used inter quartile ranges to calculate how the commit size data should be di</w:t>
      </w:r>
      <w:r w:rsidR="00F021CF">
        <w:t xml:space="preserve">stributed. Calculating seven regions by outliers determined the size ranges. </w:t>
      </w:r>
      <w:r>
        <w:t>When shown in a box and whisper plot, these ranges constitu</w:t>
      </w:r>
      <w:r w:rsidR="00F021CF">
        <w:t>te the sizes ranging from extra-small to extra-</w:t>
      </w:r>
      <w:r>
        <w:t xml:space="preserve">large. In future work, we intend to calculate the inter quartile ranges for each of the repositories studied. </w:t>
      </w:r>
    </w:p>
    <w:p w14:paraId="7D909DBF" w14:textId="12F5723A" w:rsidR="008835C3" w:rsidRPr="008835C3" w:rsidRDefault="007D03F5" w:rsidP="008972DA">
      <w:pPr>
        <w:pStyle w:val="Heading1"/>
      </w:pPr>
      <w:r>
        <w:t>Conclusion</w:t>
      </w:r>
    </w:p>
    <w:p w14:paraId="3000B57A" w14:textId="4F472427"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Pr="008972DA">
        <w:t xml:space="preserve"> studied nine open</w:t>
      </w:r>
      <w:r>
        <w:t xml:space="preserve"> </w:t>
      </w:r>
      <w:r w:rsidRPr="008972DA">
        <w:t xml:space="preserve">source projects using SVN to determine the frequency of varying commit sizes and attempted to find a correlation between various forms of size metrics. In this work, Alali et al concluded that less than fifteen percent of commits were considered to be large. </w:t>
      </w:r>
      <w:r w:rsidR="006E5F38">
        <w:t>Our paper replicates that study, but differentiates itself from the original work</w:t>
      </w:r>
      <w:r w:rsidRPr="008972DA">
        <w:t xml:space="preserve"> with a larger dataset and focusing on projects that utilize Git as the primary version control system</w:t>
      </w:r>
      <w:r w:rsidR="006E5F38">
        <w:t>,</w:t>
      </w:r>
      <w:r w:rsidRPr="008972DA">
        <w:t xml:space="preserve"> as opposed to</w:t>
      </w:r>
      <w:r w:rsidR="00F021CF">
        <w:t xml:space="preserve"> SVN</w:t>
      </w:r>
      <w:r w:rsidRPr="008972DA">
        <w:t>.</w:t>
      </w:r>
    </w:p>
    <w:p w14:paraId="263EE45C" w14:textId="5ECA9F49" w:rsidR="008972DA" w:rsidRPr="008972DA" w:rsidRDefault="008972DA" w:rsidP="008972DA">
      <w:pPr>
        <w:pStyle w:val="NormalText"/>
      </w:pPr>
      <w:r w:rsidRPr="008972DA">
        <w:t xml:space="preserve">The choice of version control system is a crucial element of the software development process. Using SVN allows </w:t>
      </w:r>
      <w:r w:rsidRPr="008972DA">
        <w:lastRenderedPageBreak/>
        <w:t>developers</w:t>
      </w:r>
      <w:r w:rsidR="00F021CF">
        <w:t xml:space="preserve"> to commit their changes directly to the central repository, </w:t>
      </w:r>
      <w:r w:rsidRPr="008972DA">
        <w:t>while the utilization of Git supp</w:t>
      </w:r>
      <w:r>
        <w:t>orts a commit-push workflow. Th</w:t>
      </w:r>
      <w:r w:rsidRPr="008972DA">
        <w:t>is involves</w:t>
      </w:r>
      <w:r w:rsidR="00F021CF">
        <w:t xml:space="preserve"> a developer making several commits local to their repository clone</w:t>
      </w:r>
      <w:r w:rsidRPr="008972DA">
        <w:t xml:space="preserve"> </w:t>
      </w:r>
      <w:r w:rsidR="00F021CF">
        <w:t>and then pushing those commits to a central repository</w:t>
      </w:r>
      <w:r w:rsidRPr="008972DA">
        <w:t>. This paper examines the commit sizes of thirteen open source projects located in GitHub. Three size metrics were gathered including number of files, lines of code, and hunks added, deleted, or modified in a commit. These three size metrics were broke</w:t>
      </w:r>
      <w:r w:rsidR="00F021CF">
        <w:t>n into five categories of extra-</w:t>
      </w:r>
      <w:r w:rsidRPr="008972DA">
        <w:t xml:space="preserve">small, </w:t>
      </w:r>
      <w:r w:rsidR="00F021CF">
        <w:t>small, medium, large, and extra-</w:t>
      </w:r>
      <w:r w:rsidRPr="008972DA">
        <w:t>large. The correlation 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r w:rsidR="009B145B" w:rsidRPr="008972DA">
        <w:t>a linear model could describe the relationship</w:t>
      </w:r>
      <w:r w:rsidRPr="008972DA">
        <w:t>.</w:t>
      </w:r>
    </w:p>
    <w:p w14:paraId="73DD5A64" w14:textId="5F8DF5B8" w:rsidR="006C04B2" w:rsidRDefault="006C04B2" w:rsidP="008972DA">
      <w:pPr>
        <w:pStyle w:val="NormalText"/>
      </w:pPr>
      <w:r>
        <w:t>A</w:t>
      </w:r>
      <w:r w:rsidR="008972DA">
        <w:t xml:space="preserve">ll size metrics were found to </w:t>
      </w:r>
      <w:r>
        <w:t>be fundamentally correlated</w:t>
      </w:r>
      <w:r w:rsidR="00DD7541">
        <w:t xml:space="preserve"> with each other</w:t>
      </w:r>
      <w:r w:rsidR="008972DA">
        <w:t>. Hunks and lines of code modified had the strongest corre</w:t>
      </w:r>
      <w:r w:rsidR="00DD7541">
        <w:t>lation of the three measurements</w:t>
      </w:r>
      <w:r>
        <w:t>,</w:t>
      </w:r>
      <w:r w:rsidR="00DD7541">
        <w:t xml:space="preserve"> as was observed in</w:t>
      </w:r>
      <w:r w:rsidR="008972DA">
        <w:t xml:space="preserve"> every one of the thirteen repositories </w:t>
      </w:r>
      <w:r w:rsidR="00DD7541">
        <w:t>studied</w:t>
      </w:r>
      <w:r w:rsidR="008972DA">
        <w:t>. Files and hunks followed closely, with all but two repositories having strongly correlated values, and the remaining projects having</w:t>
      </w:r>
      <w:r w:rsidR="00DD7541">
        <w:t xml:space="preserve"> moderately correlated values. Finally, f</w:t>
      </w:r>
      <w:r w:rsidR="008972DA">
        <w:t xml:space="preserve">iles and lines did moderately well, with all but four projects having strongly correlated values. </w:t>
      </w:r>
      <w:r w:rsidRPr="008972DA">
        <w:t>Ultimately</w:t>
      </w:r>
      <w:r>
        <w:t>,</w:t>
      </w:r>
      <w:r w:rsidRPr="008972DA">
        <w:t xml:space="preserve"> it was found that </w:t>
      </w:r>
      <w:r>
        <w:t xml:space="preserve">12% to 23% of commits were classified as large or extra-large, depending on the size metric that was used. This leads us to conclude that large commits are still a prevalent </w:t>
      </w:r>
      <w:r w:rsidR="006E5F38">
        <w:t>and frequent element of</w:t>
      </w:r>
      <w:r>
        <w:t xml:space="preserve"> modern software development, despite the fact that the Git </w:t>
      </w:r>
      <w:r w:rsidR="00CA5CCA">
        <w:t>workflow</w:t>
      </w:r>
      <w:r>
        <w:t xml:space="preserve"> encourages small commits.</w:t>
      </w:r>
    </w:p>
    <w:p w14:paraId="77E7CB50" w14:textId="318901C7" w:rsidR="009303D9" w:rsidRPr="005B520E" w:rsidRDefault="009303D9" w:rsidP="008972DA">
      <w:pPr>
        <w:pStyle w:val="Heading5"/>
      </w:pPr>
      <w:r w:rsidRPr="005B520E">
        <w:t>References</w:t>
      </w:r>
    </w:p>
    <w:p w14:paraId="7426004B" w14:textId="35DF69BA" w:rsidR="00E515E3" w:rsidRPr="00E515E3" w:rsidRDefault="00E515E3" w:rsidP="00964259">
      <w:pPr>
        <w:pStyle w:val="EndNoteBibliography"/>
        <w:spacing w:after="80"/>
        <w:ind w:left="180" w:hanging="180"/>
        <w:jc w:val="both"/>
        <w:rPr>
          <w:noProof/>
        </w:rPr>
      </w:pPr>
      <w:r>
        <w:fldChar w:fldCharType="begin"/>
      </w:r>
      <w:r>
        <w:instrText xml:space="preserve"> ADDIN EN.REFLIST </w:instrText>
      </w:r>
      <w:r>
        <w:fldChar w:fldCharType="separate"/>
      </w:r>
      <w:r w:rsidR="00DC2904">
        <w:rPr>
          <w:noProof/>
        </w:rPr>
        <w:t>[Arafat09]</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091183D9" w:rsidR="00E515E3" w:rsidRPr="00E515E3" w:rsidRDefault="00DC2904" w:rsidP="00964259">
      <w:pPr>
        <w:pStyle w:val="EndNoteBibliography"/>
        <w:spacing w:after="80"/>
        <w:ind w:left="180" w:hanging="180"/>
        <w:jc w:val="both"/>
        <w:rPr>
          <w:noProof/>
        </w:rPr>
      </w:pPr>
      <w:r>
        <w:rPr>
          <w:noProof/>
        </w:rPr>
        <w:t xml:space="preserve">[Alali08] </w:t>
      </w:r>
      <w:r w:rsidR="00E515E3" w:rsidRPr="00E515E3">
        <w:rPr>
          <w:noProof/>
        </w:rPr>
        <w:t xml:space="preserve">Alali, A., H. Kagdi, and J.I. Maletic. </w:t>
      </w:r>
      <w:r w:rsidR="00E515E3" w:rsidRPr="00E515E3">
        <w:rPr>
          <w:i/>
          <w:noProof/>
        </w:rPr>
        <w:t>What's a Typical Commit? A Characterization of Open Source Software Repositories</w:t>
      </w:r>
      <w:r w:rsidR="00E515E3" w:rsidRPr="00E515E3">
        <w:rPr>
          <w:noProof/>
        </w:rPr>
        <w:t xml:space="preserve">. in </w:t>
      </w:r>
      <w:r w:rsidR="00E515E3" w:rsidRPr="00E515E3">
        <w:rPr>
          <w:i/>
          <w:noProof/>
        </w:rPr>
        <w:t>Program Comprehension, 2008. ICPC 2008. The 16th IEEE International Conference on</w:t>
      </w:r>
      <w:r w:rsidR="00E515E3" w:rsidRPr="00E515E3">
        <w:rPr>
          <w:noProof/>
        </w:rPr>
        <w:t>. 2008.</w:t>
      </w:r>
    </w:p>
    <w:p w14:paraId="48BC99F6" w14:textId="50903D99" w:rsidR="00E515E3" w:rsidRPr="00E515E3" w:rsidRDefault="00DC2904" w:rsidP="00964259">
      <w:pPr>
        <w:pStyle w:val="EndNoteBibliography"/>
        <w:spacing w:after="80"/>
        <w:ind w:left="180" w:hanging="180"/>
        <w:jc w:val="both"/>
        <w:rPr>
          <w:noProof/>
        </w:rPr>
      </w:pPr>
      <w:r>
        <w:rPr>
          <w:noProof/>
        </w:rPr>
        <w:t xml:space="preserve">[Hindle08] </w:t>
      </w:r>
      <w:r w:rsidR="00E515E3" w:rsidRPr="00E515E3">
        <w:rPr>
          <w:noProof/>
        </w:rPr>
        <w:t xml:space="preserve">Hindle, A., D.M. German, and R. Holt, </w:t>
      </w:r>
      <w:r w:rsidR="00E515E3" w:rsidRPr="00E515E3">
        <w:rPr>
          <w:i/>
          <w:noProof/>
        </w:rPr>
        <w:t>What do large commits tell us?: a taxonomical study of large commits</w:t>
      </w:r>
      <w:r w:rsidR="00E515E3" w:rsidRPr="00E515E3">
        <w:rPr>
          <w:noProof/>
        </w:rPr>
        <w:t xml:space="preserve">, in </w:t>
      </w:r>
      <w:r w:rsidR="00E515E3" w:rsidRPr="00E515E3">
        <w:rPr>
          <w:i/>
          <w:noProof/>
        </w:rPr>
        <w:t>Proceedings of the 2008 international working conference on Mining software repositories</w:t>
      </w:r>
      <w:r w:rsidR="00E515E3" w:rsidRPr="00E515E3">
        <w:rPr>
          <w:noProof/>
        </w:rPr>
        <w:t>. 2008, ACM: Leipzig, Germany. p. 99-108.</w:t>
      </w:r>
    </w:p>
    <w:p w14:paraId="066B3D13" w14:textId="2EF889AE" w:rsidR="00E515E3" w:rsidRPr="00E515E3" w:rsidRDefault="00DC2904" w:rsidP="00964259">
      <w:pPr>
        <w:pStyle w:val="EndNoteBibliography"/>
        <w:spacing w:after="80"/>
        <w:ind w:left="180" w:hanging="180"/>
        <w:jc w:val="both"/>
        <w:rPr>
          <w:noProof/>
        </w:rPr>
      </w:pPr>
      <w:r>
        <w:rPr>
          <w:noProof/>
        </w:rPr>
        <w:t xml:space="preserve">[Swanson76] </w:t>
      </w:r>
      <w:r w:rsidR="00E515E3" w:rsidRPr="00E515E3">
        <w:rPr>
          <w:noProof/>
        </w:rPr>
        <w:t xml:space="preserve">Swanson, E.B., </w:t>
      </w:r>
      <w:r w:rsidR="00E515E3" w:rsidRPr="00E515E3">
        <w:rPr>
          <w:i/>
          <w:noProof/>
        </w:rPr>
        <w:t>The dimensions of maintenance</w:t>
      </w:r>
      <w:r w:rsidR="00E515E3" w:rsidRPr="00E515E3">
        <w:rPr>
          <w:noProof/>
        </w:rPr>
        <w:t xml:space="preserve">, in </w:t>
      </w:r>
      <w:r w:rsidR="00E515E3" w:rsidRPr="00E515E3">
        <w:rPr>
          <w:i/>
          <w:noProof/>
        </w:rPr>
        <w:t>Proceedings of the 2nd international conference on Software engineering</w:t>
      </w:r>
      <w:r w:rsidR="00E515E3" w:rsidRPr="00E515E3">
        <w:rPr>
          <w:noProof/>
        </w:rPr>
        <w:t>. 1976, IEEE Computer Society Press: San Francisco, California, USA. p. 492-497.</w:t>
      </w:r>
    </w:p>
    <w:p w14:paraId="5B12B90C" w14:textId="4F4DB73A" w:rsidR="00E515E3" w:rsidRPr="00E515E3" w:rsidRDefault="00DC2904" w:rsidP="00964259">
      <w:pPr>
        <w:pStyle w:val="EndNoteBibliography"/>
        <w:spacing w:after="80"/>
        <w:ind w:left="180" w:hanging="180"/>
        <w:jc w:val="both"/>
        <w:rPr>
          <w:noProof/>
        </w:rPr>
      </w:pPr>
      <w:r>
        <w:rPr>
          <w:noProof/>
        </w:rPr>
        <w:t>[Hindle09]</w:t>
      </w:r>
      <w:r w:rsidR="00E515E3" w:rsidRPr="00E515E3">
        <w:rPr>
          <w:noProof/>
        </w:rPr>
        <w:tab/>
        <w:t xml:space="preserve">Hindle, A., et al. </w:t>
      </w:r>
      <w:r w:rsidR="00E515E3" w:rsidRPr="00E515E3">
        <w:rPr>
          <w:i/>
          <w:noProof/>
        </w:rPr>
        <w:t>Automatic classication of large changes into maintenance categories</w:t>
      </w:r>
      <w:r w:rsidR="00E515E3" w:rsidRPr="00E515E3">
        <w:rPr>
          <w:noProof/>
        </w:rPr>
        <w:t xml:space="preserve">. in </w:t>
      </w:r>
      <w:r w:rsidR="00E515E3" w:rsidRPr="00E515E3">
        <w:rPr>
          <w:i/>
          <w:noProof/>
        </w:rPr>
        <w:t>Program Comprehension, 2009. ICPC '09. IEEE 17th International Conference on</w:t>
      </w:r>
      <w:r w:rsidR="00E515E3" w:rsidRPr="00E515E3">
        <w:rPr>
          <w:noProof/>
        </w:rPr>
        <w:t>. 2009.</w:t>
      </w:r>
    </w:p>
    <w:p w14:paraId="7851F592" w14:textId="79286970" w:rsidR="00E515E3" w:rsidRPr="00E515E3" w:rsidRDefault="00DC2904" w:rsidP="00964259">
      <w:pPr>
        <w:pStyle w:val="EndNoteBibliography"/>
        <w:spacing w:after="80"/>
        <w:ind w:left="180" w:hanging="180"/>
        <w:jc w:val="both"/>
        <w:rPr>
          <w:noProof/>
        </w:rPr>
      </w:pPr>
      <w:r>
        <w:rPr>
          <w:noProof/>
        </w:rPr>
        <w:t>[Johnson98]</w:t>
      </w:r>
      <w:r w:rsidRPr="00E515E3">
        <w:rPr>
          <w:noProof/>
        </w:rPr>
        <w:t xml:space="preserve"> </w:t>
      </w:r>
      <w:r w:rsidR="00E515E3" w:rsidRPr="00E515E3">
        <w:rPr>
          <w:noProof/>
        </w:rPr>
        <w:t xml:space="preserve">Johnson, R.A.a.W., D. W., </w:t>
      </w:r>
      <w:r w:rsidR="00E515E3" w:rsidRPr="00E515E3">
        <w:rPr>
          <w:i/>
          <w:noProof/>
        </w:rPr>
        <w:t>Applied Multivariate Statistical Analysis</w:t>
      </w:r>
      <w:r w:rsidR="00E515E3" w:rsidRPr="00E515E3">
        <w:rPr>
          <w:noProof/>
        </w:rPr>
        <w:t>. 1998, Prentice Hall.</w:t>
      </w:r>
    </w:p>
    <w:p w14:paraId="78F4594E" w14:textId="5112F042" w:rsidR="005A4A70" w:rsidRDefault="00E515E3" w:rsidP="005A4A70">
      <w:pPr>
        <w:pStyle w:val="references"/>
        <w:numPr>
          <w:ilvl w:val="0"/>
          <w:numId w:val="0"/>
        </w:numPr>
        <w:spacing w:after="80"/>
        <w:sectPr w:rsidR="005A4A70" w:rsidSect="00C919A4">
          <w:type w:val="continuous"/>
          <w:pgSz w:w="12240" w:h="15840" w:code="1"/>
          <w:pgMar w:top="1080" w:right="907" w:bottom="1440" w:left="907" w:header="720" w:footer="720" w:gutter="0"/>
          <w:cols w:num="2" w:space="360"/>
          <w:docGrid w:linePitch="360"/>
        </w:sectPr>
      </w:pPr>
      <w:r>
        <w:fldChar w:fldCharType="end"/>
      </w:r>
      <w:r w:rsidR="00A25270">
        <w:br w:type="page"/>
      </w:r>
    </w:p>
    <w:p w14:paraId="578B78B9" w14:textId="71494702" w:rsidR="00060C01" w:rsidRDefault="00A25270" w:rsidP="005A4A70">
      <w:pPr>
        <w:pStyle w:val="Heading5"/>
      </w:pPr>
      <w:r>
        <w:lastRenderedPageBreak/>
        <w:t>Apendix</w:t>
      </w:r>
    </w:p>
    <w:p w14:paraId="1CA343ED" w14:textId="4014E915" w:rsidR="00060C01" w:rsidRPr="00060C01" w:rsidRDefault="00060C01" w:rsidP="00BF6E1D">
      <w:pPr>
        <w:jc w:val="both"/>
        <w:sectPr w:rsidR="00060C01" w:rsidRPr="00060C01" w:rsidSect="00A25270">
          <w:type w:val="continuous"/>
          <w:pgSz w:w="12240" w:h="15840" w:code="1"/>
          <w:pgMar w:top="1080" w:right="907" w:bottom="1440" w:left="907" w:header="720" w:footer="720" w:gutter="0"/>
          <w:cols w:space="360"/>
          <w:docGrid w:linePitch="360"/>
        </w:sectPr>
      </w:pPr>
      <w:r>
        <w:t>For completeness, the following tables represent the remainder of this study’s analyzed data set for commits categorized by size.</w:t>
      </w:r>
    </w:p>
    <w:p w14:paraId="192102A8" w14:textId="028577AA" w:rsidR="00F136EE" w:rsidRDefault="00F136EE" w:rsidP="00A25270">
      <w:pPr>
        <w:pStyle w:val="references"/>
        <w:numPr>
          <w:ilvl w:val="0"/>
          <w:numId w:val="0"/>
        </w:numPr>
      </w:pPr>
    </w:p>
    <w:p w14:paraId="7347741B" w14:textId="77777777" w:rsidR="00BF6E1D" w:rsidRDefault="00BF6E1D" w:rsidP="00A25270">
      <w:pPr>
        <w:spacing w:before="20" w:after="20"/>
        <w:suppressOverlap/>
        <w:jc w:val="left"/>
        <w:rPr>
          <w:b/>
          <w:sz w:val="16"/>
          <w:szCs w:val="16"/>
        </w:rPr>
        <w:sectPr w:rsidR="00BF6E1D" w:rsidSect="00B374F9">
          <w:type w:val="continuous"/>
          <w:pgSz w:w="12240" w:h="15840" w:code="1"/>
          <w:pgMar w:top="1080" w:right="893" w:bottom="1440" w:left="893" w:header="720" w:footer="720" w:gutter="0"/>
          <w:cols w:space="720"/>
          <w:docGrid w:linePitch="360"/>
        </w:sectPr>
      </w:pPr>
    </w:p>
    <w:tbl>
      <w:tblPr>
        <w:tblStyle w:val="TableGrid"/>
        <w:tblOverlap w:val="never"/>
        <w:tblW w:w="5000" w:type="pct"/>
        <w:jc w:val="center"/>
        <w:tblLook w:val="04A0" w:firstRow="1" w:lastRow="0" w:firstColumn="1" w:lastColumn="0" w:noHBand="0" w:noVBand="1"/>
      </w:tblPr>
      <w:tblGrid>
        <w:gridCol w:w="1011"/>
        <w:gridCol w:w="625"/>
        <w:gridCol w:w="631"/>
        <w:gridCol w:w="736"/>
        <w:gridCol w:w="741"/>
        <w:gridCol w:w="666"/>
        <w:gridCol w:w="673"/>
      </w:tblGrid>
      <w:tr w:rsidR="00C94BAE" w:rsidRPr="000F30B0" w14:paraId="4D5F7B95" w14:textId="77777777" w:rsidTr="009A7E64">
        <w:trPr>
          <w:trHeight w:val="56"/>
          <w:jc w:val="center"/>
        </w:trPr>
        <w:tc>
          <w:tcPr>
            <w:tcW w:w="994" w:type="pct"/>
          </w:tcPr>
          <w:p w14:paraId="69CA9704" w14:textId="25957F75" w:rsidR="00C94BAE" w:rsidRPr="000F30B0" w:rsidRDefault="00C94BAE" w:rsidP="00A25270">
            <w:pPr>
              <w:spacing w:before="20" w:after="20"/>
              <w:suppressOverlap/>
              <w:jc w:val="left"/>
              <w:rPr>
                <w:b/>
                <w:sz w:val="16"/>
                <w:szCs w:val="16"/>
              </w:rPr>
            </w:pPr>
          </w:p>
        </w:tc>
        <w:tc>
          <w:tcPr>
            <w:tcW w:w="1236" w:type="pct"/>
            <w:gridSpan w:val="2"/>
            <w:vAlign w:val="center"/>
          </w:tcPr>
          <w:p w14:paraId="6D5233A0" w14:textId="09274841"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Files</w:t>
            </w:r>
          </w:p>
        </w:tc>
        <w:tc>
          <w:tcPr>
            <w:tcW w:w="1453" w:type="pct"/>
            <w:gridSpan w:val="2"/>
            <w:vAlign w:val="center"/>
          </w:tcPr>
          <w:p w14:paraId="27AA4DD5" w14:textId="2EEE79AD"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New Lines</w:t>
            </w:r>
          </w:p>
        </w:tc>
        <w:tc>
          <w:tcPr>
            <w:tcW w:w="1317" w:type="pct"/>
            <w:gridSpan w:val="2"/>
            <w:vAlign w:val="center"/>
          </w:tcPr>
          <w:p w14:paraId="545148B7" w14:textId="6E2844C3"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Hunks</w:t>
            </w:r>
          </w:p>
        </w:tc>
      </w:tr>
      <w:tr w:rsidR="00A1233D" w:rsidRPr="000F30B0" w14:paraId="7007E318" w14:textId="77777777" w:rsidTr="009A7E64">
        <w:trPr>
          <w:trHeight w:val="190"/>
          <w:jc w:val="center"/>
        </w:trPr>
        <w:tc>
          <w:tcPr>
            <w:tcW w:w="994" w:type="pct"/>
            <w:vAlign w:val="center"/>
          </w:tcPr>
          <w:p w14:paraId="6314DA92" w14:textId="77777777" w:rsidR="00A1233D" w:rsidRPr="000F30B0" w:rsidRDefault="00A1233D" w:rsidP="00BF6E1D">
            <w:pPr>
              <w:spacing w:before="20" w:after="20"/>
              <w:suppressOverlap/>
              <w:jc w:val="left"/>
              <w:rPr>
                <w:b/>
                <w:sz w:val="16"/>
                <w:szCs w:val="16"/>
              </w:rPr>
            </w:pPr>
            <w:r w:rsidRPr="000F30B0">
              <w:rPr>
                <w:b/>
                <w:sz w:val="16"/>
                <w:szCs w:val="16"/>
              </w:rPr>
              <w:t>Categories</w:t>
            </w:r>
          </w:p>
        </w:tc>
        <w:tc>
          <w:tcPr>
            <w:tcW w:w="615" w:type="pct"/>
            <w:vAlign w:val="center"/>
          </w:tcPr>
          <w:p w14:paraId="7493E717" w14:textId="77777777" w:rsidR="00A1233D" w:rsidRPr="000F30B0" w:rsidRDefault="00A1233D" w:rsidP="00BF6E1D">
            <w:pPr>
              <w:spacing w:before="20" w:after="20"/>
              <w:suppressOverlap/>
              <w:jc w:val="right"/>
              <w:rPr>
                <w:b/>
                <w:sz w:val="16"/>
                <w:szCs w:val="16"/>
              </w:rPr>
            </w:pPr>
            <w:r w:rsidRPr="000F30B0">
              <w:rPr>
                <w:b/>
                <w:sz w:val="16"/>
                <w:szCs w:val="16"/>
              </w:rPr>
              <w:t>Freq.</w:t>
            </w:r>
          </w:p>
        </w:tc>
        <w:tc>
          <w:tcPr>
            <w:tcW w:w="621" w:type="pct"/>
            <w:vAlign w:val="center"/>
          </w:tcPr>
          <w:p w14:paraId="691545F4" w14:textId="77777777" w:rsidR="00A1233D" w:rsidRPr="000F30B0" w:rsidRDefault="00A1233D" w:rsidP="00BF6E1D">
            <w:pPr>
              <w:spacing w:before="20" w:after="20"/>
              <w:suppressOverlap/>
              <w:jc w:val="right"/>
              <w:rPr>
                <w:b/>
                <w:sz w:val="16"/>
                <w:szCs w:val="16"/>
              </w:rPr>
            </w:pPr>
            <w:r w:rsidRPr="000F30B0">
              <w:rPr>
                <w:b/>
                <w:sz w:val="16"/>
                <w:szCs w:val="16"/>
              </w:rPr>
              <w:t>Ratio</w:t>
            </w:r>
          </w:p>
        </w:tc>
        <w:tc>
          <w:tcPr>
            <w:tcW w:w="724" w:type="pct"/>
            <w:vAlign w:val="center"/>
          </w:tcPr>
          <w:p w14:paraId="05BA4999" w14:textId="77777777" w:rsidR="00A1233D" w:rsidRPr="000F30B0" w:rsidRDefault="00A1233D" w:rsidP="00BF6E1D">
            <w:pPr>
              <w:suppressOverlap/>
              <w:jc w:val="right"/>
              <w:rPr>
                <w:b/>
                <w:sz w:val="16"/>
                <w:szCs w:val="16"/>
              </w:rPr>
            </w:pPr>
            <w:r w:rsidRPr="000F30B0">
              <w:rPr>
                <w:b/>
                <w:sz w:val="16"/>
                <w:szCs w:val="16"/>
              </w:rPr>
              <w:t>Freq.</w:t>
            </w:r>
          </w:p>
        </w:tc>
        <w:tc>
          <w:tcPr>
            <w:tcW w:w="729" w:type="pct"/>
            <w:vAlign w:val="center"/>
          </w:tcPr>
          <w:p w14:paraId="56A617AC" w14:textId="77777777" w:rsidR="00A1233D" w:rsidRPr="000F30B0" w:rsidRDefault="00A1233D" w:rsidP="00BF6E1D">
            <w:pPr>
              <w:suppressOverlap/>
              <w:jc w:val="right"/>
              <w:rPr>
                <w:b/>
                <w:sz w:val="16"/>
                <w:szCs w:val="16"/>
              </w:rPr>
            </w:pPr>
            <w:r w:rsidRPr="000F30B0">
              <w:rPr>
                <w:b/>
                <w:sz w:val="16"/>
                <w:szCs w:val="16"/>
              </w:rPr>
              <w:t>Ratio</w:t>
            </w:r>
          </w:p>
        </w:tc>
        <w:tc>
          <w:tcPr>
            <w:tcW w:w="655" w:type="pct"/>
            <w:vAlign w:val="center"/>
          </w:tcPr>
          <w:p w14:paraId="03C316A6" w14:textId="77777777" w:rsidR="00A1233D" w:rsidRPr="000F30B0" w:rsidRDefault="00A1233D" w:rsidP="00BF6E1D">
            <w:pPr>
              <w:suppressOverlap/>
              <w:jc w:val="right"/>
              <w:rPr>
                <w:b/>
                <w:sz w:val="16"/>
                <w:szCs w:val="16"/>
              </w:rPr>
            </w:pPr>
            <w:r w:rsidRPr="000F30B0">
              <w:rPr>
                <w:b/>
                <w:sz w:val="16"/>
                <w:szCs w:val="16"/>
              </w:rPr>
              <w:t>Freq.</w:t>
            </w:r>
          </w:p>
        </w:tc>
        <w:tc>
          <w:tcPr>
            <w:tcW w:w="662" w:type="pct"/>
            <w:vAlign w:val="center"/>
          </w:tcPr>
          <w:p w14:paraId="6E488AF6" w14:textId="77777777" w:rsidR="00A1233D" w:rsidRPr="000F30B0" w:rsidRDefault="00A1233D" w:rsidP="00BF6E1D">
            <w:pPr>
              <w:suppressOverlap/>
              <w:jc w:val="right"/>
              <w:rPr>
                <w:b/>
                <w:sz w:val="16"/>
                <w:szCs w:val="16"/>
              </w:rPr>
            </w:pPr>
            <w:r w:rsidRPr="000F30B0">
              <w:rPr>
                <w:b/>
                <w:sz w:val="16"/>
                <w:szCs w:val="16"/>
              </w:rPr>
              <w:t>Ratio</w:t>
            </w:r>
          </w:p>
        </w:tc>
      </w:tr>
      <w:tr w:rsidR="00A1233D" w:rsidRPr="000F30B0" w14:paraId="32ADD02C" w14:textId="77777777" w:rsidTr="009A7E64">
        <w:trPr>
          <w:trHeight w:val="190"/>
          <w:jc w:val="center"/>
        </w:trPr>
        <w:tc>
          <w:tcPr>
            <w:tcW w:w="994" w:type="pct"/>
            <w:vAlign w:val="center"/>
          </w:tcPr>
          <w:p w14:paraId="79A006ED" w14:textId="77777777" w:rsidR="00A1233D" w:rsidRPr="000F30B0" w:rsidRDefault="00A1233D" w:rsidP="00BF6E1D">
            <w:pPr>
              <w:spacing w:before="20" w:after="20"/>
              <w:suppressOverlap/>
              <w:jc w:val="left"/>
              <w:rPr>
                <w:b/>
                <w:sz w:val="16"/>
                <w:szCs w:val="16"/>
              </w:rPr>
            </w:pPr>
            <w:r w:rsidRPr="000F30B0">
              <w:rPr>
                <w:b/>
                <w:sz w:val="16"/>
                <w:szCs w:val="16"/>
              </w:rPr>
              <w:t>x-Small</w:t>
            </w:r>
          </w:p>
        </w:tc>
        <w:tc>
          <w:tcPr>
            <w:tcW w:w="615" w:type="pct"/>
            <w:vAlign w:val="center"/>
          </w:tcPr>
          <w:p w14:paraId="4C57863C" w14:textId="77777777" w:rsidR="00A1233D" w:rsidRPr="000F30B0" w:rsidRDefault="00A1233D" w:rsidP="00BF6E1D">
            <w:pPr>
              <w:jc w:val="right"/>
              <w:rPr>
                <w:sz w:val="16"/>
                <w:szCs w:val="16"/>
              </w:rPr>
            </w:pPr>
            <w:r w:rsidRPr="000F30B0">
              <w:rPr>
                <w:rFonts w:eastAsia="Times New Roman"/>
                <w:color w:val="000000"/>
                <w:sz w:val="16"/>
                <w:szCs w:val="16"/>
              </w:rPr>
              <w:t>8427</w:t>
            </w:r>
          </w:p>
        </w:tc>
        <w:tc>
          <w:tcPr>
            <w:tcW w:w="621" w:type="pct"/>
            <w:vAlign w:val="center"/>
          </w:tcPr>
          <w:p w14:paraId="54C59CA3" w14:textId="77777777" w:rsidR="00A1233D" w:rsidRPr="000F30B0" w:rsidRDefault="00A1233D" w:rsidP="00BF6E1D">
            <w:pPr>
              <w:jc w:val="right"/>
              <w:rPr>
                <w:sz w:val="16"/>
                <w:szCs w:val="16"/>
              </w:rPr>
            </w:pPr>
            <w:r w:rsidRPr="000F30B0">
              <w:rPr>
                <w:rFonts w:eastAsia="Times New Roman"/>
                <w:color w:val="000000"/>
                <w:sz w:val="16"/>
                <w:szCs w:val="16"/>
              </w:rPr>
              <w:t>52%</w:t>
            </w:r>
          </w:p>
        </w:tc>
        <w:tc>
          <w:tcPr>
            <w:tcW w:w="724" w:type="pct"/>
            <w:vAlign w:val="center"/>
          </w:tcPr>
          <w:p w14:paraId="5AA1CD49" w14:textId="77777777" w:rsidR="00A1233D" w:rsidRPr="000F30B0" w:rsidRDefault="00A1233D" w:rsidP="00BF6E1D">
            <w:pPr>
              <w:jc w:val="right"/>
              <w:rPr>
                <w:sz w:val="16"/>
                <w:szCs w:val="16"/>
              </w:rPr>
            </w:pPr>
            <w:r w:rsidRPr="000F30B0">
              <w:rPr>
                <w:rFonts w:eastAsia="Times New Roman"/>
                <w:color w:val="000000"/>
                <w:sz w:val="16"/>
                <w:szCs w:val="16"/>
              </w:rPr>
              <w:t>4885</w:t>
            </w:r>
          </w:p>
        </w:tc>
        <w:tc>
          <w:tcPr>
            <w:tcW w:w="729" w:type="pct"/>
            <w:vAlign w:val="center"/>
          </w:tcPr>
          <w:p w14:paraId="0C4D5E09" w14:textId="77777777" w:rsidR="00A1233D" w:rsidRPr="000F30B0" w:rsidRDefault="00A1233D" w:rsidP="00BF6E1D">
            <w:pPr>
              <w:jc w:val="right"/>
              <w:rPr>
                <w:sz w:val="16"/>
                <w:szCs w:val="16"/>
              </w:rPr>
            </w:pPr>
            <w:r w:rsidRPr="000F30B0">
              <w:rPr>
                <w:rFonts w:eastAsia="Times New Roman"/>
                <w:color w:val="000000"/>
                <w:sz w:val="16"/>
                <w:szCs w:val="16"/>
              </w:rPr>
              <w:t>30%</w:t>
            </w:r>
          </w:p>
        </w:tc>
        <w:tc>
          <w:tcPr>
            <w:tcW w:w="655" w:type="pct"/>
            <w:vAlign w:val="center"/>
          </w:tcPr>
          <w:p w14:paraId="70C89D2E" w14:textId="77777777" w:rsidR="00A1233D" w:rsidRPr="000F30B0" w:rsidRDefault="00A1233D" w:rsidP="00BF6E1D">
            <w:pPr>
              <w:jc w:val="right"/>
              <w:rPr>
                <w:sz w:val="16"/>
                <w:szCs w:val="16"/>
              </w:rPr>
            </w:pPr>
            <w:r w:rsidRPr="000F30B0">
              <w:rPr>
                <w:rFonts w:eastAsia="Times New Roman"/>
                <w:color w:val="000000"/>
                <w:sz w:val="16"/>
                <w:szCs w:val="16"/>
              </w:rPr>
              <w:t>5956</w:t>
            </w:r>
          </w:p>
        </w:tc>
        <w:tc>
          <w:tcPr>
            <w:tcW w:w="662" w:type="pct"/>
            <w:vAlign w:val="center"/>
          </w:tcPr>
          <w:p w14:paraId="5B42F495" w14:textId="77777777" w:rsidR="00A1233D" w:rsidRPr="000F30B0" w:rsidRDefault="00A1233D" w:rsidP="00BF6E1D">
            <w:pPr>
              <w:jc w:val="right"/>
              <w:rPr>
                <w:sz w:val="16"/>
                <w:szCs w:val="16"/>
              </w:rPr>
            </w:pPr>
            <w:r w:rsidRPr="000F30B0">
              <w:rPr>
                <w:rFonts w:eastAsia="Times New Roman"/>
                <w:color w:val="000000"/>
                <w:sz w:val="16"/>
                <w:szCs w:val="16"/>
              </w:rPr>
              <w:t>36%</w:t>
            </w:r>
          </w:p>
        </w:tc>
      </w:tr>
      <w:tr w:rsidR="00A1233D" w:rsidRPr="000F30B0" w14:paraId="70CF34BB" w14:textId="77777777" w:rsidTr="009A7E64">
        <w:trPr>
          <w:trHeight w:val="210"/>
          <w:jc w:val="center"/>
        </w:trPr>
        <w:tc>
          <w:tcPr>
            <w:tcW w:w="994" w:type="pct"/>
            <w:vAlign w:val="center"/>
          </w:tcPr>
          <w:p w14:paraId="5117EBDE" w14:textId="77777777" w:rsidR="00A1233D" w:rsidRPr="000F30B0" w:rsidRDefault="00A1233D" w:rsidP="00BF6E1D">
            <w:pPr>
              <w:spacing w:before="20" w:after="20"/>
              <w:suppressOverlap/>
              <w:jc w:val="left"/>
              <w:rPr>
                <w:b/>
                <w:sz w:val="16"/>
                <w:szCs w:val="16"/>
              </w:rPr>
            </w:pPr>
            <w:r w:rsidRPr="000F30B0">
              <w:rPr>
                <w:b/>
                <w:sz w:val="16"/>
                <w:szCs w:val="16"/>
              </w:rPr>
              <w:t>Small</w:t>
            </w:r>
          </w:p>
        </w:tc>
        <w:tc>
          <w:tcPr>
            <w:tcW w:w="615" w:type="pct"/>
            <w:vAlign w:val="center"/>
          </w:tcPr>
          <w:p w14:paraId="7FDC9093" w14:textId="77777777" w:rsidR="00A1233D" w:rsidRPr="000F30B0" w:rsidRDefault="00A1233D" w:rsidP="00BF6E1D">
            <w:pPr>
              <w:jc w:val="right"/>
              <w:rPr>
                <w:sz w:val="16"/>
                <w:szCs w:val="16"/>
              </w:rPr>
            </w:pPr>
            <w:r w:rsidRPr="000F30B0">
              <w:rPr>
                <w:rFonts w:eastAsia="Times New Roman"/>
                <w:color w:val="000000"/>
                <w:sz w:val="16"/>
                <w:szCs w:val="16"/>
              </w:rPr>
              <w:t>5517</w:t>
            </w:r>
          </w:p>
        </w:tc>
        <w:tc>
          <w:tcPr>
            <w:tcW w:w="621" w:type="pct"/>
            <w:vAlign w:val="center"/>
          </w:tcPr>
          <w:p w14:paraId="4BA3514F" w14:textId="77777777" w:rsidR="00A1233D" w:rsidRPr="000F30B0" w:rsidRDefault="00A1233D" w:rsidP="00BF6E1D">
            <w:pPr>
              <w:jc w:val="right"/>
              <w:rPr>
                <w:sz w:val="16"/>
                <w:szCs w:val="16"/>
              </w:rPr>
            </w:pPr>
            <w:r w:rsidRPr="000F30B0">
              <w:rPr>
                <w:rFonts w:eastAsia="Times New Roman"/>
                <w:color w:val="000000"/>
                <w:sz w:val="16"/>
                <w:szCs w:val="16"/>
              </w:rPr>
              <w:t>34%</w:t>
            </w:r>
          </w:p>
        </w:tc>
        <w:tc>
          <w:tcPr>
            <w:tcW w:w="724" w:type="pct"/>
            <w:vAlign w:val="center"/>
          </w:tcPr>
          <w:p w14:paraId="054EE5A2" w14:textId="77777777" w:rsidR="00A1233D" w:rsidRPr="000F30B0" w:rsidRDefault="00A1233D" w:rsidP="00BF6E1D">
            <w:pPr>
              <w:jc w:val="right"/>
              <w:rPr>
                <w:sz w:val="16"/>
                <w:szCs w:val="16"/>
              </w:rPr>
            </w:pPr>
            <w:r w:rsidRPr="000F30B0">
              <w:rPr>
                <w:rFonts w:eastAsia="Times New Roman"/>
                <w:color w:val="000000"/>
                <w:sz w:val="16"/>
                <w:szCs w:val="16"/>
              </w:rPr>
              <w:t>7056</w:t>
            </w:r>
          </w:p>
        </w:tc>
        <w:tc>
          <w:tcPr>
            <w:tcW w:w="729" w:type="pct"/>
            <w:vAlign w:val="center"/>
          </w:tcPr>
          <w:p w14:paraId="3ECC227C" w14:textId="77777777" w:rsidR="00A1233D" w:rsidRPr="000F30B0" w:rsidRDefault="00A1233D" w:rsidP="00BF6E1D">
            <w:pPr>
              <w:jc w:val="right"/>
              <w:rPr>
                <w:sz w:val="16"/>
                <w:szCs w:val="16"/>
              </w:rPr>
            </w:pPr>
            <w:r w:rsidRPr="000F30B0">
              <w:rPr>
                <w:rFonts w:eastAsia="Times New Roman"/>
                <w:color w:val="000000"/>
                <w:sz w:val="16"/>
                <w:szCs w:val="16"/>
              </w:rPr>
              <w:t>43%</w:t>
            </w:r>
          </w:p>
        </w:tc>
        <w:tc>
          <w:tcPr>
            <w:tcW w:w="655" w:type="pct"/>
            <w:vAlign w:val="center"/>
          </w:tcPr>
          <w:p w14:paraId="0356C6BC" w14:textId="77777777" w:rsidR="00A1233D" w:rsidRPr="000F30B0" w:rsidRDefault="00A1233D" w:rsidP="00BF6E1D">
            <w:pPr>
              <w:jc w:val="right"/>
              <w:rPr>
                <w:sz w:val="16"/>
                <w:szCs w:val="16"/>
              </w:rPr>
            </w:pPr>
            <w:r w:rsidRPr="000F30B0">
              <w:rPr>
                <w:rFonts w:eastAsia="Times New Roman"/>
                <w:color w:val="000000"/>
                <w:sz w:val="16"/>
                <w:szCs w:val="16"/>
              </w:rPr>
              <w:t>7550</w:t>
            </w:r>
          </w:p>
        </w:tc>
        <w:tc>
          <w:tcPr>
            <w:tcW w:w="662" w:type="pct"/>
            <w:vAlign w:val="center"/>
          </w:tcPr>
          <w:p w14:paraId="3312BC51" w14:textId="77777777" w:rsidR="00A1233D" w:rsidRPr="000F30B0" w:rsidRDefault="00A1233D" w:rsidP="00BF6E1D">
            <w:pPr>
              <w:jc w:val="right"/>
              <w:rPr>
                <w:sz w:val="16"/>
                <w:szCs w:val="16"/>
              </w:rPr>
            </w:pPr>
            <w:r w:rsidRPr="000F30B0">
              <w:rPr>
                <w:rFonts w:eastAsia="Times New Roman"/>
                <w:color w:val="000000"/>
                <w:sz w:val="16"/>
                <w:szCs w:val="16"/>
              </w:rPr>
              <w:t>46%</w:t>
            </w:r>
          </w:p>
        </w:tc>
      </w:tr>
      <w:tr w:rsidR="00A1233D" w:rsidRPr="000F30B0" w14:paraId="5F6EAD3F" w14:textId="77777777" w:rsidTr="009A7E64">
        <w:trPr>
          <w:trHeight w:val="210"/>
          <w:jc w:val="center"/>
        </w:trPr>
        <w:tc>
          <w:tcPr>
            <w:tcW w:w="994" w:type="pct"/>
            <w:vAlign w:val="center"/>
          </w:tcPr>
          <w:p w14:paraId="5826EACF" w14:textId="77777777" w:rsidR="00A1233D" w:rsidRPr="000F30B0" w:rsidRDefault="00A1233D" w:rsidP="00BF6E1D">
            <w:pPr>
              <w:spacing w:before="20" w:after="20"/>
              <w:suppressOverlap/>
              <w:jc w:val="left"/>
              <w:rPr>
                <w:b/>
                <w:sz w:val="16"/>
                <w:szCs w:val="16"/>
              </w:rPr>
            </w:pPr>
            <w:r w:rsidRPr="000F30B0">
              <w:rPr>
                <w:b/>
                <w:sz w:val="16"/>
                <w:szCs w:val="16"/>
              </w:rPr>
              <w:t>Median</w:t>
            </w:r>
          </w:p>
        </w:tc>
        <w:tc>
          <w:tcPr>
            <w:tcW w:w="615" w:type="pct"/>
            <w:vAlign w:val="center"/>
          </w:tcPr>
          <w:p w14:paraId="06D4F260" w14:textId="77777777" w:rsidR="00A1233D" w:rsidRPr="000F30B0" w:rsidRDefault="00A1233D" w:rsidP="00BF6E1D">
            <w:pPr>
              <w:jc w:val="right"/>
              <w:rPr>
                <w:sz w:val="16"/>
                <w:szCs w:val="16"/>
              </w:rPr>
            </w:pPr>
            <w:r w:rsidRPr="000F30B0">
              <w:rPr>
                <w:rFonts w:eastAsia="Times New Roman"/>
                <w:color w:val="000000"/>
                <w:sz w:val="16"/>
                <w:szCs w:val="16"/>
              </w:rPr>
              <w:t>992</w:t>
            </w:r>
          </w:p>
        </w:tc>
        <w:tc>
          <w:tcPr>
            <w:tcW w:w="621" w:type="pct"/>
            <w:vAlign w:val="center"/>
          </w:tcPr>
          <w:p w14:paraId="3262F81C"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1FB6C591" w14:textId="77777777" w:rsidR="00A1233D" w:rsidRPr="000F30B0" w:rsidRDefault="00A1233D" w:rsidP="00BF6E1D">
            <w:pPr>
              <w:jc w:val="right"/>
              <w:rPr>
                <w:sz w:val="16"/>
                <w:szCs w:val="16"/>
              </w:rPr>
            </w:pPr>
            <w:r w:rsidRPr="000F30B0">
              <w:rPr>
                <w:rFonts w:eastAsia="Times New Roman"/>
                <w:color w:val="000000"/>
                <w:sz w:val="16"/>
                <w:szCs w:val="16"/>
              </w:rPr>
              <w:t>1821</w:t>
            </w:r>
          </w:p>
        </w:tc>
        <w:tc>
          <w:tcPr>
            <w:tcW w:w="729" w:type="pct"/>
            <w:vAlign w:val="center"/>
          </w:tcPr>
          <w:p w14:paraId="41C6170E" w14:textId="77777777" w:rsidR="00A1233D" w:rsidRPr="000F30B0" w:rsidRDefault="00A1233D" w:rsidP="00BF6E1D">
            <w:pPr>
              <w:jc w:val="right"/>
              <w:rPr>
                <w:sz w:val="16"/>
                <w:szCs w:val="16"/>
              </w:rPr>
            </w:pPr>
            <w:r w:rsidRPr="000F30B0">
              <w:rPr>
                <w:rFonts w:eastAsia="Times New Roman"/>
                <w:color w:val="000000"/>
                <w:sz w:val="16"/>
                <w:szCs w:val="16"/>
              </w:rPr>
              <w:t>11%</w:t>
            </w:r>
          </w:p>
        </w:tc>
        <w:tc>
          <w:tcPr>
            <w:tcW w:w="655" w:type="pct"/>
            <w:vAlign w:val="center"/>
          </w:tcPr>
          <w:p w14:paraId="3280A09E" w14:textId="77777777" w:rsidR="00A1233D" w:rsidRPr="000F30B0" w:rsidRDefault="00A1233D" w:rsidP="00BF6E1D">
            <w:pPr>
              <w:jc w:val="right"/>
              <w:rPr>
                <w:sz w:val="16"/>
                <w:szCs w:val="16"/>
              </w:rPr>
            </w:pPr>
            <w:r w:rsidRPr="000F30B0">
              <w:rPr>
                <w:rFonts w:eastAsia="Times New Roman"/>
                <w:color w:val="000000"/>
                <w:sz w:val="16"/>
                <w:szCs w:val="16"/>
              </w:rPr>
              <w:t>1383</w:t>
            </w:r>
          </w:p>
        </w:tc>
        <w:tc>
          <w:tcPr>
            <w:tcW w:w="662" w:type="pct"/>
            <w:vAlign w:val="center"/>
          </w:tcPr>
          <w:p w14:paraId="0B9EA00C" w14:textId="77777777" w:rsidR="00A1233D" w:rsidRPr="000F30B0" w:rsidRDefault="00A1233D" w:rsidP="00BF6E1D">
            <w:pPr>
              <w:jc w:val="right"/>
              <w:rPr>
                <w:sz w:val="16"/>
                <w:szCs w:val="16"/>
              </w:rPr>
            </w:pPr>
            <w:r w:rsidRPr="000F30B0">
              <w:rPr>
                <w:rFonts w:eastAsia="Times New Roman"/>
                <w:color w:val="000000"/>
                <w:sz w:val="16"/>
                <w:szCs w:val="16"/>
              </w:rPr>
              <w:t>8%</w:t>
            </w:r>
          </w:p>
        </w:tc>
      </w:tr>
      <w:tr w:rsidR="00A1233D" w:rsidRPr="000F30B0" w14:paraId="38D78435" w14:textId="77777777" w:rsidTr="009A7E64">
        <w:trPr>
          <w:trHeight w:val="210"/>
          <w:jc w:val="center"/>
        </w:trPr>
        <w:tc>
          <w:tcPr>
            <w:tcW w:w="994" w:type="pct"/>
            <w:vAlign w:val="center"/>
          </w:tcPr>
          <w:p w14:paraId="33F92F44" w14:textId="77777777" w:rsidR="00A1233D" w:rsidRPr="000F30B0" w:rsidRDefault="00A1233D" w:rsidP="00BF6E1D">
            <w:pPr>
              <w:spacing w:before="20" w:after="20"/>
              <w:suppressOverlap/>
              <w:jc w:val="left"/>
              <w:rPr>
                <w:b/>
                <w:sz w:val="16"/>
                <w:szCs w:val="16"/>
              </w:rPr>
            </w:pPr>
            <w:r w:rsidRPr="000F30B0">
              <w:rPr>
                <w:b/>
                <w:sz w:val="16"/>
                <w:szCs w:val="16"/>
              </w:rPr>
              <w:t>Large</w:t>
            </w:r>
          </w:p>
        </w:tc>
        <w:tc>
          <w:tcPr>
            <w:tcW w:w="615" w:type="pct"/>
            <w:vAlign w:val="center"/>
          </w:tcPr>
          <w:p w14:paraId="33F39F13" w14:textId="77777777" w:rsidR="00A1233D" w:rsidRPr="000F30B0" w:rsidRDefault="00A1233D" w:rsidP="00BF6E1D">
            <w:pPr>
              <w:jc w:val="right"/>
              <w:rPr>
                <w:sz w:val="16"/>
                <w:szCs w:val="16"/>
              </w:rPr>
            </w:pPr>
            <w:r w:rsidRPr="000F30B0">
              <w:rPr>
                <w:rFonts w:eastAsia="Times New Roman"/>
                <w:color w:val="000000"/>
                <w:sz w:val="16"/>
                <w:szCs w:val="16"/>
              </w:rPr>
              <w:t>368</w:t>
            </w:r>
          </w:p>
        </w:tc>
        <w:tc>
          <w:tcPr>
            <w:tcW w:w="621" w:type="pct"/>
            <w:vAlign w:val="center"/>
          </w:tcPr>
          <w:p w14:paraId="242A7D89" w14:textId="77777777" w:rsidR="00A1233D" w:rsidRPr="000F30B0" w:rsidRDefault="00A1233D" w:rsidP="00BF6E1D">
            <w:pPr>
              <w:jc w:val="right"/>
              <w:rPr>
                <w:sz w:val="16"/>
                <w:szCs w:val="16"/>
              </w:rPr>
            </w:pPr>
            <w:r w:rsidRPr="000F30B0">
              <w:rPr>
                <w:rFonts w:eastAsia="Times New Roman"/>
                <w:color w:val="000000"/>
                <w:sz w:val="16"/>
                <w:szCs w:val="16"/>
              </w:rPr>
              <w:t>2%</w:t>
            </w:r>
          </w:p>
        </w:tc>
        <w:tc>
          <w:tcPr>
            <w:tcW w:w="724" w:type="pct"/>
            <w:vAlign w:val="center"/>
          </w:tcPr>
          <w:p w14:paraId="6F7549AE" w14:textId="77777777" w:rsidR="00A1233D" w:rsidRPr="000F30B0" w:rsidRDefault="00A1233D" w:rsidP="00BF6E1D">
            <w:pPr>
              <w:jc w:val="right"/>
              <w:rPr>
                <w:sz w:val="16"/>
                <w:szCs w:val="16"/>
              </w:rPr>
            </w:pPr>
            <w:r w:rsidRPr="000F30B0">
              <w:rPr>
                <w:rFonts w:eastAsia="Times New Roman"/>
                <w:color w:val="000000"/>
                <w:sz w:val="16"/>
                <w:szCs w:val="16"/>
              </w:rPr>
              <w:t>666</w:t>
            </w:r>
          </w:p>
        </w:tc>
        <w:tc>
          <w:tcPr>
            <w:tcW w:w="729" w:type="pct"/>
            <w:vAlign w:val="center"/>
          </w:tcPr>
          <w:p w14:paraId="01988D67" w14:textId="77777777" w:rsidR="00A1233D" w:rsidRPr="000F30B0" w:rsidRDefault="00A1233D" w:rsidP="00BF6E1D">
            <w:pPr>
              <w:jc w:val="right"/>
              <w:rPr>
                <w:sz w:val="16"/>
                <w:szCs w:val="16"/>
              </w:rPr>
            </w:pPr>
            <w:r w:rsidRPr="000F30B0">
              <w:rPr>
                <w:rFonts w:eastAsia="Times New Roman"/>
                <w:color w:val="000000"/>
                <w:sz w:val="16"/>
                <w:szCs w:val="16"/>
              </w:rPr>
              <w:t>4%</w:t>
            </w:r>
          </w:p>
        </w:tc>
        <w:tc>
          <w:tcPr>
            <w:tcW w:w="655" w:type="pct"/>
            <w:vAlign w:val="center"/>
          </w:tcPr>
          <w:p w14:paraId="35D1AC2D" w14:textId="77777777" w:rsidR="00A1233D" w:rsidRPr="000F30B0" w:rsidRDefault="00A1233D" w:rsidP="00BF6E1D">
            <w:pPr>
              <w:jc w:val="right"/>
              <w:rPr>
                <w:sz w:val="16"/>
                <w:szCs w:val="16"/>
              </w:rPr>
            </w:pPr>
            <w:r w:rsidRPr="000F30B0">
              <w:rPr>
                <w:rFonts w:eastAsia="Times New Roman"/>
                <w:color w:val="000000"/>
                <w:sz w:val="16"/>
                <w:szCs w:val="16"/>
              </w:rPr>
              <w:t>427</w:t>
            </w:r>
          </w:p>
        </w:tc>
        <w:tc>
          <w:tcPr>
            <w:tcW w:w="662" w:type="pct"/>
            <w:vAlign w:val="center"/>
          </w:tcPr>
          <w:p w14:paraId="47C70354" w14:textId="77777777" w:rsidR="00A1233D" w:rsidRPr="000F30B0" w:rsidRDefault="00A1233D" w:rsidP="00BF6E1D">
            <w:pPr>
              <w:jc w:val="right"/>
              <w:rPr>
                <w:sz w:val="16"/>
                <w:szCs w:val="16"/>
              </w:rPr>
            </w:pPr>
            <w:r w:rsidRPr="000F30B0">
              <w:rPr>
                <w:rFonts w:eastAsia="Times New Roman"/>
                <w:color w:val="000000"/>
                <w:sz w:val="16"/>
                <w:szCs w:val="16"/>
              </w:rPr>
              <w:t>3%</w:t>
            </w:r>
          </w:p>
        </w:tc>
      </w:tr>
      <w:tr w:rsidR="00A1233D" w:rsidRPr="000F30B0" w14:paraId="58572EA4" w14:textId="77777777" w:rsidTr="009A7E64">
        <w:trPr>
          <w:trHeight w:val="210"/>
          <w:jc w:val="center"/>
        </w:trPr>
        <w:tc>
          <w:tcPr>
            <w:tcW w:w="994" w:type="pct"/>
            <w:vAlign w:val="center"/>
          </w:tcPr>
          <w:p w14:paraId="3EF7C52A" w14:textId="77777777" w:rsidR="00A1233D" w:rsidRPr="000F30B0" w:rsidRDefault="00A1233D" w:rsidP="00BF6E1D">
            <w:pPr>
              <w:spacing w:before="20" w:after="20"/>
              <w:suppressOverlap/>
              <w:jc w:val="left"/>
              <w:rPr>
                <w:b/>
                <w:sz w:val="16"/>
                <w:szCs w:val="16"/>
              </w:rPr>
            </w:pPr>
            <w:r w:rsidRPr="000F30B0">
              <w:rPr>
                <w:b/>
                <w:sz w:val="16"/>
                <w:szCs w:val="16"/>
              </w:rPr>
              <w:t>x-Large</w:t>
            </w:r>
          </w:p>
        </w:tc>
        <w:tc>
          <w:tcPr>
            <w:tcW w:w="615" w:type="pct"/>
            <w:vAlign w:val="center"/>
          </w:tcPr>
          <w:p w14:paraId="1D9DCFDD" w14:textId="77777777" w:rsidR="00A1233D" w:rsidRPr="000F30B0" w:rsidRDefault="00A1233D" w:rsidP="00BF6E1D">
            <w:pPr>
              <w:jc w:val="right"/>
              <w:rPr>
                <w:sz w:val="16"/>
                <w:szCs w:val="16"/>
              </w:rPr>
            </w:pPr>
            <w:r w:rsidRPr="000F30B0">
              <w:rPr>
                <w:rFonts w:eastAsia="Times New Roman"/>
                <w:color w:val="000000"/>
                <w:sz w:val="16"/>
                <w:szCs w:val="16"/>
              </w:rPr>
              <w:t>990</w:t>
            </w:r>
          </w:p>
        </w:tc>
        <w:tc>
          <w:tcPr>
            <w:tcW w:w="621" w:type="pct"/>
            <w:vAlign w:val="center"/>
          </w:tcPr>
          <w:p w14:paraId="4A3C177E"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7BB8A9A4" w14:textId="77777777" w:rsidR="00A1233D" w:rsidRPr="000F30B0" w:rsidRDefault="00A1233D" w:rsidP="00BF6E1D">
            <w:pPr>
              <w:jc w:val="right"/>
              <w:rPr>
                <w:sz w:val="16"/>
                <w:szCs w:val="16"/>
              </w:rPr>
            </w:pPr>
            <w:r w:rsidRPr="000F30B0">
              <w:rPr>
                <w:rFonts w:eastAsia="Times New Roman"/>
                <w:color w:val="000000"/>
                <w:sz w:val="16"/>
                <w:szCs w:val="16"/>
              </w:rPr>
              <w:t>2048</w:t>
            </w:r>
          </w:p>
        </w:tc>
        <w:tc>
          <w:tcPr>
            <w:tcW w:w="729" w:type="pct"/>
            <w:vAlign w:val="center"/>
          </w:tcPr>
          <w:p w14:paraId="7650FE2C" w14:textId="77777777" w:rsidR="00A1233D" w:rsidRPr="000F30B0" w:rsidRDefault="00A1233D" w:rsidP="00BF6E1D">
            <w:pPr>
              <w:jc w:val="right"/>
              <w:rPr>
                <w:sz w:val="16"/>
                <w:szCs w:val="16"/>
              </w:rPr>
            </w:pPr>
            <w:r w:rsidRPr="000F30B0">
              <w:rPr>
                <w:rFonts w:eastAsia="Times New Roman"/>
                <w:color w:val="000000"/>
                <w:sz w:val="16"/>
                <w:szCs w:val="16"/>
              </w:rPr>
              <w:t>12%</w:t>
            </w:r>
          </w:p>
        </w:tc>
        <w:tc>
          <w:tcPr>
            <w:tcW w:w="655" w:type="pct"/>
            <w:vAlign w:val="center"/>
          </w:tcPr>
          <w:p w14:paraId="0C1C31FB" w14:textId="77777777" w:rsidR="00A1233D" w:rsidRPr="000F30B0" w:rsidRDefault="00A1233D" w:rsidP="00BF6E1D">
            <w:pPr>
              <w:jc w:val="right"/>
              <w:rPr>
                <w:sz w:val="16"/>
                <w:szCs w:val="16"/>
              </w:rPr>
            </w:pPr>
            <w:r w:rsidRPr="000F30B0">
              <w:rPr>
                <w:rFonts w:eastAsia="Times New Roman"/>
                <w:color w:val="000000"/>
                <w:sz w:val="16"/>
                <w:szCs w:val="16"/>
              </w:rPr>
              <w:t>1160</w:t>
            </w:r>
          </w:p>
        </w:tc>
        <w:tc>
          <w:tcPr>
            <w:tcW w:w="662" w:type="pct"/>
            <w:vAlign w:val="center"/>
          </w:tcPr>
          <w:p w14:paraId="30B62FDE" w14:textId="77777777" w:rsidR="00A1233D" w:rsidRPr="000F30B0" w:rsidRDefault="00A1233D" w:rsidP="00BF6E1D">
            <w:pPr>
              <w:jc w:val="right"/>
              <w:rPr>
                <w:sz w:val="16"/>
                <w:szCs w:val="16"/>
              </w:rPr>
            </w:pPr>
            <w:r w:rsidRPr="000F30B0">
              <w:rPr>
                <w:rFonts w:eastAsia="Times New Roman"/>
                <w:color w:val="000000"/>
                <w:sz w:val="16"/>
                <w:szCs w:val="16"/>
              </w:rPr>
              <w:t>7%</w:t>
            </w:r>
          </w:p>
        </w:tc>
      </w:tr>
    </w:tbl>
    <w:p w14:paraId="23A51F00" w14:textId="0FB08280" w:rsidR="00A25270" w:rsidRDefault="00060C01" w:rsidP="00A25270">
      <w:pPr>
        <w:pStyle w:val="Figure"/>
      </w:pPr>
      <w:r>
        <w:t>Table 10</w:t>
      </w:r>
      <w:r w:rsidR="00A25270" w:rsidRPr="000F30B0">
        <w:t xml:space="preserve">. </w:t>
      </w:r>
      <w:r w:rsidR="00A25270" w:rsidRPr="000F30B0">
        <w:rPr>
          <w:i/>
        </w:rPr>
        <w:t>Django</w:t>
      </w:r>
      <w:r w:rsidR="00A25270" w:rsidRPr="000F30B0">
        <w:t xml:space="preserve"> commits categorized by size for each o</w:t>
      </w:r>
      <w:r w:rsidR="00BF6E1D">
        <w:t>f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F45B5" w14:paraId="3168E796" w14:textId="77777777" w:rsidTr="009A7E64">
        <w:trPr>
          <w:trHeight w:val="56"/>
          <w:jc w:val="center"/>
        </w:trPr>
        <w:tc>
          <w:tcPr>
            <w:tcW w:w="997" w:type="pct"/>
          </w:tcPr>
          <w:p w14:paraId="10A2F92D" w14:textId="2B724BD2" w:rsidR="00C94BAE" w:rsidRPr="00BF45B5" w:rsidRDefault="00C94BAE" w:rsidP="00A25270">
            <w:pPr>
              <w:spacing w:before="20" w:after="20"/>
              <w:suppressOverlap/>
              <w:jc w:val="left"/>
              <w:rPr>
                <w:b/>
                <w:sz w:val="16"/>
                <w:szCs w:val="16"/>
              </w:rPr>
            </w:pPr>
          </w:p>
        </w:tc>
        <w:tc>
          <w:tcPr>
            <w:tcW w:w="1273" w:type="pct"/>
            <w:gridSpan w:val="2"/>
            <w:vAlign w:val="center"/>
          </w:tcPr>
          <w:p w14:paraId="41F0127D" w14:textId="16C8D99C"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Files</w:t>
            </w:r>
          </w:p>
        </w:tc>
        <w:tc>
          <w:tcPr>
            <w:tcW w:w="1457" w:type="pct"/>
            <w:gridSpan w:val="2"/>
            <w:vAlign w:val="center"/>
          </w:tcPr>
          <w:p w14:paraId="71A1BCDF" w14:textId="669CB680"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New Lines</w:t>
            </w:r>
          </w:p>
        </w:tc>
        <w:tc>
          <w:tcPr>
            <w:tcW w:w="1273" w:type="pct"/>
            <w:gridSpan w:val="2"/>
            <w:vAlign w:val="center"/>
          </w:tcPr>
          <w:p w14:paraId="4F34A348" w14:textId="44A90587"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Hunks</w:t>
            </w:r>
          </w:p>
        </w:tc>
      </w:tr>
      <w:tr w:rsidR="00A1233D" w:rsidRPr="00BF45B5" w14:paraId="2EEE9440" w14:textId="77777777" w:rsidTr="009A7E64">
        <w:trPr>
          <w:trHeight w:val="190"/>
          <w:jc w:val="center"/>
        </w:trPr>
        <w:tc>
          <w:tcPr>
            <w:tcW w:w="997" w:type="pct"/>
            <w:vAlign w:val="center"/>
          </w:tcPr>
          <w:p w14:paraId="20892496" w14:textId="77777777" w:rsidR="00A1233D" w:rsidRPr="00BF45B5" w:rsidRDefault="00A1233D" w:rsidP="00BF6E1D">
            <w:pPr>
              <w:spacing w:before="20" w:after="20"/>
              <w:suppressOverlap/>
              <w:jc w:val="left"/>
              <w:rPr>
                <w:b/>
                <w:sz w:val="16"/>
                <w:szCs w:val="16"/>
              </w:rPr>
            </w:pPr>
            <w:r w:rsidRPr="00BF45B5">
              <w:rPr>
                <w:b/>
                <w:sz w:val="16"/>
                <w:szCs w:val="16"/>
              </w:rPr>
              <w:t>Categories</w:t>
            </w:r>
          </w:p>
        </w:tc>
        <w:tc>
          <w:tcPr>
            <w:tcW w:w="650" w:type="pct"/>
            <w:vAlign w:val="center"/>
          </w:tcPr>
          <w:p w14:paraId="56925CA5" w14:textId="77777777" w:rsidR="00A1233D" w:rsidRPr="00BF45B5" w:rsidRDefault="00A1233D" w:rsidP="00BF6E1D">
            <w:pPr>
              <w:spacing w:before="20" w:after="20"/>
              <w:suppressOverlap/>
              <w:jc w:val="right"/>
              <w:rPr>
                <w:b/>
                <w:sz w:val="16"/>
                <w:szCs w:val="16"/>
              </w:rPr>
            </w:pPr>
            <w:r w:rsidRPr="00BF45B5">
              <w:rPr>
                <w:b/>
                <w:sz w:val="16"/>
                <w:szCs w:val="16"/>
              </w:rPr>
              <w:t>Freq.</w:t>
            </w:r>
          </w:p>
        </w:tc>
        <w:tc>
          <w:tcPr>
            <w:tcW w:w="623" w:type="pct"/>
            <w:vAlign w:val="center"/>
          </w:tcPr>
          <w:p w14:paraId="47F907DF" w14:textId="77777777" w:rsidR="00A1233D" w:rsidRPr="00BF45B5" w:rsidRDefault="00A1233D" w:rsidP="00BF6E1D">
            <w:pPr>
              <w:spacing w:before="20" w:after="20"/>
              <w:suppressOverlap/>
              <w:jc w:val="right"/>
              <w:rPr>
                <w:b/>
                <w:sz w:val="16"/>
                <w:szCs w:val="16"/>
              </w:rPr>
            </w:pPr>
            <w:r w:rsidRPr="00BF45B5">
              <w:rPr>
                <w:b/>
                <w:sz w:val="16"/>
                <w:szCs w:val="16"/>
              </w:rPr>
              <w:t>Ratio</w:t>
            </w:r>
          </w:p>
        </w:tc>
        <w:tc>
          <w:tcPr>
            <w:tcW w:w="744" w:type="pct"/>
            <w:vAlign w:val="center"/>
          </w:tcPr>
          <w:p w14:paraId="7118B518" w14:textId="77777777" w:rsidR="00A1233D" w:rsidRPr="00BF45B5" w:rsidRDefault="00A1233D" w:rsidP="00BF6E1D">
            <w:pPr>
              <w:suppressOverlap/>
              <w:jc w:val="right"/>
              <w:rPr>
                <w:b/>
                <w:sz w:val="16"/>
                <w:szCs w:val="16"/>
              </w:rPr>
            </w:pPr>
            <w:r w:rsidRPr="00BF45B5">
              <w:rPr>
                <w:b/>
                <w:sz w:val="16"/>
                <w:szCs w:val="16"/>
              </w:rPr>
              <w:t>Freq.</w:t>
            </w:r>
          </w:p>
        </w:tc>
        <w:tc>
          <w:tcPr>
            <w:tcW w:w="713" w:type="pct"/>
            <w:vAlign w:val="center"/>
          </w:tcPr>
          <w:p w14:paraId="5BE85067" w14:textId="77777777" w:rsidR="00A1233D" w:rsidRPr="00BF45B5" w:rsidRDefault="00A1233D" w:rsidP="00BF6E1D">
            <w:pPr>
              <w:suppressOverlap/>
              <w:jc w:val="right"/>
              <w:rPr>
                <w:b/>
                <w:sz w:val="16"/>
                <w:szCs w:val="16"/>
              </w:rPr>
            </w:pPr>
            <w:r w:rsidRPr="00BF45B5">
              <w:rPr>
                <w:b/>
                <w:sz w:val="16"/>
                <w:szCs w:val="16"/>
              </w:rPr>
              <w:t>Ratio</w:t>
            </w:r>
          </w:p>
        </w:tc>
        <w:tc>
          <w:tcPr>
            <w:tcW w:w="650" w:type="pct"/>
            <w:vAlign w:val="center"/>
          </w:tcPr>
          <w:p w14:paraId="07CBDB0F" w14:textId="77777777" w:rsidR="00A1233D" w:rsidRPr="00BF45B5" w:rsidRDefault="00A1233D" w:rsidP="00BF6E1D">
            <w:pPr>
              <w:suppressOverlap/>
              <w:jc w:val="right"/>
              <w:rPr>
                <w:b/>
                <w:sz w:val="16"/>
                <w:szCs w:val="16"/>
              </w:rPr>
            </w:pPr>
            <w:r w:rsidRPr="00BF45B5">
              <w:rPr>
                <w:b/>
                <w:sz w:val="16"/>
                <w:szCs w:val="16"/>
              </w:rPr>
              <w:t>Freq.</w:t>
            </w:r>
          </w:p>
        </w:tc>
        <w:tc>
          <w:tcPr>
            <w:tcW w:w="623" w:type="pct"/>
            <w:vAlign w:val="center"/>
          </w:tcPr>
          <w:p w14:paraId="329F939C" w14:textId="77777777" w:rsidR="00A1233D" w:rsidRPr="00BF45B5" w:rsidRDefault="00A1233D" w:rsidP="00BF6E1D">
            <w:pPr>
              <w:suppressOverlap/>
              <w:jc w:val="right"/>
              <w:rPr>
                <w:b/>
                <w:sz w:val="16"/>
                <w:szCs w:val="16"/>
              </w:rPr>
            </w:pPr>
            <w:r w:rsidRPr="00BF45B5">
              <w:rPr>
                <w:b/>
                <w:sz w:val="16"/>
                <w:szCs w:val="16"/>
              </w:rPr>
              <w:t>Ratio</w:t>
            </w:r>
          </w:p>
        </w:tc>
      </w:tr>
      <w:tr w:rsidR="00A1233D" w:rsidRPr="00BF45B5" w14:paraId="5DC41AFF" w14:textId="77777777" w:rsidTr="009A7E64">
        <w:trPr>
          <w:trHeight w:val="190"/>
          <w:jc w:val="center"/>
        </w:trPr>
        <w:tc>
          <w:tcPr>
            <w:tcW w:w="997" w:type="pct"/>
            <w:vAlign w:val="center"/>
          </w:tcPr>
          <w:p w14:paraId="11BA2728" w14:textId="77777777" w:rsidR="00A1233D" w:rsidRPr="00BF45B5" w:rsidRDefault="00A1233D" w:rsidP="00BF6E1D">
            <w:pPr>
              <w:spacing w:before="20" w:after="20"/>
              <w:suppressOverlap/>
              <w:jc w:val="left"/>
              <w:rPr>
                <w:b/>
                <w:sz w:val="16"/>
                <w:szCs w:val="16"/>
              </w:rPr>
            </w:pPr>
            <w:r w:rsidRPr="00BF45B5">
              <w:rPr>
                <w:b/>
                <w:sz w:val="16"/>
                <w:szCs w:val="16"/>
              </w:rPr>
              <w:t>x-Small</w:t>
            </w:r>
          </w:p>
        </w:tc>
        <w:tc>
          <w:tcPr>
            <w:tcW w:w="650" w:type="pct"/>
            <w:vAlign w:val="center"/>
          </w:tcPr>
          <w:p w14:paraId="2A3A4745" w14:textId="77777777" w:rsidR="00A1233D" w:rsidRPr="00BF45B5" w:rsidRDefault="00A1233D" w:rsidP="00BF6E1D">
            <w:pPr>
              <w:jc w:val="right"/>
              <w:rPr>
                <w:sz w:val="16"/>
                <w:szCs w:val="16"/>
              </w:rPr>
            </w:pPr>
            <w:r w:rsidRPr="00BF45B5">
              <w:rPr>
                <w:rFonts w:eastAsia="Times New Roman"/>
                <w:color w:val="000000"/>
                <w:sz w:val="16"/>
                <w:szCs w:val="16"/>
              </w:rPr>
              <w:t>19458</w:t>
            </w:r>
          </w:p>
        </w:tc>
        <w:tc>
          <w:tcPr>
            <w:tcW w:w="623" w:type="pct"/>
            <w:vAlign w:val="center"/>
          </w:tcPr>
          <w:p w14:paraId="18CCF756" w14:textId="77777777" w:rsidR="00A1233D" w:rsidRPr="00BF45B5" w:rsidRDefault="00A1233D" w:rsidP="00BF6E1D">
            <w:pPr>
              <w:jc w:val="right"/>
              <w:rPr>
                <w:sz w:val="16"/>
                <w:szCs w:val="16"/>
              </w:rPr>
            </w:pPr>
            <w:r w:rsidRPr="00BF45B5">
              <w:rPr>
                <w:rFonts w:eastAsia="Times New Roman"/>
                <w:color w:val="000000"/>
                <w:sz w:val="16"/>
                <w:szCs w:val="16"/>
              </w:rPr>
              <w:t>21%</w:t>
            </w:r>
          </w:p>
        </w:tc>
        <w:tc>
          <w:tcPr>
            <w:tcW w:w="744" w:type="pct"/>
            <w:vAlign w:val="center"/>
          </w:tcPr>
          <w:p w14:paraId="581162B3" w14:textId="77777777" w:rsidR="00A1233D" w:rsidRPr="00BF45B5" w:rsidRDefault="00A1233D" w:rsidP="00BF6E1D">
            <w:pPr>
              <w:jc w:val="right"/>
              <w:rPr>
                <w:sz w:val="16"/>
                <w:szCs w:val="16"/>
              </w:rPr>
            </w:pPr>
            <w:r w:rsidRPr="00BF45B5">
              <w:rPr>
                <w:rFonts w:eastAsia="Times New Roman"/>
                <w:color w:val="000000"/>
                <w:sz w:val="16"/>
                <w:szCs w:val="16"/>
              </w:rPr>
              <w:t>12781</w:t>
            </w:r>
          </w:p>
        </w:tc>
        <w:tc>
          <w:tcPr>
            <w:tcW w:w="713" w:type="pct"/>
            <w:vAlign w:val="center"/>
          </w:tcPr>
          <w:p w14:paraId="2E044AC4" w14:textId="77777777" w:rsidR="00A1233D" w:rsidRPr="00BF45B5" w:rsidRDefault="00A1233D" w:rsidP="00BF6E1D">
            <w:pPr>
              <w:jc w:val="right"/>
              <w:rPr>
                <w:sz w:val="16"/>
                <w:szCs w:val="16"/>
              </w:rPr>
            </w:pPr>
            <w:r w:rsidRPr="00BF45B5">
              <w:rPr>
                <w:rFonts w:eastAsia="Times New Roman"/>
                <w:color w:val="000000"/>
                <w:sz w:val="16"/>
                <w:szCs w:val="16"/>
              </w:rPr>
              <w:t>13%</w:t>
            </w:r>
          </w:p>
        </w:tc>
        <w:tc>
          <w:tcPr>
            <w:tcW w:w="650" w:type="pct"/>
            <w:vAlign w:val="center"/>
          </w:tcPr>
          <w:p w14:paraId="3B71997E" w14:textId="77777777" w:rsidR="00A1233D" w:rsidRPr="00BF45B5" w:rsidRDefault="00A1233D" w:rsidP="00BF6E1D">
            <w:pPr>
              <w:jc w:val="right"/>
              <w:rPr>
                <w:sz w:val="16"/>
                <w:szCs w:val="16"/>
              </w:rPr>
            </w:pPr>
            <w:r w:rsidRPr="00BF45B5">
              <w:rPr>
                <w:rFonts w:eastAsia="Times New Roman"/>
                <w:color w:val="000000"/>
                <w:sz w:val="16"/>
                <w:szCs w:val="16"/>
              </w:rPr>
              <w:t>13808</w:t>
            </w:r>
          </w:p>
        </w:tc>
        <w:tc>
          <w:tcPr>
            <w:tcW w:w="623" w:type="pct"/>
            <w:vAlign w:val="center"/>
          </w:tcPr>
          <w:p w14:paraId="101A588F" w14:textId="77777777" w:rsidR="00A1233D" w:rsidRPr="00BF45B5" w:rsidRDefault="00A1233D" w:rsidP="00BF6E1D">
            <w:pPr>
              <w:jc w:val="right"/>
              <w:rPr>
                <w:sz w:val="16"/>
                <w:szCs w:val="16"/>
              </w:rPr>
            </w:pPr>
            <w:r w:rsidRPr="00BF45B5">
              <w:rPr>
                <w:rFonts w:eastAsia="Times New Roman"/>
                <w:color w:val="000000"/>
                <w:sz w:val="16"/>
                <w:szCs w:val="16"/>
              </w:rPr>
              <w:t>15%</w:t>
            </w:r>
          </w:p>
        </w:tc>
      </w:tr>
      <w:tr w:rsidR="00A1233D" w:rsidRPr="00BF45B5" w14:paraId="1315B2C5" w14:textId="77777777" w:rsidTr="009A7E64">
        <w:trPr>
          <w:trHeight w:val="210"/>
          <w:jc w:val="center"/>
        </w:trPr>
        <w:tc>
          <w:tcPr>
            <w:tcW w:w="997" w:type="pct"/>
            <w:vAlign w:val="center"/>
          </w:tcPr>
          <w:p w14:paraId="474C998E" w14:textId="77777777" w:rsidR="00A1233D" w:rsidRPr="00BF45B5" w:rsidRDefault="00A1233D" w:rsidP="00BF6E1D">
            <w:pPr>
              <w:spacing w:before="20" w:after="20"/>
              <w:suppressOverlap/>
              <w:jc w:val="left"/>
              <w:rPr>
                <w:b/>
                <w:sz w:val="16"/>
                <w:szCs w:val="16"/>
              </w:rPr>
            </w:pPr>
            <w:r w:rsidRPr="00BF45B5">
              <w:rPr>
                <w:b/>
                <w:sz w:val="16"/>
                <w:szCs w:val="16"/>
              </w:rPr>
              <w:t>Small</w:t>
            </w:r>
          </w:p>
        </w:tc>
        <w:tc>
          <w:tcPr>
            <w:tcW w:w="650" w:type="pct"/>
            <w:vAlign w:val="center"/>
          </w:tcPr>
          <w:p w14:paraId="34F876FD" w14:textId="77777777" w:rsidR="00A1233D" w:rsidRPr="00BF45B5" w:rsidRDefault="00A1233D" w:rsidP="00BF6E1D">
            <w:pPr>
              <w:jc w:val="right"/>
              <w:rPr>
                <w:sz w:val="16"/>
                <w:szCs w:val="16"/>
              </w:rPr>
            </w:pPr>
            <w:r w:rsidRPr="00BF45B5">
              <w:rPr>
                <w:rFonts w:eastAsia="Times New Roman"/>
                <w:color w:val="000000"/>
                <w:sz w:val="16"/>
                <w:szCs w:val="16"/>
              </w:rPr>
              <w:t>59577</w:t>
            </w:r>
          </w:p>
        </w:tc>
        <w:tc>
          <w:tcPr>
            <w:tcW w:w="623" w:type="pct"/>
            <w:vAlign w:val="center"/>
          </w:tcPr>
          <w:p w14:paraId="3AF99670" w14:textId="77777777" w:rsidR="00A1233D" w:rsidRPr="00BF45B5" w:rsidRDefault="00A1233D" w:rsidP="00BF6E1D">
            <w:pPr>
              <w:jc w:val="right"/>
              <w:rPr>
                <w:sz w:val="16"/>
                <w:szCs w:val="16"/>
              </w:rPr>
            </w:pPr>
            <w:r w:rsidRPr="00BF45B5">
              <w:rPr>
                <w:rFonts w:eastAsia="Times New Roman"/>
                <w:color w:val="000000"/>
                <w:sz w:val="16"/>
                <w:szCs w:val="16"/>
              </w:rPr>
              <w:t>63%</w:t>
            </w:r>
          </w:p>
        </w:tc>
        <w:tc>
          <w:tcPr>
            <w:tcW w:w="744" w:type="pct"/>
            <w:vAlign w:val="center"/>
          </w:tcPr>
          <w:p w14:paraId="52F6D722" w14:textId="77777777" w:rsidR="00A1233D" w:rsidRPr="00BF45B5" w:rsidRDefault="00A1233D" w:rsidP="00BF6E1D">
            <w:pPr>
              <w:jc w:val="right"/>
              <w:rPr>
                <w:sz w:val="16"/>
                <w:szCs w:val="16"/>
              </w:rPr>
            </w:pPr>
            <w:r w:rsidRPr="00BF45B5">
              <w:rPr>
                <w:rFonts w:eastAsia="Times New Roman"/>
                <w:color w:val="000000"/>
                <w:sz w:val="16"/>
                <w:szCs w:val="16"/>
              </w:rPr>
              <w:t>49515</w:t>
            </w:r>
          </w:p>
        </w:tc>
        <w:tc>
          <w:tcPr>
            <w:tcW w:w="713" w:type="pct"/>
            <w:vAlign w:val="center"/>
          </w:tcPr>
          <w:p w14:paraId="62A815BB" w14:textId="77777777" w:rsidR="00A1233D" w:rsidRPr="00BF45B5" w:rsidRDefault="00A1233D" w:rsidP="00BF6E1D">
            <w:pPr>
              <w:jc w:val="right"/>
              <w:rPr>
                <w:sz w:val="16"/>
                <w:szCs w:val="16"/>
              </w:rPr>
            </w:pPr>
            <w:r w:rsidRPr="00BF45B5">
              <w:rPr>
                <w:rFonts w:eastAsia="Times New Roman"/>
                <w:color w:val="000000"/>
                <w:sz w:val="16"/>
                <w:szCs w:val="16"/>
              </w:rPr>
              <w:t>52%</w:t>
            </w:r>
          </w:p>
        </w:tc>
        <w:tc>
          <w:tcPr>
            <w:tcW w:w="650" w:type="pct"/>
            <w:vAlign w:val="center"/>
          </w:tcPr>
          <w:p w14:paraId="456E3CE2" w14:textId="77777777" w:rsidR="00A1233D" w:rsidRPr="00BF45B5" w:rsidRDefault="00A1233D" w:rsidP="00BF6E1D">
            <w:pPr>
              <w:jc w:val="right"/>
              <w:rPr>
                <w:sz w:val="16"/>
                <w:szCs w:val="16"/>
              </w:rPr>
            </w:pPr>
            <w:r w:rsidRPr="00BF45B5">
              <w:rPr>
                <w:rFonts w:eastAsia="Times New Roman"/>
                <w:color w:val="000000"/>
                <w:sz w:val="16"/>
                <w:szCs w:val="16"/>
              </w:rPr>
              <w:t>62259</w:t>
            </w:r>
          </w:p>
        </w:tc>
        <w:tc>
          <w:tcPr>
            <w:tcW w:w="623" w:type="pct"/>
            <w:vAlign w:val="center"/>
          </w:tcPr>
          <w:p w14:paraId="31227CAC" w14:textId="77777777" w:rsidR="00A1233D" w:rsidRPr="00BF45B5" w:rsidRDefault="00A1233D" w:rsidP="00BF6E1D">
            <w:pPr>
              <w:jc w:val="right"/>
              <w:rPr>
                <w:sz w:val="16"/>
                <w:szCs w:val="16"/>
              </w:rPr>
            </w:pPr>
            <w:r w:rsidRPr="00BF45B5">
              <w:rPr>
                <w:rFonts w:eastAsia="Times New Roman"/>
                <w:color w:val="000000"/>
                <w:sz w:val="16"/>
                <w:szCs w:val="16"/>
              </w:rPr>
              <w:t>66%</w:t>
            </w:r>
          </w:p>
        </w:tc>
      </w:tr>
      <w:tr w:rsidR="00A1233D" w:rsidRPr="00BF45B5" w14:paraId="1F675D01" w14:textId="77777777" w:rsidTr="009A7E64">
        <w:trPr>
          <w:trHeight w:val="210"/>
          <w:jc w:val="center"/>
        </w:trPr>
        <w:tc>
          <w:tcPr>
            <w:tcW w:w="997" w:type="pct"/>
            <w:vAlign w:val="center"/>
          </w:tcPr>
          <w:p w14:paraId="4277F2B4" w14:textId="77777777" w:rsidR="00A1233D" w:rsidRPr="00BF45B5" w:rsidRDefault="00A1233D" w:rsidP="00BF6E1D">
            <w:pPr>
              <w:spacing w:before="20" w:after="20"/>
              <w:suppressOverlap/>
              <w:jc w:val="left"/>
              <w:rPr>
                <w:b/>
                <w:sz w:val="16"/>
                <w:szCs w:val="16"/>
              </w:rPr>
            </w:pPr>
            <w:r w:rsidRPr="00BF45B5">
              <w:rPr>
                <w:b/>
                <w:sz w:val="16"/>
                <w:szCs w:val="16"/>
              </w:rPr>
              <w:t>Median</w:t>
            </w:r>
          </w:p>
        </w:tc>
        <w:tc>
          <w:tcPr>
            <w:tcW w:w="650" w:type="pct"/>
            <w:vAlign w:val="center"/>
          </w:tcPr>
          <w:p w14:paraId="2C4662A9" w14:textId="77777777" w:rsidR="00A1233D" w:rsidRPr="00BF45B5" w:rsidRDefault="00A1233D" w:rsidP="00BF6E1D">
            <w:pPr>
              <w:jc w:val="right"/>
              <w:rPr>
                <w:sz w:val="16"/>
                <w:szCs w:val="16"/>
              </w:rPr>
            </w:pPr>
            <w:r w:rsidRPr="00BF45B5">
              <w:rPr>
                <w:rFonts w:eastAsia="Times New Roman"/>
                <w:color w:val="000000"/>
                <w:sz w:val="16"/>
                <w:szCs w:val="16"/>
              </w:rPr>
              <w:t>7886</w:t>
            </w:r>
          </w:p>
        </w:tc>
        <w:tc>
          <w:tcPr>
            <w:tcW w:w="623" w:type="pct"/>
            <w:vAlign w:val="center"/>
          </w:tcPr>
          <w:p w14:paraId="2343BD32" w14:textId="77777777" w:rsidR="00A1233D" w:rsidRPr="00BF45B5" w:rsidRDefault="00A1233D" w:rsidP="00BF6E1D">
            <w:pPr>
              <w:jc w:val="right"/>
              <w:rPr>
                <w:sz w:val="16"/>
                <w:szCs w:val="16"/>
              </w:rPr>
            </w:pPr>
            <w:r w:rsidRPr="00BF45B5">
              <w:rPr>
                <w:rFonts w:eastAsia="Times New Roman"/>
                <w:color w:val="000000"/>
                <w:sz w:val="16"/>
                <w:szCs w:val="16"/>
              </w:rPr>
              <w:t>8%</w:t>
            </w:r>
          </w:p>
        </w:tc>
        <w:tc>
          <w:tcPr>
            <w:tcW w:w="744" w:type="pct"/>
            <w:vAlign w:val="center"/>
          </w:tcPr>
          <w:p w14:paraId="290BD9A3" w14:textId="77777777" w:rsidR="00A1233D" w:rsidRPr="00BF45B5" w:rsidRDefault="00A1233D" w:rsidP="00BF6E1D">
            <w:pPr>
              <w:jc w:val="right"/>
              <w:rPr>
                <w:sz w:val="16"/>
                <w:szCs w:val="16"/>
              </w:rPr>
            </w:pPr>
            <w:r w:rsidRPr="00BF45B5">
              <w:rPr>
                <w:rFonts w:eastAsia="Times New Roman"/>
                <w:color w:val="000000"/>
                <w:sz w:val="16"/>
                <w:szCs w:val="16"/>
              </w:rPr>
              <w:t>13427</w:t>
            </w:r>
          </w:p>
        </w:tc>
        <w:tc>
          <w:tcPr>
            <w:tcW w:w="713" w:type="pct"/>
            <w:vAlign w:val="center"/>
          </w:tcPr>
          <w:p w14:paraId="46A904AD" w14:textId="77777777" w:rsidR="00A1233D" w:rsidRPr="00BF45B5" w:rsidRDefault="00A1233D" w:rsidP="00BF6E1D">
            <w:pPr>
              <w:jc w:val="right"/>
              <w:rPr>
                <w:sz w:val="16"/>
                <w:szCs w:val="16"/>
              </w:rPr>
            </w:pPr>
            <w:r w:rsidRPr="00BF45B5">
              <w:rPr>
                <w:rFonts w:eastAsia="Times New Roman"/>
                <w:color w:val="000000"/>
                <w:sz w:val="16"/>
                <w:szCs w:val="16"/>
              </w:rPr>
              <w:t>14%</w:t>
            </w:r>
          </w:p>
        </w:tc>
        <w:tc>
          <w:tcPr>
            <w:tcW w:w="650" w:type="pct"/>
            <w:vAlign w:val="center"/>
          </w:tcPr>
          <w:p w14:paraId="78F2DBFA" w14:textId="77777777" w:rsidR="00A1233D" w:rsidRPr="00BF45B5" w:rsidRDefault="00A1233D" w:rsidP="00BF6E1D">
            <w:pPr>
              <w:jc w:val="right"/>
              <w:rPr>
                <w:sz w:val="16"/>
                <w:szCs w:val="16"/>
              </w:rPr>
            </w:pPr>
            <w:r w:rsidRPr="00BF45B5">
              <w:rPr>
                <w:rFonts w:eastAsia="Times New Roman"/>
                <w:color w:val="000000"/>
                <w:sz w:val="16"/>
                <w:szCs w:val="16"/>
              </w:rPr>
              <w:t>10176</w:t>
            </w:r>
          </w:p>
        </w:tc>
        <w:tc>
          <w:tcPr>
            <w:tcW w:w="623" w:type="pct"/>
            <w:vAlign w:val="center"/>
          </w:tcPr>
          <w:p w14:paraId="17EDF89D" w14:textId="77777777" w:rsidR="00A1233D" w:rsidRPr="00BF45B5" w:rsidRDefault="00A1233D" w:rsidP="00BF6E1D">
            <w:pPr>
              <w:jc w:val="right"/>
              <w:rPr>
                <w:sz w:val="16"/>
                <w:szCs w:val="16"/>
              </w:rPr>
            </w:pPr>
            <w:r w:rsidRPr="00BF45B5">
              <w:rPr>
                <w:rFonts w:eastAsia="Times New Roman"/>
                <w:color w:val="000000"/>
                <w:sz w:val="16"/>
                <w:szCs w:val="16"/>
              </w:rPr>
              <w:t>11%</w:t>
            </w:r>
          </w:p>
        </w:tc>
      </w:tr>
      <w:tr w:rsidR="00A1233D" w:rsidRPr="00BF45B5" w14:paraId="19A2C1B4" w14:textId="77777777" w:rsidTr="009A7E64">
        <w:trPr>
          <w:trHeight w:val="210"/>
          <w:jc w:val="center"/>
        </w:trPr>
        <w:tc>
          <w:tcPr>
            <w:tcW w:w="997" w:type="pct"/>
            <w:vAlign w:val="center"/>
          </w:tcPr>
          <w:p w14:paraId="5B67AB28" w14:textId="77777777" w:rsidR="00A1233D" w:rsidRPr="00BF45B5" w:rsidRDefault="00A1233D" w:rsidP="00BF6E1D">
            <w:pPr>
              <w:spacing w:before="20" w:after="20"/>
              <w:suppressOverlap/>
              <w:jc w:val="left"/>
              <w:rPr>
                <w:b/>
                <w:sz w:val="16"/>
                <w:szCs w:val="16"/>
              </w:rPr>
            </w:pPr>
            <w:r w:rsidRPr="00BF45B5">
              <w:rPr>
                <w:b/>
                <w:sz w:val="16"/>
                <w:szCs w:val="16"/>
              </w:rPr>
              <w:t>Large</w:t>
            </w:r>
          </w:p>
        </w:tc>
        <w:tc>
          <w:tcPr>
            <w:tcW w:w="650" w:type="pct"/>
            <w:vAlign w:val="center"/>
          </w:tcPr>
          <w:p w14:paraId="1F5D0C8C" w14:textId="77777777" w:rsidR="00A1233D" w:rsidRPr="00BF45B5" w:rsidRDefault="00A1233D" w:rsidP="00BF6E1D">
            <w:pPr>
              <w:jc w:val="right"/>
              <w:rPr>
                <w:sz w:val="16"/>
                <w:szCs w:val="16"/>
              </w:rPr>
            </w:pPr>
            <w:r w:rsidRPr="00BF45B5">
              <w:rPr>
                <w:rFonts w:eastAsia="Times New Roman"/>
                <w:color w:val="000000"/>
                <w:sz w:val="16"/>
                <w:szCs w:val="16"/>
              </w:rPr>
              <w:t>2768</w:t>
            </w:r>
          </w:p>
        </w:tc>
        <w:tc>
          <w:tcPr>
            <w:tcW w:w="623" w:type="pct"/>
            <w:vAlign w:val="center"/>
          </w:tcPr>
          <w:p w14:paraId="4FB7284E" w14:textId="77777777" w:rsidR="00A1233D" w:rsidRPr="00BF45B5" w:rsidRDefault="00A1233D" w:rsidP="00BF6E1D">
            <w:pPr>
              <w:jc w:val="right"/>
              <w:rPr>
                <w:sz w:val="16"/>
                <w:szCs w:val="16"/>
              </w:rPr>
            </w:pPr>
            <w:r w:rsidRPr="00BF45B5">
              <w:rPr>
                <w:rFonts w:eastAsia="Times New Roman"/>
                <w:color w:val="000000"/>
                <w:sz w:val="16"/>
                <w:szCs w:val="16"/>
              </w:rPr>
              <w:t>3%</w:t>
            </w:r>
          </w:p>
        </w:tc>
        <w:tc>
          <w:tcPr>
            <w:tcW w:w="744" w:type="pct"/>
            <w:vAlign w:val="center"/>
          </w:tcPr>
          <w:p w14:paraId="415C9CAA" w14:textId="77777777" w:rsidR="00A1233D" w:rsidRPr="00BF45B5" w:rsidRDefault="00A1233D" w:rsidP="00BF6E1D">
            <w:pPr>
              <w:jc w:val="right"/>
              <w:rPr>
                <w:sz w:val="16"/>
                <w:szCs w:val="16"/>
              </w:rPr>
            </w:pPr>
            <w:r w:rsidRPr="00BF45B5">
              <w:rPr>
                <w:rFonts w:eastAsia="Times New Roman"/>
                <w:color w:val="000000"/>
                <w:sz w:val="16"/>
                <w:szCs w:val="16"/>
              </w:rPr>
              <w:t>5165</w:t>
            </w:r>
          </w:p>
        </w:tc>
        <w:tc>
          <w:tcPr>
            <w:tcW w:w="713" w:type="pct"/>
            <w:vAlign w:val="center"/>
          </w:tcPr>
          <w:p w14:paraId="18F2F064"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650" w:type="pct"/>
            <w:vAlign w:val="center"/>
          </w:tcPr>
          <w:p w14:paraId="11A43934" w14:textId="77777777" w:rsidR="00A1233D" w:rsidRPr="00BF45B5" w:rsidRDefault="00A1233D" w:rsidP="00BF6E1D">
            <w:pPr>
              <w:jc w:val="right"/>
              <w:rPr>
                <w:sz w:val="16"/>
                <w:szCs w:val="16"/>
              </w:rPr>
            </w:pPr>
            <w:r w:rsidRPr="00BF45B5">
              <w:rPr>
                <w:rFonts w:eastAsia="Times New Roman"/>
                <w:color w:val="000000"/>
                <w:sz w:val="16"/>
                <w:szCs w:val="16"/>
              </w:rPr>
              <w:t>3254</w:t>
            </w:r>
          </w:p>
        </w:tc>
        <w:tc>
          <w:tcPr>
            <w:tcW w:w="623" w:type="pct"/>
            <w:vAlign w:val="center"/>
          </w:tcPr>
          <w:p w14:paraId="6433286D" w14:textId="77777777" w:rsidR="00A1233D" w:rsidRPr="00BF45B5" w:rsidRDefault="00A1233D" w:rsidP="00BF6E1D">
            <w:pPr>
              <w:jc w:val="right"/>
              <w:rPr>
                <w:sz w:val="16"/>
                <w:szCs w:val="16"/>
              </w:rPr>
            </w:pPr>
            <w:r w:rsidRPr="00BF45B5">
              <w:rPr>
                <w:rFonts w:eastAsia="Times New Roman"/>
                <w:color w:val="000000"/>
                <w:sz w:val="16"/>
                <w:szCs w:val="16"/>
              </w:rPr>
              <w:t>3%</w:t>
            </w:r>
          </w:p>
        </w:tc>
      </w:tr>
      <w:tr w:rsidR="00A1233D" w:rsidRPr="00BF45B5" w14:paraId="6466ED85" w14:textId="77777777" w:rsidTr="009A7E64">
        <w:trPr>
          <w:trHeight w:val="210"/>
          <w:jc w:val="center"/>
        </w:trPr>
        <w:tc>
          <w:tcPr>
            <w:tcW w:w="997" w:type="pct"/>
            <w:vAlign w:val="center"/>
          </w:tcPr>
          <w:p w14:paraId="13EDE3A5" w14:textId="77777777" w:rsidR="00A1233D" w:rsidRPr="00BF45B5" w:rsidRDefault="00A1233D" w:rsidP="00BF6E1D">
            <w:pPr>
              <w:spacing w:before="20" w:after="20"/>
              <w:suppressOverlap/>
              <w:jc w:val="left"/>
              <w:rPr>
                <w:b/>
                <w:sz w:val="16"/>
                <w:szCs w:val="16"/>
              </w:rPr>
            </w:pPr>
            <w:r w:rsidRPr="00BF45B5">
              <w:rPr>
                <w:b/>
                <w:sz w:val="16"/>
                <w:szCs w:val="16"/>
              </w:rPr>
              <w:t>x-Large</w:t>
            </w:r>
          </w:p>
        </w:tc>
        <w:tc>
          <w:tcPr>
            <w:tcW w:w="650" w:type="pct"/>
            <w:vAlign w:val="center"/>
          </w:tcPr>
          <w:p w14:paraId="2AD13C91" w14:textId="77777777" w:rsidR="00A1233D" w:rsidRPr="00BF45B5" w:rsidRDefault="00A1233D" w:rsidP="00BF6E1D">
            <w:pPr>
              <w:jc w:val="right"/>
              <w:rPr>
                <w:sz w:val="16"/>
                <w:szCs w:val="16"/>
              </w:rPr>
            </w:pPr>
            <w:r w:rsidRPr="00BF45B5">
              <w:rPr>
                <w:rFonts w:eastAsia="Times New Roman"/>
                <w:color w:val="000000"/>
                <w:sz w:val="16"/>
                <w:szCs w:val="16"/>
              </w:rPr>
              <w:t>4771</w:t>
            </w:r>
          </w:p>
        </w:tc>
        <w:tc>
          <w:tcPr>
            <w:tcW w:w="623" w:type="pct"/>
            <w:vAlign w:val="center"/>
          </w:tcPr>
          <w:p w14:paraId="380D62B0"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744" w:type="pct"/>
            <w:vAlign w:val="center"/>
          </w:tcPr>
          <w:p w14:paraId="4D0CC758" w14:textId="77777777" w:rsidR="00A1233D" w:rsidRPr="00BF45B5" w:rsidRDefault="00A1233D" w:rsidP="00BF6E1D">
            <w:pPr>
              <w:jc w:val="right"/>
              <w:rPr>
                <w:sz w:val="16"/>
                <w:szCs w:val="16"/>
              </w:rPr>
            </w:pPr>
            <w:r w:rsidRPr="00BF45B5">
              <w:rPr>
                <w:rFonts w:eastAsia="Times New Roman"/>
                <w:color w:val="000000"/>
                <w:sz w:val="16"/>
                <w:szCs w:val="16"/>
              </w:rPr>
              <w:t>13840</w:t>
            </w:r>
          </w:p>
        </w:tc>
        <w:tc>
          <w:tcPr>
            <w:tcW w:w="713" w:type="pct"/>
            <w:vAlign w:val="center"/>
          </w:tcPr>
          <w:p w14:paraId="7E485434" w14:textId="77777777" w:rsidR="00A1233D" w:rsidRPr="00BF45B5" w:rsidRDefault="00A1233D" w:rsidP="00BF6E1D">
            <w:pPr>
              <w:jc w:val="right"/>
              <w:rPr>
                <w:sz w:val="16"/>
                <w:szCs w:val="16"/>
              </w:rPr>
            </w:pPr>
            <w:r w:rsidRPr="00BF45B5">
              <w:rPr>
                <w:rFonts w:eastAsia="Times New Roman"/>
                <w:color w:val="000000"/>
                <w:sz w:val="16"/>
                <w:szCs w:val="16"/>
              </w:rPr>
              <w:t>15%</w:t>
            </w:r>
          </w:p>
        </w:tc>
        <w:tc>
          <w:tcPr>
            <w:tcW w:w="650" w:type="pct"/>
            <w:vAlign w:val="center"/>
          </w:tcPr>
          <w:p w14:paraId="4279A76D" w14:textId="77777777" w:rsidR="00A1233D" w:rsidRPr="00BF45B5" w:rsidRDefault="00A1233D" w:rsidP="00BF6E1D">
            <w:pPr>
              <w:jc w:val="right"/>
              <w:rPr>
                <w:sz w:val="16"/>
                <w:szCs w:val="16"/>
              </w:rPr>
            </w:pPr>
            <w:r w:rsidRPr="00BF45B5">
              <w:rPr>
                <w:rFonts w:eastAsia="Times New Roman"/>
                <w:color w:val="000000"/>
                <w:sz w:val="16"/>
                <w:szCs w:val="16"/>
              </w:rPr>
              <w:t>5231</w:t>
            </w:r>
          </w:p>
        </w:tc>
        <w:tc>
          <w:tcPr>
            <w:tcW w:w="623" w:type="pct"/>
            <w:vAlign w:val="center"/>
          </w:tcPr>
          <w:p w14:paraId="5018D9C3" w14:textId="77777777" w:rsidR="00A1233D" w:rsidRPr="00BF45B5" w:rsidRDefault="00A1233D" w:rsidP="00BF6E1D">
            <w:pPr>
              <w:jc w:val="right"/>
              <w:rPr>
                <w:sz w:val="16"/>
                <w:szCs w:val="16"/>
              </w:rPr>
            </w:pPr>
            <w:r w:rsidRPr="00BF45B5">
              <w:rPr>
                <w:rFonts w:eastAsia="Times New Roman"/>
                <w:color w:val="000000"/>
                <w:sz w:val="16"/>
                <w:szCs w:val="16"/>
              </w:rPr>
              <w:t>6%</w:t>
            </w:r>
          </w:p>
        </w:tc>
      </w:tr>
    </w:tbl>
    <w:p w14:paraId="5BB305CB" w14:textId="6DFBAB80" w:rsidR="00A25270" w:rsidRPr="00BF45B5" w:rsidRDefault="00A25270" w:rsidP="00A25270">
      <w:pPr>
        <w:pStyle w:val="Figure"/>
      </w:pPr>
      <w:r>
        <w:t>Table 1</w:t>
      </w:r>
      <w:r w:rsidR="00060C01">
        <w:t>1</w:t>
      </w:r>
      <w:r w:rsidRPr="00BF45B5">
        <w:t xml:space="preserve">. </w:t>
      </w:r>
      <w:r w:rsidRPr="00BF45B5">
        <w:rPr>
          <w:i/>
        </w:rPr>
        <w:t>Mono</w:t>
      </w:r>
      <w:r w:rsidRPr="00BF45B5">
        <w:t xml:space="preserve"> commits categorized by size for each of</w:t>
      </w:r>
      <w:r w:rsidR="00BF6E1D">
        <w:t xml:space="preserve"> the three commit size metrics.</w:t>
      </w:r>
    </w:p>
    <w:tbl>
      <w:tblPr>
        <w:tblStyle w:val="TableGrid"/>
        <w:tblOverlap w:val="never"/>
        <w:tblW w:w="0" w:type="auto"/>
        <w:jc w:val="center"/>
        <w:tblLayout w:type="fixed"/>
        <w:tblLook w:val="04A0" w:firstRow="1" w:lastRow="0" w:firstColumn="1" w:lastColumn="0" w:noHBand="0" w:noVBand="1"/>
      </w:tblPr>
      <w:tblGrid>
        <w:gridCol w:w="1028"/>
        <w:gridCol w:w="637"/>
        <w:gridCol w:w="641"/>
        <w:gridCol w:w="748"/>
        <w:gridCol w:w="753"/>
        <w:gridCol w:w="636"/>
        <w:gridCol w:w="640"/>
      </w:tblGrid>
      <w:tr w:rsidR="00C94BAE" w:rsidRPr="009B5797" w14:paraId="3ADE1A84" w14:textId="77777777" w:rsidTr="009A7E64">
        <w:trPr>
          <w:trHeight w:val="56"/>
          <w:jc w:val="center"/>
        </w:trPr>
        <w:tc>
          <w:tcPr>
            <w:tcW w:w="1028" w:type="dxa"/>
          </w:tcPr>
          <w:p w14:paraId="737B49B5" w14:textId="77777777" w:rsidR="00C94BAE" w:rsidRPr="009B5797" w:rsidRDefault="00C94BAE" w:rsidP="00A25270">
            <w:pPr>
              <w:spacing w:before="20" w:after="20"/>
              <w:suppressOverlap/>
              <w:jc w:val="left"/>
              <w:rPr>
                <w:b/>
                <w:sz w:val="16"/>
                <w:szCs w:val="16"/>
              </w:rPr>
            </w:pPr>
          </w:p>
        </w:tc>
        <w:tc>
          <w:tcPr>
            <w:tcW w:w="1278" w:type="dxa"/>
            <w:gridSpan w:val="2"/>
            <w:vAlign w:val="center"/>
          </w:tcPr>
          <w:p w14:paraId="2A196AD4" w14:textId="4AD6092E"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Files</w:t>
            </w:r>
          </w:p>
        </w:tc>
        <w:tc>
          <w:tcPr>
            <w:tcW w:w="1501" w:type="dxa"/>
            <w:gridSpan w:val="2"/>
            <w:vAlign w:val="center"/>
          </w:tcPr>
          <w:p w14:paraId="26B8D7E1" w14:textId="5D08EBD5"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New Lines</w:t>
            </w:r>
          </w:p>
        </w:tc>
        <w:tc>
          <w:tcPr>
            <w:tcW w:w="1276" w:type="dxa"/>
            <w:gridSpan w:val="2"/>
            <w:vAlign w:val="center"/>
          </w:tcPr>
          <w:p w14:paraId="2A37D473" w14:textId="1988C251"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Hunks</w:t>
            </w:r>
          </w:p>
        </w:tc>
      </w:tr>
      <w:tr w:rsidR="00A1233D" w:rsidRPr="009B5797" w14:paraId="527D16F1" w14:textId="77777777" w:rsidTr="009A7E64">
        <w:trPr>
          <w:trHeight w:val="190"/>
          <w:jc w:val="center"/>
        </w:trPr>
        <w:tc>
          <w:tcPr>
            <w:tcW w:w="1028" w:type="dxa"/>
            <w:vAlign w:val="center"/>
          </w:tcPr>
          <w:p w14:paraId="75AC1284" w14:textId="77777777" w:rsidR="00A1233D" w:rsidRPr="009B5797" w:rsidRDefault="00A1233D" w:rsidP="00BF6E1D">
            <w:pPr>
              <w:spacing w:before="20" w:after="20"/>
              <w:suppressOverlap/>
              <w:jc w:val="left"/>
              <w:rPr>
                <w:b/>
                <w:sz w:val="16"/>
                <w:szCs w:val="16"/>
              </w:rPr>
            </w:pPr>
            <w:r w:rsidRPr="009B5797">
              <w:rPr>
                <w:b/>
                <w:sz w:val="16"/>
                <w:szCs w:val="16"/>
              </w:rPr>
              <w:t>Categories</w:t>
            </w:r>
          </w:p>
        </w:tc>
        <w:tc>
          <w:tcPr>
            <w:tcW w:w="637" w:type="dxa"/>
            <w:vAlign w:val="center"/>
          </w:tcPr>
          <w:p w14:paraId="2D54EE32" w14:textId="77777777" w:rsidR="00A1233D" w:rsidRPr="009B5797" w:rsidRDefault="00A1233D" w:rsidP="00BF6E1D">
            <w:pPr>
              <w:spacing w:before="20" w:after="20"/>
              <w:suppressOverlap/>
              <w:jc w:val="right"/>
              <w:rPr>
                <w:b/>
                <w:sz w:val="16"/>
                <w:szCs w:val="16"/>
              </w:rPr>
            </w:pPr>
            <w:r w:rsidRPr="009B5797">
              <w:rPr>
                <w:b/>
                <w:sz w:val="16"/>
                <w:szCs w:val="16"/>
              </w:rPr>
              <w:t>Freq.</w:t>
            </w:r>
          </w:p>
        </w:tc>
        <w:tc>
          <w:tcPr>
            <w:tcW w:w="641" w:type="dxa"/>
            <w:vAlign w:val="center"/>
          </w:tcPr>
          <w:p w14:paraId="2E42C2FD" w14:textId="77777777" w:rsidR="00A1233D" w:rsidRPr="009B5797" w:rsidRDefault="00A1233D" w:rsidP="00BF6E1D">
            <w:pPr>
              <w:spacing w:before="20" w:after="20"/>
              <w:suppressOverlap/>
              <w:jc w:val="right"/>
              <w:rPr>
                <w:b/>
                <w:sz w:val="16"/>
                <w:szCs w:val="16"/>
              </w:rPr>
            </w:pPr>
            <w:r w:rsidRPr="009B5797">
              <w:rPr>
                <w:b/>
                <w:sz w:val="16"/>
                <w:szCs w:val="16"/>
              </w:rPr>
              <w:t>Ratio</w:t>
            </w:r>
          </w:p>
        </w:tc>
        <w:tc>
          <w:tcPr>
            <w:tcW w:w="748" w:type="dxa"/>
            <w:vAlign w:val="center"/>
          </w:tcPr>
          <w:p w14:paraId="5FAF3ABB" w14:textId="77777777" w:rsidR="00A1233D" w:rsidRPr="009B5797" w:rsidRDefault="00A1233D" w:rsidP="00BF6E1D">
            <w:pPr>
              <w:suppressOverlap/>
              <w:jc w:val="right"/>
              <w:rPr>
                <w:b/>
                <w:sz w:val="16"/>
                <w:szCs w:val="16"/>
              </w:rPr>
            </w:pPr>
            <w:r w:rsidRPr="009B5797">
              <w:rPr>
                <w:b/>
                <w:sz w:val="16"/>
                <w:szCs w:val="16"/>
              </w:rPr>
              <w:t>Freq.</w:t>
            </w:r>
          </w:p>
        </w:tc>
        <w:tc>
          <w:tcPr>
            <w:tcW w:w="753" w:type="dxa"/>
            <w:vAlign w:val="center"/>
          </w:tcPr>
          <w:p w14:paraId="606CFBD0" w14:textId="77777777" w:rsidR="00A1233D" w:rsidRPr="009B5797" w:rsidRDefault="00A1233D" w:rsidP="00BF6E1D">
            <w:pPr>
              <w:suppressOverlap/>
              <w:jc w:val="right"/>
              <w:rPr>
                <w:b/>
                <w:sz w:val="16"/>
                <w:szCs w:val="16"/>
              </w:rPr>
            </w:pPr>
            <w:r w:rsidRPr="009B5797">
              <w:rPr>
                <w:b/>
                <w:sz w:val="16"/>
                <w:szCs w:val="16"/>
              </w:rPr>
              <w:t>Ratio</w:t>
            </w:r>
          </w:p>
        </w:tc>
        <w:tc>
          <w:tcPr>
            <w:tcW w:w="636" w:type="dxa"/>
            <w:vAlign w:val="center"/>
          </w:tcPr>
          <w:p w14:paraId="7372FCAE" w14:textId="77777777" w:rsidR="00A1233D" w:rsidRPr="009B5797" w:rsidRDefault="00A1233D" w:rsidP="00BF6E1D">
            <w:pPr>
              <w:suppressOverlap/>
              <w:jc w:val="right"/>
              <w:rPr>
                <w:b/>
                <w:sz w:val="16"/>
                <w:szCs w:val="16"/>
              </w:rPr>
            </w:pPr>
            <w:r w:rsidRPr="009B5797">
              <w:rPr>
                <w:b/>
                <w:sz w:val="16"/>
                <w:szCs w:val="16"/>
              </w:rPr>
              <w:t>Freq.</w:t>
            </w:r>
          </w:p>
        </w:tc>
        <w:tc>
          <w:tcPr>
            <w:tcW w:w="640" w:type="dxa"/>
            <w:vAlign w:val="center"/>
          </w:tcPr>
          <w:p w14:paraId="1D549FA4" w14:textId="77777777" w:rsidR="00A1233D" w:rsidRPr="009B5797" w:rsidRDefault="00A1233D" w:rsidP="00BF6E1D">
            <w:pPr>
              <w:suppressOverlap/>
              <w:jc w:val="right"/>
              <w:rPr>
                <w:b/>
                <w:sz w:val="16"/>
                <w:szCs w:val="16"/>
              </w:rPr>
            </w:pPr>
            <w:r w:rsidRPr="009B5797">
              <w:rPr>
                <w:b/>
                <w:sz w:val="16"/>
                <w:szCs w:val="16"/>
              </w:rPr>
              <w:t>Ratio</w:t>
            </w:r>
          </w:p>
        </w:tc>
      </w:tr>
      <w:tr w:rsidR="00A1233D" w:rsidRPr="009B5797" w14:paraId="594513F1" w14:textId="77777777" w:rsidTr="009A7E64">
        <w:trPr>
          <w:trHeight w:val="190"/>
          <w:jc w:val="center"/>
        </w:trPr>
        <w:tc>
          <w:tcPr>
            <w:tcW w:w="1028" w:type="dxa"/>
            <w:vAlign w:val="center"/>
          </w:tcPr>
          <w:p w14:paraId="23E5F684" w14:textId="77777777" w:rsidR="00A1233D" w:rsidRPr="009B5797" w:rsidRDefault="00A1233D" w:rsidP="00BF6E1D">
            <w:pPr>
              <w:spacing w:before="20" w:after="20"/>
              <w:suppressOverlap/>
              <w:jc w:val="left"/>
              <w:rPr>
                <w:b/>
                <w:sz w:val="16"/>
                <w:szCs w:val="16"/>
              </w:rPr>
            </w:pPr>
            <w:r w:rsidRPr="009B5797">
              <w:rPr>
                <w:b/>
                <w:sz w:val="16"/>
                <w:szCs w:val="16"/>
              </w:rPr>
              <w:t>x-Small</w:t>
            </w:r>
          </w:p>
        </w:tc>
        <w:tc>
          <w:tcPr>
            <w:tcW w:w="637" w:type="dxa"/>
            <w:vAlign w:val="center"/>
          </w:tcPr>
          <w:p w14:paraId="4B4940C0" w14:textId="77777777" w:rsidR="00A1233D" w:rsidRPr="009B5797" w:rsidRDefault="00A1233D" w:rsidP="00BF6E1D">
            <w:pPr>
              <w:jc w:val="right"/>
              <w:rPr>
                <w:sz w:val="16"/>
                <w:szCs w:val="16"/>
              </w:rPr>
            </w:pPr>
            <w:r w:rsidRPr="009B5797">
              <w:rPr>
                <w:rFonts w:eastAsia="Times New Roman"/>
                <w:color w:val="000000"/>
                <w:sz w:val="16"/>
                <w:szCs w:val="16"/>
              </w:rPr>
              <w:t>2093</w:t>
            </w:r>
          </w:p>
        </w:tc>
        <w:tc>
          <w:tcPr>
            <w:tcW w:w="641" w:type="dxa"/>
            <w:vAlign w:val="center"/>
          </w:tcPr>
          <w:p w14:paraId="5445D998" w14:textId="77777777" w:rsidR="00A1233D" w:rsidRPr="009B5797" w:rsidRDefault="00A1233D" w:rsidP="00BF6E1D">
            <w:pPr>
              <w:jc w:val="right"/>
              <w:rPr>
                <w:sz w:val="16"/>
                <w:szCs w:val="16"/>
              </w:rPr>
            </w:pPr>
            <w:r w:rsidRPr="009B5797">
              <w:rPr>
                <w:rFonts w:eastAsia="Times New Roman"/>
                <w:color w:val="000000"/>
                <w:sz w:val="16"/>
                <w:szCs w:val="16"/>
              </w:rPr>
              <w:t>52%</w:t>
            </w:r>
          </w:p>
        </w:tc>
        <w:tc>
          <w:tcPr>
            <w:tcW w:w="748" w:type="dxa"/>
            <w:vAlign w:val="center"/>
          </w:tcPr>
          <w:p w14:paraId="656B7E2D" w14:textId="77777777" w:rsidR="00A1233D" w:rsidRPr="009B5797" w:rsidRDefault="00A1233D" w:rsidP="00BF6E1D">
            <w:pPr>
              <w:jc w:val="right"/>
              <w:rPr>
                <w:sz w:val="16"/>
                <w:szCs w:val="16"/>
              </w:rPr>
            </w:pPr>
            <w:r w:rsidRPr="009B5797">
              <w:rPr>
                <w:rFonts w:eastAsia="Times New Roman"/>
                <w:color w:val="000000"/>
                <w:sz w:val="16"/>
                <w:szCs w:val="16"/>
              </w:rPr>
              <w:t>1411</w:t>
            </w:r>
          </w:p>
        </w:tc>
        <w:tc>
          <w:tcPr>
            <w:tcW w:w="753" w:type="dxa"/>
            <w:vAlign w:val="center"/>
          </w:tcPr>
          <w:p w14:paraId="67D48153" w14:textId="77777777" w:rsidR="00A1233D" w:rsidRPr="009B5797" w:rsidRDefault="00A1233D" w:rsidP="00BF6E1D">
            <w:pPr>
              <w:jc w:val="right"/>
              <w:rPr>
                <w:sz w:val="16"/>
                <w:szCs w:val="16"/>
              </w:rPr>
            </w:pPr>
            <w:r w:rsidRPr="009B5797">
              <w:rPr>
                <w:rFonts w:eastAsia="Times New Roman"/>
                <w:color w:val="000000"/>
                <w:sz w:val="16"/>
                <w:szCs w:val="16"/>
              </w:rPr>
              <w:t>33%</w:t>
            </w:r>
          </w:p>
        </w:tc>
        <w:tc>
          <w:tcPr>
            <w:tcW w:w="636" w:type="dxa"/>
            <w:vAlign w:val="center"/>
          </w:tcPr>
          <w:p w14:paraId="61EBEF48" w14:textId="77777777" w:rsidR="00A1233D" w:rsidRPr="009B5797" w:rsidRDefault="00A1233D" w:rsidP="00BF6E1D">
            <w:pPr>
              <w:jc w:val="right"/>
              <w:rPr>
                <w:sz w:val="16"/>
                <w:szCs w:val="16"/>
              </w:rPr>
            </w:pPr>
            <w:r w:rsidRPr="009B5797">
              <w:rPr>
                <w:rFonts w:eastAsia="Times New Roman"/>
                <w:color w:val="000000"/>
                <w:sz w:val="16"/>
                <w:szCs w:val="16"/>
              </w:rPr>
              <w:t>1795</w:t>
            </w:r>
          </w:p>
        </w:tc>
        <w:tc>
          <w:tcPr>
            <w:tcW w:w="640" w:type="dxa"/>
            <w:vAlign w:val="center"/>
          </w:tcPr>
          <w:p w14:paraId="334781A3" w14:textId="77777777" w:rsidR="00A1233D" w:rsidRPr="009B5797" w:rsidRDefault="00A1233D" w:rsidP="00BF6E1D">
            <w:pPr>
              <w:jc w:val="right"/>
              <w:rPr>
                <w:sz w:val="16"/>
                <w:szCs w:val="16"/>
              </w:rPr>
            </w:pPr>
            <w:r w:rsidRPr="009B5797">
              <w:rPr>
                <w:rFonts w:eastAsia="Times New Roman"/>
                <w:color w:val="000000"/>
                <w:sz w:val="16"/>
                <w:szCs w:val="16"/>
              </w:rPr>
              <w:t>42%</w:t>
            </w:r>
          </w:p>
        </w:tc>
      </w:tr>
      <w:tr w:rsidR="00A1233D" w:rsidRPr="009B5797" w14:paraId="5D8C2829" w14:textId="77777777" w:rsidTr="009A7E64">
        <w:trPr>
          <w:trHeight w:val="210"/>
          <w:jc w:val="center"/>
        </w:trPr>
        <w:tc>
          <w:tcPr>
            <w:tcW w:w="1028" w:type="dxa"/>
            <w:vAlign w:val="center"/>
          </w:tcPr>
          <w:p w14:paraId="4A1AFA90" w14:textId="77777777" w:rsidR="00A1233D" w:rsidRPr="009B5797" w:rsidRDefault="00A1233D" w:rsidP="00BF6E1D">
            <w:pPr>
              <w:spacing w:before="20" w:after="20"/>
              <w:suppressOverlap/>
              <w:jc w:val="left"/>
              <w:rPr>
                <w:b/>
                <w:sz w:val="16"/>
                <w:szCs w:val="16"/>
              </w:rPr>
            </w:pPr>
            <w:r w:rsidRPr="009B5797">
              <w:rPr>
                <w:b/>
                <w:sz w:val="16"/>
                <w:szCs w:val="16"/>
              </w:rPr>
              <w:t>Small</w:t>
            </w:r>
          </w:p>
        </w:tc>
        <w:tc>
          <w:tcPr>
            <w:tcW w:w="637" w:type="dxa"/>
            <w:vAlign w:val="center"/>
          </w:tcPr>
          <w:p w14:paraId="33248448" w14:textId="77777777" w:rsidR="00A1233D" w:rsidRPr="009B5797" w:rsidRDefault="00A1233D" w:rsidP="00BF6E1D">
            <w:pPr>
              <w:jc w:val="right"/>
              <w:rPr>
                <w:sz w:val="16"/>
                <w:szCs w:val="16"/>
              </w:rPr>
            </w:pPr>
            <w:r w:rsidRPr="009B5797">
              <w:rPr>
                <w:rFonts w:eastAsia="Times New Roman"/>
                <w:color w:val="000000"/>
                <w:sz w:val="16"/>
                <w:szCs w:val="16"/>
              </w:rPr>
              <w:t>1540</w:t>
            </w:r>
          </w:p>
        </w:tc>
        <w:tc>
          <w:tcPr>
            <w:tcW w:w="641" w:type="dxa"/>
            <w:vAlign w:val="center"/>
          </w:tcPr>
          <w:p w14:paraId="1AF37FCC" w14:textId="77777777" w:rsidR="00A1233D" w:rsidRPr="009B5797" w:rsidRDefault="00A1233D" w:rsidP="00BF6E1D">
            <w:pPr>
              <w:jc w:val="right"/>
              <w:rPr>
                <w:sz w:val="16"/>
                <w:szCs w:val="16"/>
              </w:rPr>
            </w:pPr>
            <w:r w:rsidRPr="009B5797">
              <w:rPr>
                <w:rFonts w:eastAsia="Times New Roman"/>
                <w:color w:val="000000"/>
                <w:sz w:val="16"/>
                <w:szCs w:val="16"/>
              </w:rPr>
              <w:t>39%</w:t>
            </w:r>
          </w:p>
        </w:tc>
        <w:tc>
          <w:tcPr>
            <w:tcW w:w="748" w:type="dxa"/>
            <w:vAlign w:val="center"/>
          </w:tcPr>
          <w:p w14:paraId="15B78C68" w14:textId="77777777" w:rsidR="00A1233D" w:rsidRPr="009B5797" w:rsidRDefault="00A1233D" w:rsidP="00BF6E1D">
            <w:pPr>
              <w:jc w:val="right"/>
              <w:rPr>
                <w:sz w:val="16"/>
                <w:szCs w:val="16"/>
              </w:rPr>
            </w:pPr>
            <w:r w:rsidRPr="009B5797">
              <w:rPr>
                <w:rFonts w:eastAsia="Times New Roman"/>
                <w:color w:val="000000"/>
                <w:sz w:val="16"/>
                <w:szCs w:val="16"/>
              </w:rPr>
              <w:t>2038</w:t>
            </w:r>
          </w:p>
        </w:tc>
        <w:tc>
          <w:tcPr>
            <w:tcW w:w="753" w:type="dxa"/>
            <w:vAlign w:val="center"/>
          </w:tcPr>
          <w:p w14:paraId="3D923A16" w14:textId="77777777" w:rsidR="00A1233D" w:rsidRPr="009B5797" w:rsidRDefault="00A1233D" w:rsidP="00BF6E1D">
            <w:pPr>
              <w:jc w:val="right"/>
              <w:rPr>
                <w:sz w:val="16"/>
                <w:szCs w:val="16"/>
              </w:rPr>
            </w:pPr>
            <w:r w:rsidRPr="009B5797">
              <w:rPr>
                <w:rFonts w:eastAsia="Times New Roman"/>
                <w:color w:val="000000"/>
                <w:sz w:val="16"/>
                <w:szCs w:val="16"/>
              </w:rPr>
              <w:t>48%</w:t>
            </w:r>
          </w:p>
        </w:tc>
        <w:tc>
          <w:tcPr>
            <w:tcW w:w="636" w:type="dxa"/>
            <w:vAlign w:val="center"/>
          </w:tcPr>
          <w:p w14:paraId="69CA854C" w14:textId="77777777" w:rsidR="00A1233D" w:rsidRPr="009B5797" w:rsidRDefault="00A1233D" w:rsidP="00BF6E1D">
            <w:pPr>
              <w:jc w:val="right"/>
              <w:rPr>
                <w:sz w:val="16"/>
                <w:szCs w:val="16"/>
              </w:rPr>
            </w:pPr>
            <w:r w:rsidRPr="009B5797">
              <w:rPr>
                <w:rFonts w:eastAsia="Times New Roman"/>
                <w:color w:val="000000"/>
                <w:sz w:val="16"/>
                <w:szCs w:val="16"/>
              </w:rPr>
              <w:t>2140</w:t>
            </w:r>
          </w:p>
        </w:tc>
        <w:tc>
          <w:tcPr>
            <w:tcW w:w="640" w:type="dxa"/>
            <w:vAlign w:val="center"/>
          </w:tcPr>
          <w:p w14:paraId="19689E43" w14:textId="77777777" w:rsidR="00A1233D" w:rsidRPr="009B5797" w:rsidRDefault="00A1233D" w:rsidP="00BF6E1D">
            <w:pPr>
              <w:jc w:val="right"/>
              <w:rPr>
                <w:sz w:val="16"/>
                <w:szCs w:val="16"/>
              </w:rPr>
            </w:pPr>
            <w:r w:rsidRPr="009B5797">
              <w:rPr>
                <w:rFonts w:eastAsia="Times New Roman"/>
                <w:color w:val="000000"/>
                <w:sz w:val="16"/>
                <w:szCs w:val="16"/>
              </w:rPr>
              <w:t>51%</w:t>
            </w:r>
          </w:p>
        </w:tc>
      </w:tr>
      <w:tr w:rsidR="00A1233D" w:rsidRPr="009B5797" w14:paraId="60AC5FF5" w14:textId="77777777" w:rsidTr="009A7E64">
        <w:trPr>
          <w:trHeight w:val="210"/>
          <w:jc w:val="center"/>
        </w:trPr>
        <w:tc>
          <w:tcPr>
            <w:tcW w:w="1028" w:type="dxa"/>
            <w:vAlign w:val="center"/>
          </w:tcPr>
          <w:p w14:paraId="64ED9318" w14:textId="77777777" w:rsidR="00A1233D" w:rsidRPr="009B5797" w:rsidRDefault="00A1233D" w:rsidP="00BF6E1D">
            <w:pPr>
              <w:spacing w:before="20" w:after="20"/>
              <w:suppressOverlap/>
              <w:jc w:val="left"/>
              <w:rPr>
                <w:b/>
                <w:sz w:val="16"/>
                <w:szCs w:val="16"/>
              </w:rPr>
            </w:pPr>
            <w:r w:rsidRPr="009B5797">
              <w:rPr>
                <w:b/>
                <w:sz w:val="16"/>
                <w:szCs w:val="16"/>
              </w:rPr>
              <w:t>Median</w:t>
            </w:r>
          </w:p>
        </w:tc>
        <w:tc>
          <w:tcPr>
            <w:tcW w:w="637" w:type="dxa"/>
            <w:vAlign w:val="center"/>
          </w:tcPr>
          <w:p w14:paraId="36726272" w14:textId="77777777" w:rsidR="00A1233D" w:rsidRPr="009B5797" w:rsidRDefault="00A1233D" w:rsidP="00BF6E1D">
            <w:pPr>
              <w:jc w:val="right"/>
              <w:rPr>
                <w:sz w:val="16"/>
                <w:szCs w:val="16"/>
              </w:rPr>
            </w:pPr>
            <w:r w:rsidRPr="009B5797">
              <w:rPr>
                <w:rFonts w:eastAsia="Times New Roman"/>
                <w:color w:val="000000"/>
                <w:sz w:val="16"/>
                <w:szCs w:val="16"/>
              </w:rPr>
              <w:t>197</w:t>
            </w:r>
          </w:p>
        </w:tc>
        <w:tc>
          <w:tcPr>
            <w:tcW w:w="641" w:type="dxa"/>
            <w:vAlign w:val="center"/>
          </w:tcPr>
          <w:p w14:paraId="5D376EBA"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748" w:type="dxa"/>
            <w:vAlign w:val="center"/>
          </w:tcPr>
          <w:p w14:paraId="35E4E09D" w14:textId="77777777" w:rsidR="00A1233D" w:rsidRPr="009B5797" w:rsidRDefault="00A1233D" w:rsidP="00BF6E1D">
            <w:pPr>
              <w:jc w:val="right"/>
              <w:rPr>
                <w:sz w:val="16"/>
                <w:szCs w:val="16"/>
              </w:rPr>
            </w:pPr>
            <w:r w:rsidRPr="009B5797">
              <w:rPr>
                <w:rFonts w:eastAsia="Times New Roman"/>
                <w:color w:val="000000"/>
                <w:sz w:val="16"/>
                <w:szCs w:val="16"/>
              </w:rPr>
              <w:t>448</w:t>
            </w:r>
          </w:p>
        </w:tc>
        <w:tc>
          <w:tcPr>
            <w:tcW w:w="753" w:type="dxa"/>
            <w:vAlign w:val="center"/>
          </w:tcPr>
          <w:p w14:paraId="2889CA18" w14:textId="77777777" w:rsidR="00A1233D" w:rsidRPr="009B5797" w:rsidRDefault="00A1233D" w:rsidP="00BF6E1D">
            <w:pPr>
              <w:jc w:val="right"/>
              <w:rPr>
                <w:sz w:val="16"/>
                <w:szCs w:val="16"/>
              </w:rPr>
            </w:pPr>
            <w:r w:rsidRPr="009B5797">
              <w:rPr>
                <w:rFonts w:eastAsia="Times New Roman"/>
                <w:color w:val="000000"/>
                <w:sz w:val="16"/>
                <w:szCs w:val="16"/>
              </w:rPr>
              <w:t>11%</w:t>
            </w:r>
          </w:p>
        </w:tc>
        <w:tc>
          <w:tcPr>
            <w:tcW w:w="636" w:type="dxa"/>
            <w:vAlign w:val="center"/>
          </w:tcPr>
          <w:p w14:paraId="20573D4D" w14:textId="77777777" w:rsidR="00A1233D" w:rsidRPr="009B5797" w:rsidRDefault="00A1233D" w:rsidP="00BF6E1D">
            <w:pPr>
              <w:jc w:val="right"/>
              <w:rPr>
                <w:sz w:val="16"/>
                <w:szCs w:val="16"/>
              </w:rPr>
            </w:pPr>
            <w:r w:rsidRPr="009B5797">
              <w:rPr>
                <w:rFonts w:eastAsia="Times New Roman"/>
                <w:color w:val="000000"/>
                <w:sz w:val="16"/>
                <w:szCs w:val="16"/>
              </w:rPr>
              <w:t>195</w:t>
            </w:r>
          </w:p>
        </w:tc>
        <w:tc>
          <w:tcPr>
            <w:tcW w:w="640" w:type="dxa"/>
            <w:vAlign w:val="center"/>
          </w:tcPr>
          <w:p w14:paraId="4DD788EA" w14:textId="77777777" w:rsidR="00A1233D" w:rsidRPr="009B5797" w:rsidRDefault="00A1233D" w:rsidP="00BF6E1D">
            <w:pPr>
              <w:jc w:val="right"/>
              <w:rPr>
                <w:sz w:val="16"/>
                <w:szCs w:val="16"/>
              </w:rPr>
            </w:pPr>
            <w:r w:rsidRPr="009B5797">
              <w:rPr>
                <w:rFonts w:eastAsia="Times New Roman"/>
                <w:color w:val="000000"/>
                <w:sz w:val="16"/>
                <w:szCs w:val="16"/>
              </w:rPr>
              <w:t>5%</w:t>
            </w:r>
          </w:p>
        </w:tc>
      </w:tr>
      <w:tr w:rsidR="00A1233D" w:rsidRPr="009B5797" w14:paraId="66408204" w14:textId="77777777" w:rsidTr="009A7E64">
        <w:trPr>
          <w:trHeight w:val="210"/>
          <w:jc w:val="center"/>
        </w:trPr>
        <w:tc>
          <w:tcPr>
            <w:tcW w:w="1028" w:type="dxa"/>
            <w:vAlign w:val="center"/>
          </w:tcPr>
          <w:p w14:paraId="4FEA29DF" w14:textId="77777777" w:rsidR="00A1233D" w:rsidRPr="009B5797" w:rsidRDefault="00A1233D" w:rsidP="00BF6E1D">
            <w:pPr>
              <w:spacing w:before="20" w:after="20"/>
              <w:suppressOverlap/>
              <w:jc w:val="left"/>
              <w:rPr>
                <w:b/>
                <w:sz w:val="16"/>
                <w:szCs w:val="16"/>
              </w:rPr>
            </w:pPr>
            <w:r w:rsidRPr="009B5797">
              <w:rPr>
                <w:b/>
                <w:sz w:val="16"/>
                <w:szCs w:val="16"/>
              </w:rPr>
              <w:t>Large</w:t>
            </w:r>
          </w:p>
        </w:tc>
        <w:tc>
          <w:tcPr>
            <w:tcW w:w="637" w:type="dxa"/>
            <w:vAlign w:val="center"/>
          </w:tcPr>
          <w:p w14:paraId="104A3553" w14:textId="77777777" w:rsidR="00A1233D" w:rsidRPr="009B5797" w:rsidRDefault="00A1233D" w:rsidP="00BF6E1D">
            <w:pPr>
              <w:jc w:val="right"/>
              <w:rPr>
                <w:sz w:val="16"/>
                <w:szCs w:val="16"/>
              </w:rPr>
            </w:pPr>
            <w:r w:rsidRPr="009B5797">
              <w:rPr>
                <w:rFonts w:eastAsia="Times New Roman"/>
                <w:color w:val="000000"/>
                <w:sz w:val="16"/>
                <w:szCs w:val="16"/>
              </w:rPr>
              <w:t>77</w:t>
            </w:r>
          </w:p>
        </w:tc>
        <w:tc>
          <w:tcPr>
            <w:tcW w:w="641" w:type="dxa"/>
            <w:vAlign w:val="center"/>
          </w:tcPr>
          <w:p w14:paraId="09EC7A70"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39E3CA78" w14:textId="77777777" w:rsidR="00A1233D" w:rsidRPr="009B5797" w:rsidRDefault="00A1233D" w:rsidP="00BF6E1D">
            <w:pPr>
              <w:jc w:val="right"/>
              <w:rPr>
                <w:sz w:val="16"/>
                <w:szCs w:val="16"/>
              </w:rPr>
            </w:pPr>
            <w:r w:rsidRPr="009B5797">
              <w:rPr>
                <w:rFonts w:eastAsia="Times New Roman"/>
                <w:color w:val="000000"/>
                <w:sz w:val="16"/>
                <w:szCs w:val="16"/>
              </w:rPr>
              <w:t>106</w:t>
            </w:r>
          </w:p>
        </w:tc>
        <w:tc>
          <w:tcPr>
            <w:tcW w:w="753" w:type="dxa"/>
            <w:vAlign w:val="center"/>
          </w:tcPr>
          <w:p w14:paraId="72DB25BF" w14:textId="77777777" w:rsidR="00A1233D" w:rsidRPr="009B5797" w:rsidRDefault="00A1233D" w:rsidP="00BF6E1D">
            <w:pPr>
              <w:jc w:val="right"/>
              <w:rPr>
                <w:sz w:val="16"/>
                <w:szCs w:val="16"/>
              </w:rPr>
            </w:pPr>
            <w:r w:rsidRPr="009B5797">
              <w:rPr>
                <w:rFonts w:eastAsia="Times New Roman"/>
                <w:color w:val="000000"/>
                <w:sz w:val="16"/>
                <w:szCs w:val="16"/>
              </w:rPr>
              <w:t>3%</w:t>
            </w:r>
          </w:p>
        </w:tc>
        <w:tc>
          <w:tcPr>
            <w:tcW w:w="636" w:type="dxa"/>
            <w:vAlign w:val="center"/>
          </w:tcPr>
          <w:p w14:paraId="39C767FB" w14:textId="77777777" w:rsidR="00A1233D" w:rsidRPr="009B5797" w:rsidRDefault="00A1233D" w:rsidP="00BF6E1D">
            <w:pPr>
              <w:jc w:val="right"/>
              <w:rPr>
                <w:sz w:val="16"/>
                <w:szCs w:val="16"/>
              </w:rPr>
            </w:pPr>
            <w:r w:rsidRPr="009B5797">
              <w:rPr>
                <w:rFonts w:eastAsia="Times New Roman"/>
                <w:color w:val="000000"/>
                <w:sz w:val="16"/>
                <w:szCs w:val="16"/>
              </w:rPr>
              <w:t>41</w:t>
            </w:r>
          </w:p>
        </w:tc>
        <w:tc>
          <w:tcPr>
            <w:tcW w:w="640" w:type="dxa"/>
            <w:vAlign w:val="center"/>
          </w:tcPr>
          <w:p w14:paraId="31ECD8A8" w14:textId="77777777" w:rsidR="00A1233D" w:rsidRPr="009B5797" w:rsidRDefault="00A1233D" w:rsidP="00BF6E1D">
            <w:pPr>
              <w:jc w:val="right"/>
              <w:rPr>
                <w:sz w:val="16"/>
                <w:szCs w:val="16"/>
              </w:rPr>
            </w:pPr>
            <w:r w:rsidRPr="009B5797">
              <w:rPr>
                <w:rFonts w:eastAsia="Times New Roman"/>
                <w:color w:val="000000"/>
                <w:sz w:val="16"/>
                <w:szCs w:val="16"/>
              </w:rPr>
              <w:t>1%</w:t>
            </w:r>
          </w:p>
        </w:tc>
      </w:tr>
      <w:tr w:rsidR="00A1233D" w:rsidRPr="009B5797" w14:paraId="55B19DE8" w14:textId="77777777" w:rsidTr="009A7E64">
        <w:trPr>
          <w:trHeight w:val="210"/>
          <w:jc w:val="center"/>
        </w:trPr>
        <w:tc>
          <w:tcPr>
            <w:tcW w:w="1028" w:type="dxa"/>
            <w:vAlign w:val="center"/>
          </w:tcPr>
          <w:p w14:paraId="53C8BD40" w14:textId="77777777" w:rsidR="00A1233D" w:rsidRPr="009B5797" w:rsidRDefault="00A1233D" w:rsidP="00BF6E1D">
            <w:pPr>
              <w:spacing w:before="20" w:after="20"/>
              <w:suppressOverlap/>
              <w:jc w:val="left"/>
              <w:rPr>
                <w:b/>
                <w:sz w:val="16"/>
                <w:szCs w:val="16"/>
              </w:rPr>
            </w:pPr>
            <w:r w:rsidRPr="009B5797">
              <w:rPr>
                <w:b/>
                <w:sz w:val="16"/>
                <w:szCs w:val="16"/>
              </w:rPr>
              <w:t>x-Large</w:t>
            </w:r>
          </w:p>
        </w:tc>
        <w:tc>
          <w:tcPr>
            <w:tcW w:w="637" w:type="dxa"/>
            <w:vAlign w:val="center"/>
          </w:tcPr>
          <w:p w14:paraId="48E01679" w14:textId="77777777" w:rsidR="00A1233D" w:rsidRPr="009B5797" w:rsidRDefault="00A1233D" w:rsidP="00BF6E1D">
            <w:pPr>
              <w:jc w:val="right"/>
              <w:rPr>
                <w:sz w:val="16"/>
                <w:szCs w:val="16"/>
              </w:rPr>
            </w:pPr>
            <w:r w:rsidRPr="009B5797">
              <w:rPr>
                <w:rFonts w:eastAsia="Times New Roman"/>
                <w:color w:val="000000"/>
                <w:sz w:val="16"/>
                <w:szCs w:val="16"/>
              </w:rPr>
              <w:t>90</w:t>
            </w:r>
          </w:p>
        </w:tc>
        <w:tc>
          <w:tcPr>
            <w:tcW w:w="641" w:type="dxa"/>
            <w:vAlign w:val="center"/>
          </w:tcPr>
          <w:p w14:paraId="57CAF141"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5E772282" w14:textId="77777777" w:rsidR="00A1233D" w:rsidRPr="009B5797" w:rsidRDefault="00A1233D" w:rsidP="00BF6E1D">
            <w:pPr>
              <w:jc w:val="right"/>
              <w:rPr>
                <w:sz w:val="16"/>
                <w:szCs w:val="16"/>
              </w:rPr>
            </w:pPr>
            <w:r w:rsidRPr="009B5797">
              <w:rPr>
                <w:rFonts w:eastAsia="Times New Roman"/>
                <w:color w:val="000000"/>
                <w:sz w:val="16"/>
                <w:szCs w:val="16"/>
              </w:rPr>
              <w:t>230</w:t>
            </w:r>
          </w:p>
        </w:tc>
        <w:tc>
          <w:tcPr>
            <w:tcW w:w="753" w:type="dxa"/>
            <w:vAlign w:val="center"/>
          </w:tcPr>
          <w:p w14:paraId="1B73C579"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636" w:type="dxa"/>
            <w:vAlign w:val="center"/>
          </w:tcPr>
          <w:p w14:paraId="0AD53B89" w14:textId="77777777" w:rsidR="00A1233D" w:rsidRPr="009B5797" w:rsidRDefault="00A1233D" w:rsidP="00BF6E1D">
            <w:pPr>
              <w:jc w:val="right"/>
              <w:rPr>
                <w:sz w:val="16"/>
                <w:szCs w:val="16"/>
              </w:rPr>
            </w:pPr>
            <w:r w:rsidRPr="009B5797">
              <w:rPr>
                <w:rFonts w:eastAsia="Times New Roman"/>
                <w:color w:val="000000"/>
                <w:sz w:val="16"/>
                <w:szCs w:val="16"/>
              </w:rPr>
              <w:t>62</w:t>
            </w:r>
          </w:p>
        </w:tc>
        <w:tc>
          <w:tcPr>
            <w:tcW w:w="640" w:type="dxa"/>
            <w:vAlign w:val="center"/>
          </w:tcPr>
          <w:p w14:paraId="31599B90" w14:textId="77777777" w:rsidR="00A1233D" w:rsidRPr="009B5797" w:rsidRDefault="00A1233D" w:rsidP="00BF6E1D">
            <w:pPr>
              <w:jc w:val="right"/>
              <w:rPr>
                <w:sz w:val="16"/>
                <w:szCs w:val="16"/>
              </w:rPr>
            </w:pPr>
            <w:r w:rsidRPr="009B5797">
              <w:rPr>
                <w:rFonts w:eastAsia="Times New Roman"/>
                <w:color w:val="000000"/>
                <w:sz w:val="16"/>
                <w:szCs w:val="16"/>
              </w:rPr>
              <w:t>1%</w:t>
            </w:r>
          </w:p>
        </w:tc>
      </w:tr>
    </w:tbl>
    <w:p w14:paraId="1A03A8C5" w14:textId="0C84FB4E" w:rsidR="00A25270" w:rsidRPr="009B5797" w:rsidRDefault="00060C01" w:rsidP="00A25270">
      <w:pPr>
        <w:pStyle w:val="Figure"/>
      </w:pPr>
      <w:r>
        <w:t>Table 12</w:t>
      </w:r>
      <w:r w:rsidR="00A25270" w:rsidRPr="009B5797">
        <w:t xml:space="preserve">. </w:t>
      </w:r>
      <w:r w:rsidR="00A25270" w:rsidRPr="009B5797">
        <w:rPr>
          <w:i/>
        </w:rPr>
        <w:t>Express</w:t>
      </w:r>
      <w:r w:rsidR="00A25270" w:rsidRPr="009B5797">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38"/>
        <w:gridCol w:w="743"/>
        <w:gridCol w:w="661"/>
        <w:gridCol w:w="633"/>
      </w:tblGrid>
      <w:tr w:rsidR="00C94BAE" w:rsidRPr="00B57EB1" w14:paraId="26D216A0" w14:textId="77777777" w:rsidTr="009A7E64">
        <w:trPr>
          <w:trHeight w:val="56"/>
          <w:jc w:val="center"/>
        </w:trPr>
        <w:tc>
          <w:tcPr>
            <w:tcW w:w="997" w:type="pct"/>
          </w:tcPr>
          <w:p w14:paraId="67A8EAD3" w14:textId="77777777" w:rsidR="00C94BAE" w:rsidRPr="00B57EB1" w:rsidRDefault="00C94BAE" w:rsidP="00A25270">
            <w:pPr>
              <w:spacing w:before="20" w:after="20"/>
              <w:suppressOverlap/>
              <w:jc w:val="left"/>
              <w:rPr>
                <w:b/>
                <w:sz w:val="16"/>
                <w:szCs w:val="16"/>
              </w:rPr>
            </w:pPr>
          </w:p>
        </w:tc>
        <w:tc>
          <w:tcPr>
            <w:tcW w:w="1273" w:type="pct"/>
            <w:gridSpan w:val="2"/>
            <w:vAlign w:val="center"/>
          </w:tcPr>
          <w:p w14:paraId="04940159" w14:textId="64A1DEF1"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253DC2C" w14:textId="6924D920"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1F8AB1C2" w14:textId="3928CD65"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0FCF4A3C" w14:textId="77777777" w:rsidTr="009A7E64">
        <w:trPr>
          <w:trHeight w:val="190"/>
          <w:jc w:val="center"/>
        </w:trPr>
        <w:tc>
          <w:tcPr>
            <w:tcW w:w="997" w:type="pct"/>
            <w:vAlign w:val="center"/>
          </w:tcPr>
          <w:p w14:paraId="64BAC5F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67CD944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54BF2D0E"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26" w:type="pct"/>
            <w:vAlign w:val="center"/>
          </w:tcPr>
          <w:p w14:paraId="6BC05388" w14:textId="77777777" w:rsidR="00A1233D" w:rsidRPr="00B57EB1" w:rsidRDefault="00A1233D" w:rsidP="00BF6E1D">
            <w:pPr>
              <w:suppressOverlap/>
              <w:jc w:val="right"/>
              <w:rPr>
                <w:b/>
                <w:sz w:val="16"/>
                <w:szCs w:val="16"/>
              </w:rPr>
            </w:pPr>
            <w:r w:rsidRPr="00B57EB1">
              <w:rPr>
                <w:b/>
                <w:sz w:val="16"/>
                <w:szCs w:val="16"/>
              </w:rPr>
              <w:t>Freq.</w:t>
            </w:r>
          </w:p>
        </w:tc>
        <w:tc>
          <w:tcPr>
            <w:tcW w:w="731" w:type="pct"/>
            <w:vAlign w:val="center"/>
          </w:tcPr>
          <w:p w14:paraId="4C5170DB"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EEC9BC2"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36204A4D"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4662D491" w14:textId="77777777" w:rsidTr="009A7E64">
        <w:trPr>
          <w:trHeight w:val="190"/>
          <w:jc w:val="center"/>
        </w:trPr>
        <w:tc>
          <w:tcPr>
            <w:tcW w:w="997" w:type="pct"/>
            <w:vAlign w:val="center"/>
          </w:tcPr>
          <w:p w14:paraId="1E5FA69B"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0CA94A1" w14:textId="77777777" w:rsidR="00A1233D" w:rsidRPr="00B57EB1" w:rsidRDefault="00A1233D" w:rsidP="00BF6E1D">
            <w:pPr>
              <w:jc w:val="right"/>
              <w:rPr>
                <w:sz w:val="16"/>
                <w:szCs w:val="16"/>
              </w:rPr>
            </w:pPr>
            <w:r w:rsidRPr="00B57EB1">
              <w:rPr>
                <w:rFonts w:eastAsia="Times New Roman"/>
                <w:color w:val="000000"/>
                <w:sz w:val="16"/>
                <w:szCs w:val="16"/>
              </w:rPr>
              <w:t>12044</w:t>
            </w:r>
          </w:p>
        </w:tc>
        <w:tc>
          <w:tcPr>
            <w:tcW w:w="623" w:type="pct"/>
            <w:vAlign w:val="center"/>
          </w:tcPr>
          <w:p w14:paraId="16B4A049" w14:textId="77777777" w:rsidR="00A1233D" w:rsidRPr="00B57EB1" w:rsidRDefault="00A1233D" w:rsidP="00BF6E1D">
            <w:pPr>
              <w:jc w:val="right"/>
              <w:rPr>
                <w:sz w:val="16"/>
                <w:szCs w:val="16"/>
              </w:rPr>
            </w:pPr>
            <w:r w:rsidRPr="00B57EB1">
              <w:rPr>
                <w:rFonts w:eastAsia="Times New Roman"/>
                <w:color w:val="000000"/>
                <w:sz w:val="16"/>
                <w:szCs w:val="16"/>
              </w:rPr>
              <w:t>48%</w:t>
            </w:r>
          </w:p>
        </w:tc>
        <w:tc>
          <w:tcPr>
            <w:tcW w:w="726" w:type="pct"/>
            <w:vAlign w:val="center"/>
          </w:tcPr>
          <w:p w14:paraId="02A222AD" w14:textId="77777777" w:rsidR="00A1233D" w:rsidRPr="00B57EB1" w:rsidRDefault="00A1233D" w:rsidP="00BF6E1D">
            <w:pPr>
              <w:jc w:val="right"/>
              <w:rPr>
                <w:sz w:val="16"/>
                <w:szCs w:val="16"/>
              </w:rPr>
            </w:pPr>
            <w:r w:rsidRPr="00B57EB1">
              <w:rPr>
                <w:rFonts w:eastAsia="Times New Roman"/>
                <w:color w:val="000000"/>
                <w:sz w:val="16"/>
                <w:szCs w:val="16"/>
              </w:rPr>
              <w:t>7844</w:t>
            </w:r>
          </w:p>
        </w:tc>
        <w:tc>
          <w:tcPr>
            <w:tcW w:w="731" w:type="pct"/>
            <w:vAlign w:val="center"/>
          </w:tcPr>
          <w:p w14:paraId="2118F1EF" w14:textId="77777777" w:rsidR="00A1233D" w:rsidRPr="00B57EB1" w:rsidRDefault="00A1233D" w:rsidP="00BF6E1D">
            <w:pPr>
              <w:jc w:val="right"/>
              <w:rPr>
                <w:sz w:val="16"/>
                <w:szCs w:val="16"/>
              </w:rPr>
            </w:pPr>
            <w:r w:rsidRPr="00B57EB1">
              <w:rPr>
                <w:rFonts w:eastAsia="Times New Roman"/>
                <w:color w:val="000000"/>
                <w:sz w:val="16"/>
                <w:szCs w:val="16"/>
              </w:rPr>
              <w:t>31%</w:t>
            </w:r>
          </w:p>
        </w:tc>
        <w:tc>
          <w:tcPr>
            <w:tcW w:w="650" w:type="pct"/>
            <w:vAlign w:val="center"/>
          </w:tcPr>
          <w:p w14:paraId="675F224A" w14:textId="77777777" w:rsidR="00A1233D" w:rsidRPr="00B57EB1" w:rsidRDefault="00A1233D" w:rsidP="00BF6E1D">
            <w:pPr>
              <w:jc w:val="right"/>
              <w:rPr>
                <w:sz w:val="16"/>
                <w:szCs w:val="16"/>
              </w:rPr>
            </w:pPr>
            <w:r w:rsidRPr="00B57EB1">
              <w:rPr>
                <w:rFonts w:eastAsia="Times New Roman"/>
                <w:color w:val="000000"/>
                <w:sz w:val="16"/>
                <w:szCs w:val="16"/>
              </w:rPr>
              <w:t>8461</w:t>
            </w:r>
          </w:p>
        </w:tc>
        <w:tc>
          <w:tcPr>
            <w:tcW w:w="623" w:type="pct"/>
            <w:vAlign w:val="center"/>
          </w:tcPr>
          <w:p w14:paraId="47B358CF" w14:textId="77777777" w:rsidR="00A1233D" w:rsidRPr="00B57EB1" w:rsidRDefault="00A1233D" w:rsidP="00BF6E1D">
            <w:pPr>
              <w:jc w:val="right"/>
              <w:rPr>
                <w:sz w:val="16"/>
                <w:szCs w:val="16"/>
              </w:rPr>
            </w:pPr>
            <w:r w:rsidRPr="00B57EB1">
              <w:rPr>
                <w:rFonts w:eastAsia="Times New Roman"/>
                <w:color w:val="000000"/>
                <w:sz w:val="16"/>
                <w:szCs w:val="16"/>
              </w:rPr>
              <w:t>33%</w:t>
            </w:r>
          </w:p>
        </w:tc>
      </w:tr>
      <w:tr w:rsidR="00A1233D" w:rsidRPr="00B57EB1" w14:paraId="2E60AE7E" w14:textId="77777777" w:rsidTr="009A7E64">
        <w:trPr>
          <w:trHeight w:val="210"/>
          <w:jc w:val="center"/>
        </w:trPr>
        <w:tc>
          <w:tcPr>
            <w:tcW w:w="997" w:type="pct"/>
            <w:vAlign w:val="center"/>
          </w:tcPr>
          <w:p w14:paraId="58819092"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3682E81B" w14:textId="77777777" w:rsidR="00A1233D" w:rsidRPr="00B57EB1" w:rsidRDefault="00A1233D" w:rsidP="00BF6E1D">
            <w:pPr>
              <w:jc w:val="right"/>
              <w:rPr>
                <w:sz w:val="16"/>
                <w:szCs w:val="16"/>
              </w:rPr>
            </w:pPr>
            <w:r w:rsidRPr="00B57EB1">
              <w:rPr>
                <w:rFonts w:eastAsia="Times New Roman"/>
                <w:color w:val="000000"/>
                <w:sz w:val="16"/>
                <w:szCs w:val="16"/>
              </w:rPr>
              <w:t>6809</w:t>
            </w:r>
          </w:p>
        </w:tc>
        <w:tc>
          <w:tcPr>
            <w:tcW w:w="623" w:type="pct"/>
            <w:vAlign w:val="center"/>
          </w:tcPr>
          <w:p w14:paraId="570F20C2" w14:textId="77777777" w:rsidR="00A1233D" w:rsidRPr="00B57EB1" w:rsidRDefault="00A1233D" w:rsidP="00BF6E1D">
            <w:pPr>
              <w:jc w:val="right"/>
              <w:rPr>
                <w:sz w:val="16"/>
                <w:szCs w:val="16"/>
              </w:rPr>
            </w:pPr>
            <w:r w:rsidRPr="00B57EB1">
              <w:rPr>
                <w:rFonts w:eastAsia="Times New Roman"/>
                <w:color w:val="000000"/>
                <w:sz w:val="16"/>
                <w:szCs w:val="16"/>
              </w:rPr>
              <w:t>27%</w:t>
            </w:r>
          </w:p>
        </w:tc>
        <w:tc>
          <w:tcPr>
            <w:tcW w:w="726" w:type="pct"/>
            <w:vAlign w:val="center"/>
          </w:tcPr>
          <w:p w14:paraId="1AFDCD05" w14:textId="77777777" w:rsidR="00A1233D" w:rsidRPr="00B57EB1" w:rsidRDefault="00A1233D" w:rsidP="00BF6E1D">
            <w:pPr>
              <w:jc w:val="right"/>
              <w:rPr>
                <w:sz w:val="16"/>
                <w:szCs w:val="16"/>
              </w:rPr>
            </w:pPr>
            <w:r w:rsidRPr="00B57EB1">
              <w:rPr>
                <w:rFonts w:eastAsia="Times New Roman"/>
                <w:color w:val="000000"/>
                <w:sz w:val="16"/>
                <w:szCs w:val="16"/>
              </w:rPr>
              <w:t>9355</w:t>
            </w:r>
          </w:p>
        </w:tc>
        <w:tc>
          <w:tcPr>
            <w:tcW w:w="731" w:type="pct"/>
            <w:vAlign w:val="center"/>
          </w:tcPr>
          <w:p w14:paraId="15AEED0B" w14:textId="77777777" w:rsidR="00A1233D" w:rsidRPr="00B57EB1" w:rsidRDefault="00A1233D" w:rsidP="00BF6E1D">
            <w:pPr>
              <w:jc w:val="right"/>
              <w:rPr>
                <w:sz w:val="16"/>
                <w:szCs w:val="16"/>
              </w:rPr>
            </w:pPr>
            <w:r w:rsidRPr="00B57EB1">
              <w:rPr>
                <w:rFonts w:eastAsia="Times New Roman"/>
                <w:color w:val="000000"/>
                <w:sz w:val="16"/>
                <w:szCs w:val="16"/>
              </w:rPr>
              <w:t>37%</w:t>
            </w:r>
          </w:p>
        </w:tc>
        <w:tc>
          <w:tcPr>
            <w:tcW w:w="650" w:type="pct"/>
            <w:vAlign w:val="center"/>
          </w:tcPr>
          <w:p w14:paraId="125495AC" w14:textId="77777777" w:rsidR="00A1233D" w:rsidRPr="00B57EB1" w:rsidRDefault="00A1233D" w:rsidP="00BF6E1D">
            <w:pPr>
              <w:jc w:val="right"/>
              <w:rPr>
                <w:sz w:val="16"/>
                <w:szCs w:val="16"/>
              </w:rPr>
            </w:pPr>
            <w:r w:rsidRPr="00B57EB1">
              <w:rPr>
                <w:rFonts w:eastAsia="Times New Roman"/>
                <w:color w:val="000000"/>
                <w:sz w:val="16"/>
                <w:szCs w:val="16"/>
              </w:rPr>
              <w:t>10127</w:t>
            </w:r>
          </w:p>
        </w:tc>
        <w:tc>
          <w:tcPr>
            <w:tcW w:w="623" w:type="pct"/>
            <w:vAlign w:val="center"/>
          </w:tcPr>
          <w:p w14:paraId="51FE932B" w14:textId="77777777" w:rsidR="00A1233D" w:rsidRPr="00B57EB1" w:rsidRDefault="00A1233D" w:rsidP="00BF6E1D">
            <w:pPr>
              <w:jc w:val="right"/>
              <w:rPr>
                <w:sz w:val="16"/>
                <w:szCs w:val="16"/>
              </w:rPr>
            </w:pPr>
            <w:r w:rsidRPr="00B57EB1">
              <w:rPr>
                <w:rFonts w:eastAsia="Times New Roman"/>
                <w:color w:val="000000"/>
                <w:sz w:val="16"/>
                <w:szCs w:val="16"/>
              </w:rPr>
              <w:t>40%</w:t>
            </w:r>
          </w:p>
        </w:tc>
      </w:tr>
      <w:tr w:rsidR="00A1233D" w:rsidRPr="00B57EB1" w14:paraId="35BBCA76" w14:textId="77777777" w:rsidTr="009A7E64">
        <w:trPr>
          <w:trHeight w:val="210"/>
          <w:jc w:val="center"/>
        </w:trPr>
        <w:tc>
          <w:tcPr>
            <w:tcW w:w="997" w:type="pct"/>
            <w:vAlign w:val="center"/>
          </w:tcPr>
          <w:p w14:paraId="4E12D165"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39F24D29" w14:textId="77777777" w:rsidR="00A1233D" w:rsidRPr="00B57EB1" w:rsidRDefault="00A1233D" w:rsidP="00BF6E1D">
            <w:pPr>
              <w:jc w:val="right"/>
              <w:rPr>
                <w:sz w:val="16"/>
                <w:szCs w:val="16"/>
              </w:rPr>
            </w:pPr>
            <w:r w:rsidRPr="00B57EB1">
              <w:rPr>
                <w:rFonts w:eastAsia="Times New Roman"/>
                <w:color w:val="000000"/>
                <w:sz w:val="16"/>
                <w:szCs w:val="16"/>
              </w:rPr>
              <w:t>1349</w:t>
            </w:r>
          </w:p>
        </w:tc>
        <w:tc>
          <w:tcPr>
            <w:tcW w:w="623" w:type="pct"/>
            <w:vAlign w:val="center"/>
          </w:tcPr>
          <w:p w14:paraId="1F86E47B"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26" w:type="pct"/>
            <w:vAlign w:val="center"/>
          </w:tcPr>
          <w:p w14:paraId="08468D96" w14:textId="77777777" w:rsidR="00A1233D" w:rsidRPr="00B57EB1" w:rsidRDefault="00A1233D" w:rsidP="00BF6E1D">
            <w:pPr>
              <w:jc w:val="right"/>
              <w:rPr>
                <w:sz w:val="16"/>
                <w:szCs w:val="16"/>
              </w:rPr>
            </w:pPr>
            <w:r w:rsidRPr="00B57EB1">
              <w:rPr>
                <w:rFonts w:eastAsia="Times New Roman"/>
                <w:color w:val="000000"/>
                <w:sz w:val="16"/>
                <w:szCs w:val="16"/>
              </w:rPr>
              <w:t>2224</w:t>
            </w:r>
          </w:p>
        </w:tc>
        <w:tc>
          <w:tcPr>
            <w:tcW w:w="731" w:type="pct"/>
            <w:vAlign w:val="center"/>
          </w:tcPr>
          <w:p w14:paraId="15B26E2A" w14:textId="77777777" w:rsidR="00A1233D" w:rsidRPr="00B57EB1" w:rsidRDefault="00A1233D" w:rsidP="00BF6E1D">
            <w:pPr>
              <w:jc w:val="right"/>
              <w:rPr>
                <w:sz w:val="16"/>
                <w:szCs w:val="16"/>
              </w:rPr>
            </w:pPr>
            <w:r w:rsidRPr="00B57EB1">
              <w:rPr>
                <w:rFonts w:eastAsia="Times New Roman"/>
                <w:color w:val="000000"/>
                <w:sz w:val="16"/>
                <w:szCs w:val="16"/>
              </w:rPr>
              <w:t>9%</w:t>
            </w:r>
          </w:p>
        </w:tc>
        <w:tc>
          <w:tcPr>
            <w:tcW w:w="650" w:type="pct"/>
            <w:vAlign w:val="center"/>
          </w:tcPr>
          <w:p w14:paraId="1A5C3319" w14:textId="77777777" w:rsidR="00A1233D" w:rsidRPr="00B57EB1" w:rsidRDefault="00A1233D" w:rsidP="00BF6E1D">
            <w:pPr>
              <w:jc w:val="right"/>
              <w:rPr>
                <w:sz w:val="16"/>
                <w:szCs w:val="16"/>
              </w:rPr>
            </w:pPr>
            <w:r w:rsidRPr="00B57EB1">
              <w:rPr>
                <w:rFonts w:eastAsia="Times New Roman"/>
                <w:color w:val="000000"/>
                <w:sz w:val="16"/>
                <w:szCs w:val="16"/>
              </w:rPr>
              <w:t>2062</w:t>
            </w:r>
          </w:p>
        </w:tc>
        <w:tc>
          <w:tcPr>
            <w:tcW w:w="623" w:type="pct"/>
            <w:vAlign w:val="center"/>
          </w:tcPr>
          <w:p w14:paraId="5E2111FC"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70C52E69" w14:textId="77777777" w:rsidTr="009A7E64">
        <w:trPr>
          <w:trHeight w:val="210"/>
          <w:jc w:val="center"/>
        </w:trPr>
        <w:tc>
          <w:tcPr>
            <w:tcW w:w="997" w:type="pct"/>
            <w:vAlign w:val="center"/>
          </w:tcPr>
          <w:p w14:paraId="0052E983"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0FDAD7BE" w14:textId="77777777" w:rsidR="00A1233D" w:rsidRPr="00B57EB1" w:rsidRDefault="00A1233D" w:rsidP="00BF6E1D">
            <w:pPr>
              <w:jc w:val="right"/>
              <w:rPr>
                <w:sz w:val="16"/>
                <w:szCs w:val="16"/>
              </w:rPr>
            </w:pPr>
            <w:r w:rsidRPr="00B57EB1">
              <w:rPr>
                <w:rFonts w:eastAsia="Times New Roman"/>
                <w:color w:val="000000"/>
                <w:sz w:val="16"/>
                <w:szCs w:val="16"/>
              </w:rPr>
              <w:t>549</w:t>
            </w:r>
          </w:p>
        </w:tc>
        <w:tc>
          <w:tcPr>
            <w:tcW w:w="623" w:type="pct"/>
            <w:vAlign w:val="center"/>
          </w:tcPr>
          <w:p w14:paraId="59934444"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26" w:type="pct"/>
            <w:vAlign w:val="center"/>
          </w:tcPr>
          <w:p w14:paraId="2B24F5C9" w14:textId="77777777" w:rsidR="00A1233D" w:rsidRPr="00B57EB1" w:rsidRDefault="00A1233D" w:rsidP="00BF6E1D">
            <w:pPr>
              <w:jc w:val="right"/>
              <w:rPr>
                <w:sz w:val="16"/>
                <w:szCs w:val="16"/>
              </w:rPr>
            </w:pPr>
            <w:r w:rsidRPr="00B57EB1">
              <w:rPr>
                <w:rFonts w:eastAsia="Times New Roman"/>
                <w:color w:val="000000"/>
                <w:sz w:val="16"/>
                <w:szCs w:val="16"/>
              </w:rPr>
              <w:t>833</w:t>
            </w:r>
          </w:p>
        </w:tc>
        <w:tc>
          <w:tcPr>
            <w:tcW w:w="731" w:type="pct"/>
            <w:vAlign w:val="center"/>
          </w:tcPr>
          <w:p w14:paraId="43F5FBA9"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650" w:type="pct"/>
            <w:vAlign w:val="center"/>
          </w:tcPr>
          <w:p w14:paraId="5C9D8C48" w14:textId="77777777" w:rsidR="00A1233D" w:rsidRPr="00B57EB1" w:rsidRDefault="00A1233D" w:rsidP="00BF6E1D">
            <w:pPr>
              <w:jc w:val="right"/>
              <w:rPr>
                <w:sz w:val="16"/>
                <w:szCs w:val="16"/>
              </w:rPr>
            </w:pPr>
            <w:r w:rsidRPr="00B57EB1">
              <w:rPr>
                <w:rFonts w:eastAsia="Times New Roman"/>
                <w:color w:val="000000"/>
                <w:sz w:val="16"/>
                <w:szCs w:val="16"/>
              </w:rPr>
              <w:t>711</w:t>
            </w:r>
          </w:p>
        </w:tc>
        <w:tc>
          <w:tcPr>
            <w:tcW w:w="623" w:type="pct"/>
            <w:vAlign w:val="center"/>
          </w:tcPr>
          <w:p w14:paraId="231B7E33" w14:textId="77777777" w:rsidR="00A1233D" w:rsidRPr="00B57EB1" w:rsidRDefault="00A1233D" w:rsidP="00BF6E1D">
            <w:pPr>
              <w:jc w:val="right"/>
              <w:rPr>
                <w:sz w:val="16"/>
                <w:szCs w:val="16"/>
              </w:rPr>
            </w:pPr>
            <w:r w:rsidRPr="00B57EB1">
              <w:rPr>
                <w:rFonts w:eastAsia="Times New Roman"/>
                <w:color w:val="000000"/>
                <w:sz w:val="16"/>
                <w:szCs w:val="16"/>
              </w:rPr>
              <w:t>3%</w:t>
            </w:r>
          </w:p>
        </w:tc>
      </w:tr>
      <w:tr w:rsidR="00A1233D" w:rsidRPr="00B57EB1" w14:paraId="0437CF45" w14:textId="77777777" w:rsidTr="009A7E64">
        <w:trPr>
          <w:trHeight w:val="210"/>
          <w:jc w:val="center"/>
        </w:trPr>
        <w:tc>
          <w:tcPr>
            <w:tcW w:w="997" w:type="pct"/>
            <w:vAlign w:val="center"/>
          </w:tcPr>
          <w:p w14:paraId="579261B6"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229615E6" w14:textId="77777777" w:rsidR="00A1233D" w:rsidRPr="00B57EB1" w:rsidRDefault="00A1233D" w:rsidP="00BF6E1D">
            <w:pPr>
              <w:jc w:val="right"/>
              <w:rPr>
                <w:sz w:val="16"/>
                <w:szCs w:val="16"/>
              </w:rPr>
            </w:pPr>
            <w:r w:rsidRPr="00B57EB1">
              <w:rPr>
                <w:rFonts w:eastAsia="Times New Roman"/>
                <w:color w:val="000000"/>
                <w:sz w:val="16"/>
                <w:szCs w:val="16"/>
              </w:rPr>
              <w:t>4162</w:t>
            </w:r>
          </w:p>
        </w:tc>
        <w:tc>
          <w:tcPr>
            <w:tcW w:w="623" w:type="pct"/>
            <w:vAlign w:val="center"/>
          </w:tcPr>
          <w:p w14:paraId="72D2DC36" w14:textId="77777777" w:rsidR="00A1233D" w:rsidRPr="00B57EB1" w:rsidRDefault="00A1233D" w:rsidP="00BF6E1D">
            <w:pPr>
              <w:jc w:val="right"/>
              <w:rPr>
                <w:sz w:val="16"/>
                <w:szCs w:val="16"/>
              </w:rPr>
            </w:pPr>
            <w:r w:rsidRPr="00B57EB1">
              <w:rPr>
                <w:rFonts w:eastAsia="Times New Roman"/>
                <w:color w:val="000000"/>
                <w:sz w:val="16"/>
                <w:szCs w:val="16"/>
              </w:rPr>
              <w:t>17%</w:t>
            </w:r>
          </w:p>
        </w:tc>
        <w:tc>
          <w:tcPr>
            <w:tcW w:w="726" w:type="pct"/>
            <w:vAlign w:val="center"/>
          </w:tcPr>
          <w:p w14:paraId="0B59FFB1" w14:textId="77777777" w:rsidR="00A1233D" w:rsidRPr="00B57EB1" w:rsidRDefault="00A1233D" w:rsidP="00BF6E1D">
            <w:pPr>
              <w:jc w:val="right"/>
              <w:rPr>
                <w:sz w:val="16"/>
                <w:szCs w:val="16"/>
              </w:rPr>
            </w:pPr>
            <w:r w:rsidRPr="00B57EB1">
              <w:rPr>
                <w:rFonts w:eastAsia="Times New Roman"/>
                <w:color w:val="000000"/>
                <w:sz w:val="16"/>
                <w:szCs w:val="16"/>
              </w:rPr>
              <w:t>5127</w:t>
            </w:r>
          </w:p>
        </w:tc>
        <w:tc>
          <w:tcPr>
            <w:tcW w:w="731" w:type="pct"/>
            <w:vAlign w:val="center"/>
          </w:tcPr>
          <w:p w14:paraId="16B2E34C" w14:textId="77777777" w:rsidR="00A1233D" w:rsidRPr="00B57EB1" w:rsidRDefault="00A1233D" w:rsidP="00BF6E1D">
            <w:pPr>
              <w:jc w:val="right"/>
              <w:rPr>
                <w:sz w:val="16"/>
                <w:szCs w:val="16"/>
              </w:rPr>
            </w:pPr>
            <w:r w:rsidRPr="00B57EB1">
              <w:rPr>
                <w:rFonts w:eastAsia="Times New Roman"/>
                <w:color w:val="000000"/>
                <w:sz w:val="16"/>
                <w:szCs w:val="16"/>
              </w:rPr>
              <w:t>20%</w:t>
            </w:r>
          </w:p>
        </w:tc>
        <w:tc>
          <w:tcPr>
            <w:tcW w:w="650" w:type="pct"/>
            <w:vAlign w:val="center"/>
          </w:tcPr>
          <w:p w14:paraId="4AA9CC9B" w14:textId="77777777" w:rsidR="00A1233D" w:rsidRPr="00B57EB1" w:rsidRDefault="00A1233D" w:rsidP="00BF6E1D">
            <w:pPr>
              <w:jc w:val="right"/>
              <w:rPr>
                <w:sz w:val="16"/>
                <w:szCs w:val="16"/>
              </w:rPr>
            </w:pPr>
            <w:r w:rsidRPr="00B57EB1">
              <w:rPr>
                <w:rFonts w:eastAsia="Times New Roman"/>
                <w:color w:val="000000"/>
                <w:sz w:val="16"/>
                <w:szCs w:val="16"/>
              </w:rPr>
              <w:t>4022</w:t>
            </w:r>
          </w:p>
        </w:tc>
        <w:tc>
          <w:tcPr>
            <w:tcW w:w="623" w:type="pct"/>
            <w:vAlign w:val="center"/>
          </w:tcPr>
          <w:p w14:paraId="6F1B4520" w14:textId="77777777" w:rsidR="00A1233D" w:rsidRPr="00B57EB1" w:rsidRDefault="00A1233D" w:rsidP="00BF6E1D">
            <w:pPr>
              <w:jc w:val="right"/>
              <w:rPr>
                <w:sz w:val="16"/>
                <w:szCs w:val="16"/>
              </w:rPr>
            </w:pPr>
            <w:r w:rsidRPr="00B57EB1">
              <w:rPr>
                <w:rFonts w:eastAsia="Times New Roman"/>
                <w:color w:val="000000"/>
                <w:sz w:val="16"/>
                <w:szCs w:val="16"/>
              </w:rPr>
              <w:t>16%</w:t>
            </w:r>
          </w:p>
        </w:tc>
      </w:tr>
    </w:tbl>
    <w:p w14:paraId="6C173A3E" w14:textId="34DEE950" w:rsidR="00A25270" w:rsidRPr="00B57EB1" w:rsidRDefault="00A25270" w:rsidP="00A25270">
      <w:pPr>
        <w:pStyle w:val="Figure"/>
      </w:pPr>
      <w:r>
        <w:t>Table 1</w:t>
      </w:r>
      <w:r w:rsidR="00060C01">
        <w:t>3</w:t>
      </w:r>
      <w:r w:rsidRPr="00B57EB1">
        <w:t xml:space="preserve">. </w:t>
      </w:r>
      <w:r w:rsidRPr="00B57EB1">
        <w:rPr>
          <w:i/>
        </w:rPr>
        <w:t>XBMC</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7E8F8342" w14:textId="77777777" w:rsidTr="009A7E64">
        <w:trPr>
          <w:trHeight w:val="56"/>
          <w:jc w:val="center"/>
        </w:trPr>
        <w:tc>
          <w:tcPr>
            <w:tcW w:w="1010" w:type="pct"/>
          </w:tcPr>
          <w:p w14:paraId="075CF4A7" w14:textId="77777777" w:rsidR="00C94BAE" w:rsidRPr="001D5EA3" w:rsidRDefault="00C94BAE" w:rsidP="00A25270">
            <w:pPr>
              <w:spacing w:before="20" w:after="20"/>
              <w:suppressOverlap/>
              <w:jc w:val="left"/>
              <w:rPr>
                <w:b/>
                <w:sz w:val="16"/>
                <w:szCs w:val="16"/>
              </w:rPr>
            </w:pPr>
          </w:p>
        </w:tc>
        <w:tc>
          <w:tcPr>
            <w:tcW w:w="1256" w:type="pct"/>
            <w:gridSpan w:val="2"/>
            <w:vAlign w:val="center"/>
          </w:tcPr>
          <w:p w14:paraId="5023A332" w14:textId="05A812C7"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4D1E45A0" w14:textId="3CF411BD"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76C1A979" w14:textId="520D46B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375E7843" w14:textId="77777777" w:rsidTr="009A7E64">
        <w:trPr>
          <w:trHeight w:val="190"/>
          <w:jc w:val="center"/>
        </w:trPr>
        <w:tc>
          <w:tcPr>
            <w:tcW w:w="1010" w:type="pct"/>
            <w:vAlign w:val="center"/>
          </w:tcPr>
          <w:p w14:paraId="62AB885D"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626E69F"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D6A211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58C59D7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3037CDD4"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BBDB5B3"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7F0439B"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3D01A452" w14:textId="77777777" w:rsidTr="009A7E64">
        <w:trPr>
          <w:trHeight w:val="190"/>
          <w:jc w:val="center"/>
        </w:trPr>
        <w:tc>
          <w:tcPr>
            <w:tcW w:w="1010" w:type="pct"/>
            <w:vAlign w:val="center"/>
          </w:tcPr>
          <w:p w14:paraId="3E386BD8"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0837D6D5" w14:textId="77777777" w:rsidR="00A1233D" w:rsidRPr="001D5EA3" w:rsidRDefault="00A1233D" w:rsidP="00BF6E1D">
            <w:pPr>
              <w:jc w:val="right"/>
              <w:rPr>
                <w:sz w:val="16"/>
                <w:szCs w:val="16"/>
              </w:rPr>
            </w:pPr>
            <w:r w:rsidRPr="001D5EA3">
              <w:rPr>
                <w:rFonts w:eastAsia="Times New Roman"/>
                <w:color w:val="000000"/>
                <w:sz w:val="16"/>
                <w:szCs w:val="16"/>
              </w:rPr>
              <w:t>675</w:t>
            </w:r>
          </w:p>
        </w:tc>
        <w:tc>
          <w:tcPr>
            <w:tcW w:w="631" w:type="pct"/>
            <w:vAlign w:val="center"/>
          </w:tcPr>
          <w:p w14:paraId="61394C4B"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736" w:type="pct"/>
            <w:vAlign w:val="center"/>
          </w:tcPr>
          <w:p w14:paraId="6107B9FC" w14:textId="77777777" w:rsidR="00A1233D" w:rsidRPr="001D5EA3" w:rsidRDefault="00A1233D" w:rsidP="00BF6E1D">
            <w:pPr>
              <w:jc w:val="right"/>
              <w:rPr>
                <w:sz w:val="16"/>
                <w:szCs w:val="16"/>
              </w:rPr>
            </w:pPr>
            <w:r w:rsidRPr="001D5EA3">
              <w:rPr>
                <w:rFonts w:eastAsia="Times New Roman"/>
                <w:color w:val="000000"/>
                <w:sz w:val="16"/>
                <w:szCs w:val="16"/>
              </w:rPr>
              <w:t>912</w:t>
            </w:r>
          </w:p>
        </w:tc>
        <w:tc>
          <w:tcPr>
            <w:tcW w:w="741" w:type="pct"/>
            <w:vAlign w:val="center"/>
          </w:tcPr>
          <w:p w14:paraId="0076E712" w14:textId="77777777" w:rsidR="00A1233D" w:rsidRPr="001D5EA3" w:rsidRDefault="00A1233D" w:rsidP="00BF6E1D">
            <w:pPr>
              <w:jc w:val="right"/>
              <w:rPr>
                <w:sz w:val="16"/>
                <w:szCs w:val="16"/>
              </w:rPr>
            </w:pPr>
            <w:r w:rsidRPr="001D5EA3">
              <w:rPr>
                <w:rFonts w:eastAsia="Times New Roman"/>
                <w:color w:val="000000"/>
                <w:sz w:val="16"/>
                <w:szCs w:val="16"/>
              </w:rPr>
              <w:t>11%</w:t>
            </w:r>
          </w:p>
        </w:tc>
        <w:tc>
          <w:tcPr>
            <w:tcW w:w="626" w:type="pct"/>
            <w:vAlign w:val="center"/>
          </w:tcPr>
          <w:p w14:paraId="3739FD6E" w14:textId="77777777" w:rsidR="00A1233D" w:rsidRPr="001D5EA3" w:rsidRDefault="00A1233D" w:rsidP="00BF6E1D">
            <w:pPr>
              <w:jc w:val="right"/>
              <w:rPr>
                <w:sz w:val="16"/>
                <w:szCs w:val="16"/>
              </w:rPr>
            </w:pPr>
            <w:r w:rsidRPr="001D5EA3">
              <w:rPr>
                <w:rFonts w:eastAsia="Times New Roman"/>
                <w:color w:val="000000"/>
                <w:sz w:val="16"/>
                <w:szCs w:val="16"/>
              </w:rPr>
              <w:t>468</w:t>
            </w:r>
          </w:p>
        </w:tc>
        <w:tc>
          <w:tcPr>
            <w:tcW w:w="631" w:type="pct"/>
            <w:vAlign w:val="center"/>
          </w:tcPr>
          <w:p w14:paraId="46BC331C"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15D73BE0" w14:textId="77777777" w:rsidTr="009A7E64">
        <w:trPr>
          <w:trHeight w:val="210"/>
          <w:jc w:val="center"/>
        </w:trPr>
        <w:tc>
          <w:tcPr>
            <w:tcW w:w="1010" w:type="pct"/>
            <w:vAlign w:val="center"/>
          </w:tcPr>
          <w:p w14:paraId="0309ADE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0B64D181" w14:textId="77777777" w:rsidR="00A1233D" w:rsidRPr="001D5EA3" w:rsidRDefault="00A1233D" w:rsidP="00BF6E1D">
            <w:pPr>
              <w:jc w:val="right"/>
              <w:rPr>
                <w:sz w:val="16"/>
                <w:szCs w:val="16"/>
              </w:rPr>
            </w:pPr>
            <w:r w:rsidRPr="001D5EA3">
              <w:rPr>
                <w:rFonts w:eastAsia="Times New Roman"/>
                <w:color w:val="000000"/>
                <w:sz w:val="16"/>
                <w:szCs w:val="16"/>
              </w:rPr>
              <w:t>4644</w:t>
            </w:r>
          </w:p>
        </w:tc>
        <w:tc>
          <w:tcPr>
            <w:tcW w:w="631" w:type="pct"/>
            <w:vAlign w:val="center"/>
          </w:tcPr>
          <w:p w14:paraId="35C5F664" w14:textId="77777777" w:rsidR="00A1233D" w:rsidRPr="001D5EA3" w:rsidRDefault="00A1233D" w:rsidP="00BF6E1D">
            <w:pPr>
              <w:jc w:val="right"/>
              <w:rPr>
                <w:sz w:val="16"/>
                <w:szCs w:val="16"/>
              </w:rPr>
            </w:pPr>
            <w:r w:rsidRPr="001D5EA3">
              <w:rPr>
                <w:rFonts w:eastAsia="Times New Roman"/>
                <w:color w:val="000000"/>
                <w:sz w:val="16"/>
                <w:szCs w:val="16"/>
              </w:rPr>
              <w:t>55%</w:t>
            </w:r>
          </w:p>
        </w:tc>
        <w:tc>
          <w:tcPr>
            <w:tcW w:w="736" w:type="pct"/>
            <w:vAlign w:val="center"/>
          </w:tcPr>
          <w:p w14:paraId="7B2633A6" w14:textId="77777777" w:rsidR="00A1233D" w:rsidRPr="001D5EA3" w:rsidRDefault="00A1233D" w:rsidP="00BF6E1D">
            <w:pPr>
              <w:jc w:val="right"/>
              <w:rPr>
                <w:sz w:val="16"/>
                <w:szCs w:val="16"/>
              </w:rPr>
            </w:pPr>
            <w:r w:rsidRPr="001D5EA3">
              <w:rPr>
                <w:rFonts w:eastAsia="Times New Roman"/>
                <w:color w:val="000000"/>
                <w:sz w:val="16"/>
                <w:szCs w:val="16"/>
              </w:rPr>
              <w:t>2975</w:t>
            </w:r>
          </w:p>
        </w:tc>
        <w:tc>
          <w:tcPr>
            <w:tcW w:w="741" w:type="pct"/>
            <w:vAlign w:val="center"/>
          </w:tcPr>
          <w:p w14:paraId="03986124"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538B62FA" w14:textId="77777777" w:rsidR="00A1233D" w:rsidRPr="001D5EA3" w:rsidRDefault="00A1233D" w:rsidP="00BF6E1D">
            <w:pPr>
              <w:jc w:val="right"/>
              <w:rPr>
                <w:sz w:val="16"/>
                <w:szCs w:val="16"/>
              </w:rPr>
            </w:pPr>
            <w:r w:rsidRPr="001D5EA3">
              <w:rPr>
                <w:rFonts w:eastAsia="Times New Roman"/>
                <w:color w:val="000000"/>
                <w:sz w:val="16"/>
                <w:szCs w:val="16"/>
              </w:rPr>
              <w:t>4527</w:t>
            </w:r>
          </w:p>
        </w:tc>
        <w:tc>
          <w:tcPr>
            <w:tcW w:w="631" w:type="pct"/>
            <w:vAlign w:val="center"/>
          </w:tcPr>
          <w:p w14:paraId="256103B0" w14:textId="77777777" w:rsidR="00A1233D" w:rsidRPr="001D5EA3" w:rsidRDefault="00A1233D" w:rsidP="00BF6E1D">
            <w:pPr>
              <w:jc w:val="right"/>
              <w:rPr>
                <w:sz w:val="16"/>
                <w:szCs w:val="16"/>
              </w:rPr>
            </w:pPr>
            <w:r w:rsidRPr="001D5EA3">
              <w:rPr>
                <w:rFonts w:eastAsia="Times New Roman"/>
                <w:color w:val="000000"/>
                <w:sz w:val="16"/>
                <w:szCs w:val="16"/>
              </w:rPr>
              <w:t>53%</w:t>
            </w:r>
          </w:p>
        </w:tc>
      </w:tr>
      <w:tr w:rsidR="00A1233D" w:rsidRPr="001D5EA3" w14:paraId="5B1C3465" w14:textId="77777777" w:rsidTr="009A7E64">
        <w:trPr>
          <w:trHeight w:val="210"/>
          <w:jc w:val="center"/>
        </w:trPr>
        <w:tc>
          <w:tcPr>
            <w:tcW w:w="1010" w:type="pct"/>
            <w:vAlign w:val="center"/>
          </w:tcPr>
          <w:p w14:paraId="7D20B80B"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4A56DF11" w14:textId="77777777" w:rsidR="00A1233D" w:rsidRPr="001D5EA3" w:rsidRDefault="00A1233D" w:rsidP="00BF6E1D">
            <w:pPr>
              <w:jc w:val="right"/>
              <w:rPr>
                <w:sz w:val="16"/>
                <w:szCs w:val="16"/>
              </w:rPr>
            </w:pPr>
            <w:r w:rsidRPr="001D5EA3">
              <w:rPr>
                <w:rFonts w:eastAsia="Times New Roman"/>
                <w:color w:val="000000"/>
                <w:sz w:val="16"/>
                <w:szCs w:val="16"/>
              </w:rPr>
              <w:t>1150</w:t>
            </w:r>
          </w:p>
        </w:tc>
        <w:tc>
          <w:tcPr>
            <w:tcW w:w="631" w:type="pct"/>
            <w:vAlign w:val="center"/>
          </w:tcPr>
          <w:p w14:paraId="01B85A09" w14:textId="77777777" w:rsidR="00A1233D" w:rsidRPr="001D5EA3" w:rsidRDefault="00A1233D" w:rsidP="00BF6E1D">
            <w:pPr>
              <w:jc w:val="right"/>
              <w:rPr>
                <w:sz w:val="16"/>
                <w:szCs w:val="16"/>
              </w:rPr>
            </w:pPr>
            <w:r w:rsidRPr="001D5EA3">
              <w:rPr>
                <w:rFonts w:eastAsia="Times New Roman"/>
                <w:color w:val="000000"/>
                <w:sz w:val="16"/>
                <w:szCs w:val="16"/>
              </w:rPr>
              <w:t>14%</w:t>
            </w:r>
          </w:p>
        </w:tc>
        <w:tc>
          <w:tcPr>
            <w:tcW w:w="736" w:type="pct"/>
            <w:vAlign w:val="center"/>
          </w:tcPr>
          <w:p w14:paraId="1C203AE3" w14:textId="77777777" w:rsidR="00A1233D" w:rsidRPr="001D5EA3" w:rsidRDefault="00A1233D" w:rsidP="00BF6E1D">
            <w:pPr>
              <w:jc w:val="right"/>
              <w:rPr>
                <w:sz w:val="16"/>
                <w:szCs w:val="16"/>
              </w:rPr>
            </w:pPr>
            <w:r w:rsidRPr="001D5EA3">
              <w:rPr>
                <w:rFonts w:eastAsia="Times New Roman"/>
                <w:color w:val="000000"/>
                <w:sz w:val="16"/>
                <w:szCs w:val="16"/>
              </w:rPr>
              <w:t>1242</w:t>
            </w:r>
          </w:p>
        </w:tc>
        <w:tc>
          <w:tcPr>
            <w:tcW w:w="741" w:type="pct"/>
            <w:vAlign w:val="center"/>
          </w:tcPr>
          <w:p w14:paraId="1B7FD721" w14:textId="77777777" w:rsidR="00A1233D" w:rsidRPr="001D5EA3" w:rsidRDefault="00A1233D" w:rsidP="00BF6E1D">
            <w:pPr>
              <w:jc w:val="right"/>
              <w:rPr>
                <w:sz w:val="16"/>
                <w:szCs w:val="16"/>
              </w:rPr>
            </w:pPr>
            <w:r w:rsidRPr="001D5EA3">
              <w:rPr>
                <w:rFonts w:eastAsia="Times New Roman"/>
                <w:color w:val="000000"/>
                <w:sz w:val="16"/>
                <w:szCs w:val="16"/>
              </w:rPr>
              <w:t>15%</w:t>
            </w:r>
          </w:p>
        </w:tc>
        <w:tc>
          <w:tcPr>
            <w:tcW w:w="626" w:type="pct"/>
            <w:vAlign w:val="center"/>
          </w:tcPr>
          <w:p w14:paraId="7578D4DA" w14:textId="77777777" w:rsidR="00A1233D" w:rsidRPr="001D5EA3" w:rsidRDefault="00A1233D" w:rsidP="00BF6E1D">
            <w:pPr>
              <w:jc w:val="right"/>
              <w:rPr>
                <w:sz w:val="16"/>
                <w:szCs w:val="16"/>
              </w:rPr>
            </w:pPr>
            <w:r w:rsidRPr="001D5EA3">
              <w:rPr>
                <w:rFonts w:eastAsia="Times New Roman"/>
                <w:color w:val="000000"/>
                <w:sz w:val="16"/>
                <w:szCs w:val="16"/>
              </w:rPr>
              <w:t>1417</w:t>
            </w:r>
          </w:p>
        </w:tc>
        <w:tc>
          <w:tcPr>
            <w:tcW w:w="631" w:type="pct"/>
            <w:vAlign w:val="center"/>
          </w:tcPr>
          <w:p w14:paraId="378A98FF" w14:textId="77777777" w:rsidR="00A1233D" w:rsidRPr="001D5EA3" w:rsidRDefault="00A1233D" w:rsidP="00BF6E1D">
            <w:pPr>
              <w:jc w:val="right"/>
              <w:rPr>
                <w:sz w:val="16"/>
                <w:szCs w:val="16"/>
              </w:rPr>
            </w:pPr>
            <w:r w:rsidRPr="001D5EA3">
              <w:rPr>
                <w:rFonts w:eastAsia="Times New Roman"/>
                <w:color w:val="000000"/>
                <w:sz w:val="16"/>
                <w:szCs w:val="16"/>
              </w:rPr>
              <w:t>17%</w:t>
            </w:r>
          </w:p>
        </w:tc>
      </w:tr>
      <w:tr w:rsidR="00A1233D" w:rsidRPr="001D5EA3" w14:paraId="4EEB7179" w14:textId="77777777" w:rsidTr="009A7E64">
        <w:trPr>
          <w:trHeight w:val="210"/>
          <w:jc w:val="center"/>
        </w:trPr>
        <w:tc>
          <w:tcPr>
            <w:tcW w:w="1010" w:type="pct"/>
            <w:vAlign w:val="center"/>
          </w:tcPr>
          <w:p w14:paraId="6412E4A6"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3703FFA4" w14:textId="77777777" w:rsidR="00A1233D" w:rsidRPr="001D5EA3" w:rsidRDefault="00A1233D" w:rsidP="00BF6E1D">
            <w:pPr>
              <w:jc w:val="right"/>
              <w:rPr>
                <w:sz w:val="16"/>
                <w:szCs w:val="16"/>
              </w:rPr>
            </w:pPr>
            <w:r w:rsidRPr="001D5EA3">
              <w:rPr>
                <w:rFonts w:eastAsia="Times New Roman"/>
                <w:color w:val="000000"/>
                <w:sz w:val="16"/>
                <w:szCs w:val="16"/>
              </w:rPr>
              <w:t>513</w:t>
            </w:r>
          </w:p>
        </w:tc>
        <w:tc>
          <w:tcPr>
            <w:tcW w:w="631" w:type="pct"/>
            <w:vAlign w:val="center"/>
          </w:tcPr>
          <w:p w14:paraId="2F731969"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736" w:type="pct"/>
            <w:vAlign w:val="center"/>
          </w:tcPr>
          <w:p w14:paraId="122212C5" w14:textId="77777777" w:rsidR="00A1233D" w:rsidRPr="001D5EA3" w:rsidRDefault="00A1233D" w:rsidP="00BF6E1D">
            <w:pPr>
              <w:jc w:val="right"/>
              <w:rPr>
                <w:sz w:val="16"/>
                <w:szCs w:val="16"/>
              </w:rPr>
            </w:pPr>
            <w:r w:rsidRPr="001D5EA3">
              <w:rPr>
                <w:rFonts w:eastAsia="Times New Roman"/>
                <w:color w:val="000000"/>
                <w:sz w:val="16"/>
                <w:szCs w:val="16"/>
              </w:rPr>
              <w:t>669</w:t>
            </w:r>
          </w:p>
        </w:tc>
        <w:tc>
          <w:tcPr>
            <w:tcW w:w="741" w:type="pct"/>
            <w:vAlign w:val="center"/>
          </w:tcPr>
          <w:p w14:paraId="4036BE19"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626" w:type="pct"/>
            <w:vAlign w:val="center"/>
          </w:tcPr>
          <w:p w14:paraId="7CE082B9" w14:textId="77777777" w:rsidR="00A1233D" w:rsidRPr="001D5EA3" w:rsidRDefault="00A1233D" w:rsidP="00BF6E1D">
            <w:pPr>
              <w:jc w:val="right"/>
              <w:rPr>
                <w:sz w:val="16"/>
                <w:szCs w:val="16"/>
              </w:rPr>
            </w:pPr>
            <w:r w:rsidRPr="001D5EA3">
              <w:rPr>
                <w:rFonts w:eastAsia="Times New Roman"/>
                <w:color w:val="000000"/>
                <w:sz w:val="16"/>
                <w:szCs w:val="16"/>
              </w:rPr>
              <w:t>580</w:t>
            </w:r>
          </w:p>
        </w:tc>
        <w:tc>
          <w:tcPr>
            <w:tcW w:w="631" w:type="pct"/>
            <w:vAlign w:val="center"/>
          </w:tcPr>
          <w:p w14:paraId="4C03F56F" w14:textId="77777777" w:rsidR="00A1233D" w:rsidRPr="001D5EA3" w:rsidRDefault="00A1233D" w:rsidP="00BF6E1D">
            <w:pPr>
              <w:jc w:val="right"/>
              <w:rPr>
                <w:sz w:val="16"/>
                <w:szCs w:val="16"/>
              </w:rPr>
            </w:pPr>
            <w:r w:rsidRPr="001D5EA3">
              <w:rPr>
                <w:rFonts w:eastAsia="Times New Roman"/>
                <w:color w:val="000000"/>
                <w:sz w:val="16"/>
                <w:szCs w:val="16"/>
              </w:rPr>
              <w:t>7%</w:t>
            </w:r>
          </w:p>
        </w:tc>
      </w:tr>
      <w:tr w:rsidR="00A1233D" w:rsidRPr="001D5EA3" w14:paraId="7CD66901" w14:textId="77777777" w:rsidTr="009A7E64">
        <w:trPr>
          <w:trHeight w:val="210"/>
          <w:jc w:val="center"/>
        </w:trPr>
        <w:tc>
          <w:tcPr>
            <w:tcW w:w="1010" w:type="pct"/>
            <w:vAlign w:val="center"/>
          </w:tcPr>
          <w:p w14:paraId="396D1A1B"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79AC9DC9" w14:textId="77777777" w:rsidR="00A1233D" w:rsidRPr="001D5EA3" w:rsidRDefault="00A1233D" w:rsidP="00BF6E1D">
            <w:pPr>
              <w:jc w:val="right"/>
              <w:rPr>
                <w:sz w:val="16"/>
                <w:szCs w:val="16"/>
              </w:rPr>
            </w:pPr>
            <w:r w:rsidRPr="001D5EA3">
              <w:rPr>
                <w:rFonts w:eastAsia="Times New Roman"/>
                <w:color w:val="000000"/>
                <w:sz w:val="16"/>
                <w:szCs w:val="16"/>
              </w:rPr>
              <w:t>1429</w:t>
            </w:r>
          </w:p>
        </w:tc>
        <w:tc>
          <w:tcPr>
            <w:tcW w:w="631" w:type="pct"/>
            <w:vAlign w:val="center"/>
          </w:tcPr>
          <w:p w14:paraId="6E2E266C"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34B42933" w14:textId="77777777" w:rsidR="00A1233D" w:rsidRPr="001D5EA3" w:rsidRDefault="00A1233D" w:rsidP="00BF6E1D">
            <w:pPr>
              <w:jc w:val="right"/>
              <w:rPr>
                <w:sz w:val="16"/>
                <w:szCs w:val="16"/>
              </w:rPr>
            </w:pPr>
            <w:r w:rsidRPr="001D5EA3">
              <w:rPr>
                <w:rFonts w:eastAsia="Times New Roman"/>
                <w:color w:val="000000"/>
                <w:sz w:val="16"/>
                <w:szCs w:val="16"/>
              </w:rPr>
              <w:t>2671</w:t>
            </w:r>
          </w:p>
        </w:tc>
        <w:tc>
          <w:tcPr>
            <w:tcW w:w="741" w:type="pct"/>
            <w:vAlign w:val="center"/>
          </w:tcPr>
          <w:p w14:paraId="7E9D51AE"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41FC59A2" w14:textId="77777777" w:rsidR="00A1233D" w:rsidRPr="001D5EA3" w:rsidRDefault="00A1233D" w:rsidP="00BF6E1D">
            <w:pPr>
              <w:jc w:val="right"/>
              <w:rPr>
                <w:sz w:val="16"/>
                <w:szCs w:val="16"/>
              </w:rPr>
            </w:pPr>
            <w:r w:rsidRPr="001D5EA3">
              <w:rPr>
                <w:rFonts w:eastAsia="Times New Roman"/>
                <w:color w:val="000000"/>
                <w:sz w:val="16"/>
                <w:szCs w:val="16"/>
              </w:rPr>
              <w:t>1477</w:t>
            </w:r>
          </w:p>
        </w:tc>
        <w:tc>
          <w:tcPr>
            <w:tcW w:w="631" w:type="pct"/>
            <w:vAlign w:val="center"/>
          </w:tcPr>
          <w:p w14:paraId="09076C67" w14:textId="77777777" w:rsidR="00A1233D" w:rsidRPr="001D5EA3" w:rsidRDefault="00A1233D" w:rsidP="00BF6E1D">
            <w:pPr>
              <w:jc w:val="right"/>
              <w:rPr>
                <w:sz w:val="16"/>
                <w:szCs w:val="16"/>
              </w:rPr>
            </w:pPr>
            <w:r w:rsidRPr="001D5EA3">
              <w:rPr>
                <w:rFonts w:eastAsia="Times New Roman"/>
                <w:color w:val="000000"/>
                <w:sz w:val="16"/>
                <w:szCs w:val="16"/>
              </w:rPr>
              <w:t>17%</w:t>
            </w:r>
          </w:p>
        </w:tc>
      </w:tr>
    </w:tbl>
    <w:p w14:paraId="48875767" w14:textId="51E24A4D" w:rsidR="00A25270" w:rsidRPr="001D5EA3" w:rsidRDefault="00A25270" w:rsidP="00A25270">
      <w:pPr>
        <w:pStyle w:val="Figure"/>
      </w:pPr>
      <w:r>
        <w:t>Table 1</w:t>
      </w:r>
      <w:r w:rsidR="00060C01">
        <w:t>4</w:t>
      </w:r>
      <w:r w:rsidRPr="001D5EA3">
        <w:t xml:space="preserve">. </w:t>
      </w:r>
      <w:r w:rsidRPr="001D5EA3">
        <w:rPr>
          <w:i/>
        </w:rPr>
        <w:t>Hadoop</w:t>
      </w:r>
      <w:r w:rsidRPr="001D5EA3">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57EB1" w14:paraId="0CD8D7D2" w14:textId="77777777" w:rsidTr="007D30ED">
        <w:trPr>
          <w:trHeight w:val="56"/>
          <w:jc w:val="center"/>
        </w:trPr>
        <w:tc>
          <w:tcPr>
            <w:tcW w:w="997" w:type="pct"/>
          </w:tcPr>
          <w:p w14:paraId="2A039412" w14:textId="77777777" w:rsidR="00C94BAE" w:rsidRPr="00B57EB1" w:rsidRDefault="00C94BAE" w:rsidP="00A02A7D">
            <w:pPr>
              <w:spacing w:before="20" w:after="20"/>
              <w:suppressOverlap/>
              <w:jc w:val="left"/>
              <w:rPr>
                <w:b/>
                <w:sz w:val="16"/>
                <w:szCs w:val="16"/>
              </w:rPr>
            </w:pPr>
          </w:p>
        </w:tc>
        <w:tc>
          <w:tcPr>
            <w:tcW w:w="1273" w:type="pct"/>
            <w:gridSpan w:val="2"/>
            <w:vAlign w:val="center"/>
          </w:tcPr>
          <w:p w14:paraId="219A774D" w14:textId="594EB467"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8027D04" w14:textId="2E9D3ABC"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47AB2C8C" w14:textId="7FF16D1D"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49F2035D" w14:textId="77777777" w:rsidTr="007D30ED">
        <w:trPr>
          <w:trHeight w:val="190"/>
          <w:jc w:val="center"/>
        </w:trPr>
        <w:tc>
          <w:tcPr>
            <w:tcW w:w="997" w:type="pct"/>
            <w:vAlign w:val="center"/>
          </w:tcPr>
          <w:p w14:paraId="75DC486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1A4FEA5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06DEA1E5"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44" w:type="pct"/>
            <w:vAlign w:val="center"/>
          </w:tcPr>
          <w:p w14:paraId="54432866" w14:textId="77777777" w:rsidR="00A1233D" w:rsidRPr="00B57EB1" w:rsidRDefault="00A1233D" w:rsidP="00BF6E1D">
            <w:pPr>
              <w:suppressOverlap/>
              <w:jc w:val="right"/>
              <w:rPr>
                <w:b/>
                <w:sz w:val="16"/>
                <w:szCs w:val="16"/>
              </w:rPr>
            </w:pPr>
            <w:r w:rsidRPr="00B57EB1">
              <w:rPr>
                <w:b/>
                <w:sz w:val="16"/>
                <w:szCs w:val="16"/>
              </w:rPr>
              <w:t>Freq.</w:t>
            </w:r>
          </w:p>
        </w:tc>
        <w:tc>
          <w:tcPr>
            <w:tcW w:w="713" w:type="pct"/>
            <w:vAlign w:val="center"/>
          </w:tcPr>
          <w:p w14:paraId="2F71B4C9"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768653E"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5B00D4D6"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3D590EA5" w14:textId="77777777" w:rsidTr="007D30ED">
        <w:trPr>
          <w:trHeight w:val="190"/>
          <w:jc w:val="center"/>
        </w:trPr>
        <w:tc>
          <w:tcPr>
            <w:tcW w:w="997" w:type="pct"/>
            <w:vAlign w:val="center"/>
          </w:tcPr>
          <w:p w14:paraId="6477D6A8"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595070B" w14:textId="77777777" w:rsidR="00A1233D" w:rsidRPr="00B57EB1" w:rsidRDefault="00A1233D" w:rsidP="00BF6E1D">
            <w:pPr>
              <w:jc w:val="right"/>
              <w:rPr>
                <w:sz w:val="16"/>
                <w:szCs w:val="16"/>
              </w:rPr>
            </w:pPr>
            <w:r w:rsidRPr="00B57EB1">
              <w:rPr>
                <w:rFonts w:eastAsia="Times New Roman"/>
                <w:color w:val="000000"/>
                <w:sz w:val="16"/>
                <w:szCs w:val="16"/>
              </w:rPr>
              <w:t>9633</w:t>
            </w:r>
          </w:p>
        </w:tc>
        <w:tc>
          <w:tcPr>
            <w:tcW w:w="623" w:type="pct"/>
            <w:vAlign w:val="center"/>
          </w:tcPr>
          <w:p w14:paraId="613BF3C1" w14:textId="77777777" w:rsidR="00A1233D" w:rsidRPr="00B57EB1" w:rsidRDefault="00A1233D" w:rsidP="00BF6E1D">
            <w:pPr>
              <w:jc w:val="right"/>
              <w:rPr>
                <w:sz w:val="16"/>
                <w:szCs w:val="16"/>
              </w:rPr>
            </w:pPr>
            <w:r w:rsidRPr="00B57EB1">
              <w:rPr>
                <w:rFonts w:eastAsia="Times New Roman"/>
                <w:color w:val="000000"/>
                <w:sz w:val="16"/>
                <w:szCs w:val="16"/>
              </w:rPr>
              <w:t>29%</w:t>
            </w:r>
          </w:p>
        </w:tc>
        <w:tc>
          <w:tcPr>
            <w:tcW w:w="744" w:type="pct"/>
            <w:vAlign w:val="center"/>
          </w:tcPr>
          <w:p w14:paraId="18EBA693" w14:textId="77777777" w:rsidR="00A1233D" w:rsidRPr="00B57EB1" w:rsidRDefault="00A1233D" w:rsidP="00BF6E1D">
            <w:pPr>
              <w:jc w:val="right"/>
              <w:rPr>
                <w:sz w:val="16"/>
                <w:szCs w:val="16"/>
              </w:rPr>
            </w:pPr>
            <w:r w:rsidRPr="00B57EB1">
              <w:rPr>
                <w:rFonts w:eastAsia="Times New Roman"/>
                <w:color w:val="000000"/>
                <w:sz w:val="16"/>
                <w:szCs w:val="16"/>
              </w:rPr>
              <w:t>6470</w:t>
            </w:r>
          </w:p>
        </w:tc>
        <w:tc>
          <w:tcPr>
            <w:tcW w:w="713" w:type="pct"/>
            <w:vAlign w:val="center"/>
          </w:tcPr>
          <w:p w14:paraId="23622354" w14:textId="77777777" w:rsidR="00A1233D" w:rsidRPr="00B57EB1" w:rsidRDefault="00A1233D" w:rsidP="00BF6E1D">
            <w:pPr>
              <w:jc w:val="right"/>
              <w:rPr>
                <w:sz w:val="16"/>
                <w:szCs w:val="16"/>
              </w:rPr>
            </w:pPr>
            <w:r w:rsidRPr="00B57EB1">
              <w:rPr>
                <w:rFonts w:eastAsia="Times New Roman"/>
                <w:color w:val="000000"/>
                <w:sz w:val="16"/>
                <w:szCs w:val="16"/>
              </w:rPr>
              <w:t>19%</w:t>
            </w:r>
          </w:p>
        </w:tc>
        <w:tc>
          <w:tcPr>
            <w:tcW w:w="650" w:type="pct"/>
            <w:vAlign w:val="center"/>
          </w:tcPr>
          <w:p w14:paraId="1252A5F1" w14:textId="77777777" w:rsidR="00A1233D" w:rsidRPr="00B57EB1" w:rsidRDefault="00A1233D" w:rsidP="00BF6E1D">
            <w:pPr>
              <w:jc w:val="right"/>
              <w:rPr>
                <w:sz w:val="16"/>
                <w:szCs w:val="16"/>
              </w:rPr>
            </w:pPr>
            <w:r w:rsidRPr="00B57EB1">
              <w:rPr>
                <w:rFonts w:eastAsia="Times New Roman"/>
                <w:color w:val="000000"/>
                <w:sz w:val="16"/>
                <w:szCs w:val="16"/>
              </w:rPr>
              <w:t>7465</w:t>
            </w:r>
          </w:p>
        </w:tc>
        <w:tc>
          <w:tcPr>
            <w:tcW w:w="623" w:type="pct"/>
            <w:vAlign w:val="center"/>
          </w:tcPr>
          <w:p w14:paraId="07B4C793" w14:textId="77777777" w:rsidR="00A1233D" w:rsidRPr="00B57EB1" w:rsidRDefault="00A1233D" w:rsidP="00BF6E1D">
            <w:pPr>
              <w:jc w:val="right"/>
              <w:rPr>
                <w:sz w:val="16"/>
                <w:szCs w:val="16"/>
              </w:rPr>
            </w:pPr>
            <w:r w:rsidRPr="00B57EB1">
              <w:rPr>
                <w:rFonts w:eastAsia="Times New Roman"/>
                <w:color w:val="000000"/>
                <w:sz w:val="16"/>
                <w:szCs w:val="16"/>
              </w:rPr>
              <w:t>22%</w:t>
            </w:r>
          </w:p>
        </w:tc>
      </w:tr>
      <w:tr w:rsidR="00A1233D" w:rsidRPr="00B57EB1" w14:paraId="161FB9FE" w14:textId="77777777" w:rsidTr="007D30ED">
        <w:trPr>
          <w:trHeight w:val="210"/>
          <w:jc w:val="center"/>
        </w:trPr>
        <w:tc>
          <w:tcPr>
            <w:tcW w:w="997" w:type="pct"/>
            <w:vAlign w:val="center"/>
          </w:tcPr>
          <w:p w14:paraId="1C93AB48"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7BD5C8B7" w14:textId="77777777" w:rsidR="00A1233D" w:rsidRPr="00B57EB1" w:rsidRDefault="00A1233D" w:rsidP="00BF6E1D">
            <w:pPr>
              <w:jc w:val="right"/>
              <w:rPr>
                <w:sz w:val="16"/>
                <w:szCs w:val="16"/>
              </w:rPr>
            </w:pPr>
            <w:r w:rsidRPr="00B57EB1">
              <w:rPr>
                <w:rFonts w:eastAsia="Times New Roman"/>
                <w:color w:val="000000"/>
                <w:sz w:val="16"/>
                <w:szCs w:val="16"/>
              </w:rPr>
              <w:t>20606</w:t>
            </w:r>
          </w:p>
        </w:tc>
        <w:tc>
          <w:tcPr>
            <w:tcW w:w="623" w:type="pct"/>
            <w:vAlign w:val="center"/>
          </w:tcPr>
          <w:p w14:paraId="53821090" w14:textId="77777777" w:rsidR="00A1233D" w:rsidRPr="00B57EB1" w:rsidRDefault="00A1233D" w:rsidP="00BF6E1D">
            <w:pPr>
              <w:jc w:val="right"/>
              <w:rPr>
                <w:sz w:val="16"/>
                <w:szCs w:val="16"/>
              </w:rPr>
            </w:pPr>
            <w:r w:rsidRPr="00B57EB1">
              <w:rPr>
                <w:rFonts w:eastAsia="Times New Roman"/>
                <w:color w:val="000000"/>
                <w:sz w:val="16"/>
                <w:szCs w:val="16"/>
              </w:rPr>
              <w:t>62%</w:t>
            </w:r>
          </w:p>
        </w:tc>
        <w:tc>
          <w:tcPr>
            <w:tcW w:w="744" w:type="pct"/>
            <w:vAlign w:val="center"/>
          </w:tcPr>
          <w:p w14:paraId="18AC3D4B" w14:textId="77777777" w:rsidR="00A1233D" w:rsidRPr="00B57EB1" w:rsidRDefault="00A1233D" w:rsidP="00BF6E1D">
            <w:pPr>
              <w:jc w:val="right"/>
              <w:rPr>
                <w:sz w:val="16"/>
                <w:szCs w:val="16"/>
              </w:rPr>
            </w:pPr>
            <w:r w:rsidRPr="00B57EB1">
              <w:rPr>
                <w:rFonts w:eastAsia="Times New Roman"/>
                <w:color w:val="000000"/>
                <w:sz w:val="16"/>
                <w:szCs w:val="16"/>
              </w:rPr>
              <w:t>20272</w:t>
            </w:r>
          </w:p>
        </w:tc>
        <w:tc>
          <w:tcPr>
            <w:tcW w:w="713" w:type="pct"/>
            <w:vAlign w:val="center"/>
          </w:tcPr>
          <w:p w14:paraId="22B81FDE" w14:textId="77777777" w:rsidR="00A1233D" w:rsidRPr="00B57EB1" w:rsidRDefault="00A1233D" w:rsidP="00BF6E1D">
            <w:pPr>
              <w:jc w:val="right"/>
              <w:rPr>
                <w:sz w:val="16"/>
                <w:szCs w:val="16"/>
              </w:rPr>
            </w:pPr>
            <w:r w:rsidRPr="00B57EB1">
              <w:rPr>
                <w:rFonts w:eastAsia="Times New Roman"/>
                <w:color w:val="000000"/>
                <w:sz w:val="16"/>
                <w:szCs w:val="16"/>
              </w:rPr>
              <w:t>60%</w:t>
            </w:r>
          </w:p>
        </w:tc>
        <w:tc>
          <w:tcPr>
            <w:tcW w:w="650" w:type="pct"/>
            <w:vAlign w:val="center"/>
          </w:tcPr>
          <w:p w14:paraId="23F33F2A" w14:textId="77777777" w:rsidR="00A1233D" w:rsidRPr="00B57EB1" w:rsidRDefault="00A1233D" w:rsidP="00BF6E1D">
            <w:pPr>
              <w:jc w:val="right"/>
              <w:rPr>
                <w:sz w:val="16"/>
                <w:szCs w:val="16"/>
              </w:rPr>
            </w:pPr>
            <w:r w:rsidRPr="00B57EB1">
              <w:rPr>
                <w:rFonts w:eastAsia="Times New Roman"/>
                <w:color w:val="000000"/>
                <w:sz w:val="16"/>
                <w:szCs w:val="16"/>
              </w:rPr>
              <w:t>21661</w:t>
            </w:r>
          </w:p>
        </w:tc>
        <w:tc>
          <w:tcPr>
            <w:tcW w:w="623" w:type="pct"/>
            <w:vAlign w:val="center"/>
          </w:tcPr>
          <w:p w14:paraId="45CAF4D7" w14:textId="77777777" w:rsidR="00A1233D" w:rsidRPr="00B57EB1" w:rsidRDefault="00A1233D" w:rsidP="00BF6E1D">
            <w:pPr>
              <w:jc w:val="right"/>
              <w:rPr>
                <w:sz w:val="16"/>
                <w:szCs w:val="16"/>
              </w:rPr>
            </w:pPr>
            <w:r w:rsidRPr="00B57EB1">
              <w:rPr>
                <w:rFonts w:eastAsia="Times New Roman"/>
                <w:color w:val="000000"/>
                <w:sz w:val="16"/>
                <w:szCs w:val="16"/>
              </w:rPr>
              <w:t>64%</w:t>
            </w:r>
          </w:p>
        </w:tc>
      </w:tr>
      <w:tr w:rsidR="00A1233D" w:rsidRPr="00B57EB1" w14:paraId="1CCB3CDE" w14:textId="77777777" w:rsidTr="007D30ED">
        <w:trPr>
          <w:trHeight w:val="210"/>
          <w:jc w:val="center"/>
        </w:trPr>
        <w:tc>
          <w:tcPr>
            <w:tcW w:w="997" w:type="pct"/>
            <w:vAlign w:val="center"/>
          </w:tcPr>
          <w:p w14:paraId="5A2F0F9A"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0B7FC448" w14:textId="77777777" w:rsidR="00A1233D" w:rsidRPr="00B57EB1" w:rsidRDefault="00A1233D" w:rsidP="00BF6E1D">
            <w:pPr>
              <w:jc w:val="right"/>
              <w:rPr>
                <w:sz w:val="16"/>
                <w:szCs w:val="16"/>
              </w:rPr>
            </w:pPr>
            <w:r w:rsidRPr="00B57EB1">
              <w:rPr>
                <w:rFonts w:eastAsia="Times New Roman"/>
                <w:color w:val="000000"/>
                <w:sz w:val="16"/>
                <w:szCs w:val="16"/>
              </w:rPr>
              <w:t>1804</w:t>
            </w:r>
          </w:p>
        </w:tc>
        <w:tc>
          <w:tcPr>
            <w:tcW w:w="623" w:type="pct"/>
            <w:vAlign w:val="center"/>
          </w:tcPr>
          <w:p w14:paraId="3F99A532"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44" w:type="pct"/>
            <w:vAlign w:val="center"/>
          </w:tcPr>
          <w:p w14:paraId="6DDAF537" w14:textId="77777777" w:rsidR="00A1233D" w:rsidRPr="00B57EB1" w:rsidRDefault="00A1233D" w:rsidP="00BF6E1D">
            <w:pPr>
              <w:jc w:val="right"/>
              <w:rPr>
                <w:sz w:val="16"/>
                <w:szCs w:val="16"/>
              </w:rPr>
            </w:pPr>
            <w:r w:rsidRPr="00B57EB1">
              <w:rPr>
                <w:rFonts w:eastAsia="Times New Roman"/>
                <w:color w:val="000000"/>
                <w:sz w:val="16"/>
                <w:szCs w:val="16"/>
              </w:rPr>
              <w:t>3394</w:t>
            </w:r>
          </w:p>
        </w:tc>
        <w:tc>
          <w:tcPr>
            <w:tcW w:w="713" w:type="pct"/>
            <w:vAlign w:val="center"/>
          </w:tcPr>
          <w:p w14:paraId="03FE421C" w14:textId="77777777" w:rsidR="00A1233D" w:rsidRPr="00B57EB1" w:rsidRDefault="00A1233D" w:rsidP="00BF6E1D">
            <w:pPr>
              <w:jc w:val="right"/>
              <w:rPr>
                <w:sz w:val="16"/>
                <w:szCs w:val="16"/>
              </w:rPr>
            </w:pPr>
            <w:r w:rsidRPr="00B57EB1">
              <w:rPr>
                <w:rFonts w:eastAsia="Times New Roman"/>
                <w:color w:val="000000"/>
                <w:sz w:val="16"/>
                <w:szCs w:val="16"/>
              </w:rPr>
              <w:t>10%</w:t>
            </w:r>
          </w:p>
        </w:tc>
        <w:tc>
          <w:tcPr>
            <w:tcW w:w="650" w:type="pct"/>
            <w:vAlign w:val="center"/>
          </w:tcPr>
          <w:p w14:paraId="08EABD42" w14:textId="77777777" w:rsidR="00A1233D" w:rsidRPr="00B57EB1" w:rsidRDefault="00A1233D" w:rsidP="00BF6E1D">
            <w:pPr>
              <w:jc w:val="right"/>
              <w:rPr>
                <w:sz w:val="16"/>
                <w:szCs w:val="16"/>
              </w:rPr>
            </w:pPr>
            <w:r w:rsidRPr="00B57EB1">
              <w:rPr>
                <w:rFonts w:eastAsia="Times New Roman"/>
                <w:color w:val="000000"/>
                <w:sz w:val="16"/>
                <w:szCs w:val="16"/>
              </w:rPr>
              <w:t>2587</w:t>
            </w:r>
          </w:p>
        </w:tc>
        <w:tc>
          <w:tcPr>
            <w:tcW w:w="623" w:type="pct"/>
            <w:vAlign w:val="center"/>
          </w:tcPr>
          <w:p w14:paraId="306B3B35"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33A4C478" w14:textId="77777777" w:rsidTr="007D30ED">
        <w:trPr>
          <w:trHeight w:val="210"/>
          <w:jc w:val="center"/>
        </w:trPr>
        <w:tc>
          <w:tcPr>
            <w:tcW w:w="997" w:type="pct"/>
            <w:vAlign w:val="center"/>
          </w:tcPr>
          <w:p w14:paraId="3BEAD79B"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2757B593" w14:textId="77777777" w:rsidR="00A1233D" w:rsidRPr="00B57EB1" w:rsidRDefault="00A1233D" w:rsidP="00BF6E1D">
            <w:pPr>
              <w:jc w:val="right"/>
              <w:rPr>
                <w:sz w:val="16"/>
                <w:szCs w:val="16"/>
              </w:rPr>
            </w:pPr>
            <w:r w:rsidRPr="00B57EB1">
              <w:rPr>
                <w:rFonts w:eastAsia="Times New Roman"/>
                <w:color w:val="000000"/>
                <w:sz w:val="16"/>
                <w:szCs w:val="16"/>
              </w:rPr>
              <w:t>560</w:t>
            </w:r>
          </w:p>
        </w:tc>
        <w:tc>
          <w:tcPr>
            <w:tcW w:w="623" w:type="pct"/>
            <w:vAlign w:val="center"/>
          </w:tcPr>
          <w:p w14:paraId="6ADD84F1"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44" w:type="pct"/>
            <w:vAlign w:val="center"/>
          </w:tcPr>
          <w:p w14:paraId="3356FA61" w14:textId="77777777" w:rsidR="00A1233D" w:rsidRPr="00B57EB1" w:rsidRDefault="00A1233D" w:rsidP="00BF6E1D">
            <w:pPr>
              <w:jc w:val="right"/>
              <w:rPr>
                <w:sz w:val="16"/>
                <w:szCs w:val="16"/>
              </w:rPr>
            </w:pPr>
            <w:r w:rsidRPr="00B57EB1">
              <w:rPr>
                <w:rFonts w:eastAsia="Times New Roman"/>
                <w:color w:val="000000"/>
                <w:sz w:val="16"/>
                <w:szCs w:val="16"/>
              </w:rPr>
              <w:t>1199</w:t>
            </w:r>
          </w:p>
        </w:tc>
        <w:tc>
          <w:tcPr>
            <w:tcW w:w="713" w:type="pct"/>
            <w:vAlign w:val="center"/>
          </w:tcPr>
          <w:p w14:paraId="2AD03767" w14:textId="77777777" w:rsidR="00A1233D" w:rsidRPr="00B57EB1" w:rsidRDefault="00A1233D" w:rsidP="00BF6E1D">
            <w:pPr>
              <w:jc w:val="right"/>
              <w:rPr>
                <w:sz w:val="16"/>
                <w:szCs w:val="16"/>
              </w:rPr>
            </w:pPr>
            <w:r w:rsidRPr="00B57EB1">
              <w:rPr>
                <w:rFonts w:eastAsia="Times New Roman"/>
                <w:color w:val="000000"/>
                <w:sz w:val="16"/>
                <w:szCs w:val="16"/>
              </w:rPr>
              <w:t>4%</w:t>
            </w:r>
          </w:p>
        </w:tc>
        <w:tc>
          <w:tcPr>
            <w:tcW w:w="650" w:type="pct"/>
            <w:vAlign w:val="center"/>
          </w:tcPr>
          <w:p w14:paraId="02F0D031" w14:textId="77777777" w:rsidR="00A1233D" w:rsidRPr="00B57EB1" w:rsidRDefault="00A1233D" w:rsidP="00BF6E1D">
            <w:pPr>
              <w:jc w:val="right"/>
              <w:rPr>
                <w:sz w:val="16"/>
                <w:szCs w:val="16"/>
              </w:rPr>
            </w:pPr>
            <w:r w:rsidRPr="00B57EB1">
              <w:rPr>
                <w:rFonts w:eastAsia="Times New Roman"/>
                <w:color w:val="000000"/>
                <w:sz w:val="16"/>
                <w:szCs w:val="16"/>
              </w:rPr>
              <w:t>806</w:t>
            </w:r>
          </w:p>
        </w:tc>
        <w:tc>
          <w:tcPr>
            <w:tcW w:w="623" w:type="pct"/>
            <w:vAlign w:val="center"/>
          </w:tcPr>
          <w:p w14:paraId="6B6F9B46" w14:textId="77777777" w:rsidR="00A1233D" w:rsidRPr="00B57EB1" w:rsidRDefault="00A1233D" w:rsidP="00BF6E1D">
            <w:pPr>
              <w:jc w:val="right"/>
              <w:rPr>
                <w:sz w:val="16"/>
                <w:szCs w:val="16"/>
              </w:rPr>
            </w:pPr>
            <w:r w:rsidRPr="00B57EB1">
              <w:rPr>
                <w:rFonts w:eastAsia="Times New Roman"/>
                <w:color w:val="000000"/>
                <w:sz w:val="16"/>
                <w:szCs w:val="16"/>
              </w:rPr>
              <w:t>2%</w:t>
            </w:r>
          </w:p>
        </w:tc>
      </w:tr>
      <w:tr w:rsidR="00A1233D" w:rsidRPr="00B57EB1" w14:paraId="23D63000" w14:textId="77777777" w:rsidTr="007D30ED">
        <w:trPr>
          <w:trHeight w:val="210"/>
          <w:jc w:val="center"/>
        </w:trPr>
        <w:tc>
          <w:tcPr>
            <w:tcW w:w="997" w:type="pct"/>
            <w:vAlign w:val="center"/>
          </w:tcPr>
          <w:p w14:paraId="5311F9B2"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1F030AFD" w14:textId="77777777" w:rsidR="00A1233D" w:rsidRPr="00B57EB1" w:rsidRDefault="00A1233D" w:rsidP="00BF6E1D">
            <w:pPr>
              <w:jc w:val="right"/>
              <w:rPr>
                <w:sz w:val="16"/>
                <w:szCs w:val="16"/>
              </w:rPr>
            </w:pPr>
            <w:r w:rsidRPr="00B57EB1">
              <w:rPr>
                <w:rFonts w:eastAsia="Times New Roman"/>
                <w:color w:val="000000"/>
                <w:sz w:val="16"/>
                <w:szCs w:val="16"/>
              </w:rPr>
              <w:t>854</w:t>
            </w:r>
          </w:p>
        </w:tc>
        <w:tc>
          <w:tcPr>
            <w:tcW w:w="623" w:type="pct"/>
            <w:vAlign w:val="center"/>
          </w:tcPr>
          <w:p w14:paraId="52C95843"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744" w:type="pct"/>
            <w:vAlign w:val="center"/>
          </w:tcPr>
          <w:p w14:paraId="26D1BC4E" w14:textId="77777777" w:rsidR="00A1233D" w:rsidRPr="00B57EB1" w:rsidRDefault="00A1233D" w:rsidP="00BF6E1D">
            <w:pPr>
              <w:jc w:val="right"/>
              <w:rPr>
                <w:sz w:val="16"/>
                <w:szCs w:val="16"/>
              </w:rPr>
            </w:pPr>
            <w:r w:rsidRPr="00B57EB1">
              <w:rPr>
                <w:rFonts w:eastAsia="Times New Roman"/>
                <w:color w:val="000000"/>
                <w:sz w:val="16"/>
                <w:szCs w:val="16"/>
              </w:rPr>
              <w:t>2454</w:t>
            </w:r>
          </w:p>
        </w:tc>
        <w:tc>
          <w:tcPr>
            <w:tcW w:w="713" w:type="pct"/>
            <w:vAlign w:val="center"/>
          </w:tcPr>
          <w:p w14:paraId="5731D3DA" w14:textId="77777777" w:rsidR="00A1233D" w:rsidRPr="00B57EB1" w:rsidRDefault="00A1233D" w:rsidP="00BF6E1D">
            <w:pPr>
              <w:jc w:val="right"/>
              <w:rPr>
                <w:sz w:val="16"/>
                <w:szCs w:val="16"/>
              </w:rPr>
            </w:pPr>
            <w:r w:rsidRPr="00B57EB1">
              <w:rPr>
                <w:rFonts w:eastAsia="Times New Roman"/>
                <w:color w:val="000000"/>
                <w:sz w:val="16"/>
                <w:szCs w:val="16"/>
              </w:rPr>
              <w:t>7%</w:t>
            </w:r>
          </w:p>
        </w:tc>
        <w:tc>
          <w:tcPr>
            <w:tcW w:w="650" w:type="pct"/>
            <w:vAlign w:val="center"/>
          </w:tcPr>
          <w:p w14:paraId="69211C98" w14:textId="77777777" w:rsidR="00A1233D" w:rsidRPr="00B57EB1" w:rsidRDefault="00A1233D" w:rsidP="00BF6E1D">
            <w:pPr>
              <w:jc w:val="right"/>
              <w:rPr>
                <w:sz w:val="16"/>
                <w:szCs w:val="16"/>
              </w:rPr>
            </w:pPr>
            <w:r w:rsidRPr="00B57EB1">
              <w:rPr>
                <w:rFonts w:eastAsia="Times New Roman"/>
                <w:color w:val="000000"/>
                <w:sz w:val="16"/>
                <w:szCs w:val="16"/>
              </w:rPr>
              <w:t>1270</w:t>
            </w:r>
          </w:p>
        </w:tc>
        <w:tc>
          <w:tcPr>
            <w:tcW w:w="623" w:type="pct"/>
            <w:vAlign w:val="center"/>
          </w:tcPr>
          <w:p w14:paraId="3652DC32" w14:textId="77777777" w:rsidR="00A1233D" w:rsidRPr="00B57EB1" w:rsidRDefault="00A1233D" w:rsidP="00BF6E1D">
            <w:pPr>
              <w:jc w:val="right"/>
              <w:rPr>
                <w:sz w:val="16"/>
                <w:szCs w:val="16"/>
              </w:rPr>
            </w:pPr>
            <w:r w:rsidRPr="00B57EB1">
              <w:rPr>
                <w:rFonts w:eastAsia="Times New Roman"/>
                <w:color w:val="000000"/>
                <w:sz w:val="16"/>
                <w:szCs w:val="16"/>
              </w:rPr>
              <w:t>4%</w:t>
            </w:r>
          </w:p>
        </w:tc>
      </w:tr>
    </w:tbl>
    <w:p w14:paraId="6AFC2E90" w14:textId="749548A1" w:rsidR="002E659E" w:rsidRDefault="002E659E" w:rsidP="002E659E">
      <w:pPr>
        <w:pStyle w:val="Figure"/>
      </w:pPr>
      <w:r>
        <w:t>Table 1</w:t>
      </w:r>
      <w:r w:rsidR="00060C01">
        <w:t>5</w:t>
      </w:r>
      <w:r w:rsidRPr="00B57EB1">
        <w:t xml:space="preserve">. </w:t>
      </w:r>
      <w:r w:rsidRPr="00B57EB1">
        <w:rPr>
          <w:i/>
        </w:rPr>
        <w:t>Ruby</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39CD7715" w14:textId="77777777" w:rsidTr="009A7E64">
        <w:trPr>
          <w:trHeight w:val="56"/>
          <w:jc w:val="center"/>
        </w:trPr>
        <w:tc>
          <w:tcPr>
            <w:tcW w:w="1010" w:type="pct"/>
          </w:tcPr>
          <w:p w14:paraId="3D5D6A1E" w14:textId="77777777" w:rsidR="00C94BAE" w:rsidRPr="001D5EA3" w:rsidRDefault="00C94BAE" w:rsidP="00A02A7D">
            <w:pPr>
              <w:spacing w:before="20" w:after="20"/>
              <w:suppressOverlap/>
              <w:jc w:val="left"/>
              <w:rPr>
                <w:b/>
                <w:sz w:val="16"/>
                <w:szCs w:val="16"/>
              </w:rPr>
            </w:pPr>
          </w:p>
        </w:tc>
        <w:tc>
          <w:tcPr>
            <w:tcW w:w="1256" w:type="pct"/>
            <w:gridSpan w:val="2"/>
            <w:vAlign w:val="center"/>
          </w:tcPr>
          <w:p w14:paraId="6191F6E1" w14:textId="260CE28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7C1FBD8B" w14:textId="35631DB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2150F4D6" w14:textId="4640220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5AC10457" w14:textId="77777777" w:rsidTr="009A7E64">
        <w:trPr>
          <w:trHeight w:val="190"/>
          <w:jc w:val="center"/>
        </w:trPr>
        <w:tc>
          <w:tcPr>
            <w:tcW w:w="1010" w:type="pct"/>
            <w:vAlign w:val="center"/>
          </w:tcPr>
          <w:p w14:paraId="1A5E2318"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2CB1FF35"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439860AE"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7276AB49"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4D960DC6"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2F2598D8"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06556D5"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5E557634" w14:textId="77777777" w:rsidTr="009A7E64">
        <w:trPr>
          <w:trHeight w:val="190"/>
          <w:jc w:val="center"/>
        </w:trPr>
        <w:tc>
          <w:tcPr>
            <w:tcW w:w="1010" w:type="pct"/>
            <w:vAlign w:val="center"/>
          </w:tcPr>
          <w:p w14:paraId="39D06B14"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5F16BEBC" w14:textId="77777777" w:rsidR="00A1233D" w:rsidRPr="001D5EA3" w:rsidRDefault="00A1233D" w:rsidP="00BF6E1D">
            <w:pPr>
              <w:jc w:val="right"/>
              <w:rPr>
                <w:sz w:val="16"/>
                <w:szCs w:val="16"/>
              </w:rPr>
            </w:pPr>
            <w:r w:rsidRPr="001D5EA3">
              <w:rPr>
                <w:rFonts w:eastAsia="Times New Roman"/>
                <w:color w:val="000000"/>
                <w:sz w:val="16"/>
                <w:szCs w:val="16"/>
              </w:rPr>
              <w:t>3167</w:t>
            </w:r>
          </w:p>
        </w:tc>
        <w:tc>
          <w:tcPr>
            <w:tcW w:w="631" w:type="pct"/>
            <w:vAlign w:val="center"/>
          </w:tcPr>
          <w:p w14:paraId="06A015F5" w14:textId="77777777" w:rsidR="00A1233D" w:rsidRPr="001D5EA3" w:rsidRDefault="00A1233D" w:rsidP="00BF6E1D">
            <w:pPr>
              <w:jc w:val="right"/>
              <w:rPr>
                <w:sz w:val="16"/>
                <w:szCs w:val="16"/>
              </w:rPr>
            </w:pPr>
            <w:r w:rsidRPr="001D5EA3">
              <w:rPr>
                <w:rFonts w:eastAsia="Times New Roman"/>
                <w:color w:val="000000"/>
                <w:sz w:val="16"/>
                <w:szCs w:val="16"/>
              </w:rPr>
              <w:t>58%</w:t>
            </w:r>
          </w:p>
        </w:tc>
        <w:tc>
          <w:tcPr>
            <w:tcW w:w="736" w:type="pct"/>
            <w:vAlign w:val="center"/>
          </w:tcPr>
          <w:p w14:paraId="5D991B08" w14:textId="77777777" w:rsidR="00A1233D" w:rsidRPr="001D5EA3" w:rsidRDefault="00A1233D" w:rsidP="00BF6E1D">
            <w:pPr>
              <w:jc w:val="right"/>
              <w:rPr>
                <w:sz w:val="16"/>
                <w:szCs w:val="16"/>
              </w:rPr>
            </w:pPr>
            <w:r w:rsidRPr="001D5EA3">
              <w:rPr>
                <w:rFonts w:eastAsia="Times New Roman"/>
                <w:color w:val="000000"/>
                <w:sz w:val="16"/>
                <w:szCs w:val="16"/>
              </w:rPr>
              <w:t>1887</w:t>
            </w:r>
          </w:p>
        </w:tc>
        <w:tc>
          <w:tcPr>
            <w:tcW w:w="741" w:type="pct"/>
            <w:vAlign w:val="center"/>
          </w:tcPr>
          <w:p w14:paraId="55AEDAD8"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378F2227" w14:textId="77777777" w:rsidR="00A1233D" w:rsidRPr="001D5EA3" w:rsidRDefault="00A1233D" w:rsidP="00BF6E1D">
            <w:pPr>
              <w:jc w:val="right"/>
              <w:rPr>
                <w:sz w:val="16"/>
                <w:szCs w:val="16"/>
              </w:rPr>
            </w:pPr>
            <w:r w:rsidRPr="001D5EA3">
              <w:rPr>
                <w:rFonts w:eastAsia="Times New Roman"/>
                <w:color w:val="000000"/>
                <w:sz w:val="16"/>
                <w:szCs w:val="16"/>
              </w:rPr>
              <w:t>2160</w:t>
            </w:r>
          </w:p>
        </w:tc>
        <w:tc>
          <w:tcPr>
            <w:tcW w:w="631" w:type="pct"/>
            <w:vAlign w:val="center"/>
          </w:tcPr>
          <w:p w14:paraId="091DFBE7" w14:textId="77777777" w:rsidR="00A1233D" w:rsidRPr="001D5EA3" w:rsidRDefault="00A1233D" w:rsidP="00BF6E1D">
            <w:pPr>
              <w:jc w:val="right"/>
              <w:rPr>
                <w:sz w:val="16"/>
                <w:szCs w:val="16"/>
              </w:rPr>
            </w:pPr>
            <w:r w:rsidRPr="001D5EA3">
              <w:rPr>
                <w:rFonts w:eastAsia="Times New Roman"/>
                <w:color w:val="000000"/>
                <w:sz w:val="16"/>
                <w:szCs w:val="16"/>
              </w:rPr>
              <w:t>40%</w:t>
            </w:r>
          </w:p>
        </w:tc>
      </w:tr>
      <w:tr w:rsidR="00A1233D" w:rsidRPr="001D5EA3" w14:paraId="577D352B" w14:textId="77777777" w:rsidTr="009A7E64">
        <w:trPr>
          <w:trHeight w:val="210"/>
          <w:jc w:val="center"/>
        </w:trPr>
        <w:tc>
          <w:tcPr>
            <w:tcW w:w="1010" w:type="pct"/>
            <w:vAlign w:val="center"/>
          </w:tcPr>
          <w:p w14:paraId="0FA485F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48DC09FF" w14:textId="77777777" w:rsidR="00A1233D" w:rsidRPr="001D5EA3" w:rsidRDefault="00A1233D" w:rsidP="00BF6E1D">
            <w:pPr>
              <w:jc w:val="right"/>
              <w:rPr>
                <w:sz w:val="16"/>
                <w:szCs w:val="16"/>
              </w:rPr>
            </w:pPr>
            <w:r w:rsidRPr="001D5EA3">
              <w:rPr>
                <w:rFonts w:eastAsia="Times New Roman"/>
                <w:color w:val="000000"/>
                <w:sz w:val="16"/>
                <w:szCs w:val="16"/>
              </w:rPr>
              <w:t>1756</w:t>
            </w:r>
          </w:p>
        </w:tc>
        <w:tc>
          <w:tcPr>
            <w:tcW w:w="631" w:type="pct"/>
            <w:vAlign w:val="center"/>
          </w:tcPr>
          <w:p w14:paraId="3C7859F9"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736" w:type="pct"/>
            <w:vAlign w:val="center"/>
          </w:tcPr>
          <w:p w14:paraId="27F18D1B" w14:textId="77777777" w:rsidR="00A1233D" w:rsidRPr="001D5EA3" w:rsidRDefault="00A1233D" w:rsidP="00BF6E1D">
            <w:pPr>
              <w:jc w:val="right"/>
              <w:rPr>
                <w:sz w:val="16"/>
                <w:szCs w:val="16"/>
              </w:rPr>
            </w:pPr>
            <w:r w:rsidRPr="001D5EA3">
              <w:rPr>
                <w:rFonts w:eastAsia="Times New Roman"/>
                <w:color w:val="000000"/>
                <w:sz w:val="16"/>
                <w:szCs w:val="16"/>
              </w:rPr>
              <w:t>2315</w:t>
            </w:r>
          </w:p>
        </w:tc>
        <w:tc>
          <w:tcPr>
            <w:tcW w:w="741" w:type="pct"/>
            <w:vAlign w:val="center"/>
          </w:tcPr>
          <w:p w14:paraId="78BF0339" w14:textId="77777777" w:rsidR="00A1233D" w:rsidRPr="001D5EA3" w:rsidRDefault="00A1233D" w:rsidP="00BF6E1D">
            <w:pPr>
              <w:jc w:val="right"/>
              <w:rPr>
                <w:sz w:val="16"/>
                <w:szCs w:val="16"/>
              </w:rPr>
            </w:pPr>
            <w:r w:rsidRPr="001D5EA3">
              <w:rPr>
                <w:rFonts w:eastAsia="Times New Roman"/>
                <w:color w:val="000000"/>
                <w:sz w:val="16"/>
                <w:szCs w:val="16"/>
              </w:rPr>
              <w:t>42%</w:t>
            </w:r>
          </w:p>
        </w:tc>
        <w:tc>
          <w:tcPr>
            <w:tcW w:w="626" w:type="pct"/>
            <w:vAlign w:val="center"/>
          </w:tcPr>
          <w:p w14:paraId="30B2C73A" w14:textId="77777777" w:rsidR="00A1233D" w:rsidRPr="001D5EA3" w:rsidRDefault="00A1233D" w:rsidP="00BF6E1D">
            <w:pPr>
              <w:jc w:val="right"/>
              <w:rPr>
                <w:sz w:val="16"/>
                <w:szCs w:val="16"/>
              </w:rPr>
            </w:pPr>
            <w:r w:rsidRPr="001D5EA3">
              <w:rPr>
                <w:rFonts w:eastAsia="Times New Roman"/>
                <w:color w:val="000000"/>
                <w:sz w:val="16"/>
                <w:szCs w:val="16"/>
              </w:rPr>
              <w:t>2576</w:t>
            </w:r>
          </w:p>
        </w:tc>
        <w:tc>
          <w:tcPr>
            <w:tcW w:w="631" w:type="pct"/>
            <w:vAlign w:val="center"/>
          </w:tcPr>
          <w:p w14:paraId="5591DAA1" w14:textId="77777777" w:rsidR="00A1233D" w:rsidRPr="001D5EA3" w:rsidRDefault="00A1233D" w:rsidP="00BF6E1D">
            <w:pPr>
              <w:jc w:val="right"/>
              <w:rPr>
                <w:sz w:val="16"/>
                <w:szCs w:val="16"/>
              </w:rPr>
            </w:pPr>
            <w:r w:rsidRPr="001D5EA3">
              <w:rPr>
                <w:rFonts w:eastAsia="Times New Roman"/>
                <w:color w:val="000000"/>
                <w:sz w:val="16"/>
                <w:szCs w:val="16"/>
              </w:rPr>
              <w:t>47%</w:t>
            </w:r>
          </w:p>
        </w:tc>
      </w:tr>
      <w:tr w:rsidR="00A1233D" w:rsidRPr="001D5EA3" w14:paraId="180CC5A7" w14:textId="77777777" w:rsidTr="009A7E64">
        <w:trPr>
          <w:trHeight w:val="210"/>
          <w:jc w:val="center"/>
        </w:trPr>
        <w:tc>
          <w:tcPr>
            <w:tcW w:w="1010" w:type="pct"/>
            <w:vAlign w:val="center"/>
          </w:tcPr>
          <w:p w14:paraId="796D94ED"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4A9B13E" w14:textId="77777777" w:rsidR="00A1233D" w:rsidRPr="001D5EA3" w:rsidRDefault="00A1233D" w:rsidP="00BF6E1D">
            <w:pPr>
              <w:jc w:val="right"/>
              <w:rPr>
                <w:sz w:val="16"/>
                <w:szCs w:val="16"/>
              </w:rPr>
            </w:pPr>
            <w:r w:rsidRPr="001D5EA3">
              <w:rPr>
                <w:rFonts w:eastAsia="Times New Roman"/>
                <w:color w:val="000000"/>
                <w:sz w:val="16"/>
                <w:szCs w:val="16"/>
              </w:rPr>
              <w:t>161</w:t>
            </w:r>
          </w:p>
        </w:tc>
        <w:tc>
          <w:tcPr>
            <w:tcW w:w="631" w:type="pct"/>
            <w:vAlign w:val="center"/>
          </w:tcPr>
          <w:p w14:paraId="0D0170C4"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736" w:type="pct"/>
            <w:vAlign w:val="center"/>
          </w:tcPr>
          <w:p w14:paraId="0FD7E8C5" w14:textId="77777777" w:rsidR="00A1233D" w:rsidRPr="001D5EA3" w:rsidRDefault="00A1233D" w:rsidP="00BF6E1D">
            <w:pPr>
              <w:jc w:val="right"/>
              <w:rPr>
                <w:sz w:val="16"/>
                <w:szCs w:val="16"/>
              </w:rPr>
            </w:pPr>
            <w:r w:rsidRPr="001D5EA3">
              <w:rPr>
                <w:rFonts w:eastAsia="Times New Roman"/>
                <w:color w:val="000000"/>
                <w:sz w:val="16"/>
                <w:szCs w:val="16"/>
              </w:rPr>
              <w:t>518</w:t>
            </w:r>
          </w:p>
        </w:tc>
        <w:tc>
          <w:tcPr>
            <w:tcW w:w="741" w:type="pct"/>
            <w:vAlign w:val="center"/>
          </w:tcPr>
          <w:p w14:paraId="690998CB"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5DF61CD9" w14:textId="77777777" w:rsidR="00A1233D" w:rsidRPr="001D5EA3" w:rsidRDefault="00A1233D" w:rsidP="00BF6E1D">
            <w:pPr>
              <w:jc w:val="right"/>
              <w:rPr>
                <w:sz w:val="16"/>
                <w:szCs w:val="16"/>
              </w:rPr>
            </w:pPr>
            <w:r w:rsidRPr="001D5EA3">
              <w:rPr>
                <w:rFonts w:eastAsia="Times New Roman"/>
                <w:color w:val="000000"/>
                <w:sz w:val="16"/>
                <w:szCs w:val="16"/>
              </w:rPr>
              <w:t>317</w:t>
            </w:r>
          </w:p>
        </w:tc>
        <w:tc>
          <w:tcPr>
            <w:tcW w:w="631" w:type="pct"/>
            <w:vAlign w:val="center"/>
          </w:tcPr>
          <w:p w14:paraId="45BDA918"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4BBC4D65" w14:textId="77777777" w:rsidTr="009A7E64">
        <w:trPr>
          <w:trHeight w:val="210"/>
          <w:jc w:val="center"/>
        </w:trPr>
        <w:tc>
          <w:tcPr>
            <w:tcW w:w="1010" w:type="pct"/>
            <w:vAlign w:val="center"/>
          </w:tcPr>
          <w:p w14:paraId="3D075988"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217348EF" w14:textId="77777777" w:rsidR="00A1233D" w:rsidRPr="001D5EA3" w:rsidRDefault="00A1233D" w:rsidP="00BF6E1D">
            <w:pPr>
              <w:jc w:val="right"/>
              <w:rPr>
                <w:sz w:val="16"/>
                <w:szCs w:val="16"/>
              </w:rPr>
            </w:pPr>
            <w:r w:rsidRPr="001D5EA3">
              <w:rPr>
                <w:rFonts w:eastAsia="Times New Roman"/>
                <w:color w:val="000000"/>
                <w:sz w:val="16"/>
                <w:szCs w:val="16"/>
              </w:rPr>
              <w:t>81</w:t>
            </w:r>
          </w:p>
        </w:tc>
        <w:tc>
          <w:tcPr>
            <w:tcW w:w="631" w:type="pct"/>
            <w:vAlign w:val="center"/>
          </w:tcPr>
          <w:p w14:paraId="5EC1C241" w14:textId="77777777" w:rsidR="00A1233D" w:rsidRPr="001D5EA3" w:rsidRDefault="00A1233D" w:rsidP="00BF6E1D">
            <w:pPr>
              <w:jc w:val="right"/>
              <w:rPr>
                <w:sz w:val="16"/>
                <w:szCs w:val="16"/>
              </w:rPr>
            </w:pPr>
            <w:r w:rsidRPr="001D5EA3">
              <w:rPr>
                <w:rFonts w:eastAsia="Times New Roman"/>
                <w:color w:val="000000"/>
                <w:sz w:val="16"/>
                <w:szCs w:val="16"/>
              </w:rPr>
              <w:t>1%</w:t>
            </w:r>
          </w:p>
        </w:tc>
        <w:tc>
          <w:tcPr>
            <w:tcW w:w="736" w:type="pct"/>
            <w:vAlign w:val="center"/>
          </w:tcPr>
          <w:p w14:paraId="7D23E04B" w14:textId="77777777" w:rsidR="00A1233D" w:rsidRPr="001D5EA3" w:rsidRDefault="00A1233D" w:rsidP="00BF6E1D">
            <w:pPr>
              <w:jc w:val="right"/>
              <w:rPr>
                <w:sz w:val="16"/>
                <w:szCs w:val="16"/>
              </w:rPr>
            </w:pPr>
            <w:r w:rsidRPr="001D5EA3">
              <w:rPr>
                <w:rFonts w:eastAsia="Times New Roman"/>
                <w:color w:val="000000"/>
                <w:sz w:val="16"/>
                <w:szCs w:val="16"/>
              </w:rPr>
              <w:t>184</w:t>
            </w:r>
          </w:p>
        </w:tc>
        <w:tc>
          <w:tcPr>
            <w:tcW w:w="741" w:type="pct"/>
            <w:vAlign w:val="center"/>
          </w:tcPr>
          <w:p w14:paraId="64608C83"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626" w:type="pct"/>
            <w:vAlign w:val="center"/>
          </w:tcPr>
          <w:p w14:paraId="579477BF" w14:textId="77777777" w:rsidR="00A1233D" w:rsidRPr="001D5EA3" w:rsidRDefault="00A1233D" w:rsidP="00BF6E1D">
            <w:pPr>
              <w:jc w:val="right"/>
              <w:rPr>
                <w:sz w:val="16"/>
                <w:szCs w:val="16"/>
              </w:rPr>
            </w:pPr>
            <w:r w:rsidRPr="001D5EA3">
              <w:rPr>
                <w:rFonts w:eastAsia="Times New Roman"/>
                <w:color w:val="000000"/>
                <w:sz w:val="16"/>
                <w:szCs w:val="16"/>
              </w:rPr>
              <w:t>113</w:t>
            </w:r>
          </w:p>
        </w:tc>
        <w:tc>
          <w:tcPr>
            <w:tcW w:w="631" w:type="pct"/>
            <w:vAlign w:val="center"/>
          </w:tcPr>
          <w:p w14:paraId="75C2C2E9" w14:textId="77777777" w:rsidR="00A1233D" w:rsidRPr="001D5EA3" w:rsidRDefault="00A1233D" w:rsidP="00BF6E1D">
            <w:pPr>
              <w:jc w:val="right"/>
              <w:rPr>
                <w:sz w:val="16"/>
                <w:szCs w:val="16"/>
              </w:rPr>
            </w:pPr>
            <w:r w:rsidRPr="001D5EA3">
              <w:rPr>
                <w:rFonts w:eastAsia="Times New Roman"/>
                <w:color w:val="000000"/>
                <w:sz w:val="16"/>
                <w:szCs w:val="16"/>
              </w:rPr>
              <w:t>2%</w:t>
            </w:r>
          </w:p>
        </w:tc>
      </w:tr>
      <w:tr w:rsidR="00A1233D" w:rsidRPr="001D5EA3" w14:paraId="39880E8C" w14:textId="77777777" w:rsidTr="009A7E64">
        <w:trPr>
          <w:trHeight w:val="210"/>
          <w:jc w:val="center"/>
        </w:trPr>
        <w:tc>
          <w:tcPr>
            <w:tcW w:w="1010" w:type="pct"/>
            <w:vAlign w:val="center"/>
          </w:tcPr>
          <w:p w14:paraId="11F1F323"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1EBE8028" w14:textId="77777777" w:rsidR="00A1233D" w:rsidRPr="001D5EA3" w:rsidRDefault="00A1233D" w:rsidP="00BF6E1D">
            <w:pPr>
              <w:jc w:val="right"/>
              <w:rPr>
                <w:sz w:val="16"/>
                <w:szCs w:val="16"/>
              </w:rPr>
            </w:pPr>
            <w:r w:rsidRPr="001D5EA3">
              <w:rPr>
                <w:rFonts w:eastAsia="Times New Roman"/>
                <w:color w:val="000000"/>
                <w:sz w:val="16"/>
                <w:szCs w:val="16"/>
              </w:rPr>
              <w:t>249</w:t>
            </w:r>
          </w:p>
        </w:tc>
        <w:tc>
          <w:tcPr>
            <w:tcW w:w="631" w:type="pct"/>
            <w:vAlign w:val="center"/>
          </w:tcPr>
          <w:p w14:paraId="0D4740C5" w14:textId="77777777" w:rsidR="00A1233D" w:rsidRPr="001D5EA3" w:rsidRDefault="00A1233D" w:rsidP="00BF6E1D">
            <w:pPr>
              <w:jc w:val="right"/>
              <w:rPr>
                <w:sz w:val="16"/>
                <w:szCs w:val="16"/>
              </w:rPr>
            </w:pPr>
            <w:r w:rsidRPr="001D5EA3">
              <w:rPr>
                <w:rFonts w:eastAsia="Times New Roman"/>
                <w:color w:val="000000"/>
                <w:sz w:val="16"/>
                <w:szCs w:val="16"/>
              </w:rPr>
              <w:t>5%</w:t>
            </w:r>
          </w:p>
        </w:tc>
        <w:tc>
          <w:tcPr>
            <w:tcW w:w="736" w:type="pct"/>
            <w:vAlign w:val="center"/>
          </w:tcPr>
          <w:p w14:paraId="0853C6E9" w14:textId="77777777" w:rsidR="00A1233D" w:rsidRPr="001D5EA3" w:rsidRDefault="00A1233D" w:rsidP="00BF6E1D">
            <w:pPr>
              <w:jc w:val="right"/>
              <w:rPr>
                <w:sz w:val="16"/>
                <w:szCs w:val="16"/>
              </w:rPr>
            </w:pPr>
            <w:r w:rsidRPr="001D5EA3">
              <w:rPr>
                <w:rFonts w:eastAsia="Times New Roman"/>
                <w:color w:val="000000"/>
                <w:sz w:val="16"/>
                <w:szCs w:val="16"/>
              </w:rPr>
              <w:t>546</w:t>
            </w:r>
          </w:p>
        </w:tc>
        <w:tc>
          <w:tcPr>
            <w:tcW w:w="741" w:type="pct"/>
            <w:vAlign w:val="center"/>
          </w:tcPr>
          <w:p w14:paraId="11027D97"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28C57193" w14:textId="77777777" w:rsidR="00A1233D" w:rsidRPr="001D5EA3" w:rsidRDefault="00A1233D" w:rsidP="00BF6E1D">
            <w:pPr>
              <w:jc w:val="right"/>
              <w:rPr>
                <w:sz w:val="16"/>
                <w:szCs w:val="16"/>
              </w:rPr>
            </w:pPr>
            <w:r w:rsidRPr="001D5EA3">
              <w:rPr>
                <w:rFonts w:eastAsia="Times New Roman"/>
                <w:color w:val="000000"/>
                <w:sz w:val="16"/>
                <w:szCs w:val="16"/>
              </w:rPr>
              <w:t>284</w:t>
            </w:r>
          </w:p>
        </w:tc>
        <w:tc>
          <w:tcPr>
            <w:tcW w:w="631" w:type="pct"/>
            <w:vAlign w:val="center"/>
          </w:tcPr>
          <w:p w14:paraId="39A2E716" w14:textId="77777777" w:rsidR="00A1233D" w:rsidRPr="001D5EA3" w:rsidRDefault="00A1233D" w:rsidP="00BF6E1D">
            <w:pPr>
              <w:jc w:val="right"/>
              <w:rPr>
                <w:sz w:val="16"/>
                <w:szCs w:val="16"/>
              </w:rPr>
            </w:pPr>
            <w:r w:rsidRPr="001D5EA3">
              <w:rPr>
                <w:rFonts w:eastAsia="Times New Roman"/>
                <w:color w:val="000000"/>
                <w:sz w:val="16"/>
                <w:szCs w:val="16"/>
              </w:rPr>
              <w:t>5%</w:t>
            </w:r>
          </w:p>
        </w:tc>
      </w:tr>
    </w:tbl>
    <w:p w14:paraId="33A2E109" w14:textId="57809219" w:rsidR="002E659E" w:rsidRDefault="002E659E" w:rsidP="002E659E">
      <w:pPr>
        <w:pStyle w:val="Figure"/>
      </w:pPr>
      <w:r>
        <w:t>Table 15</w:t>
      </w:r>
      <w:r w:rsidRPr="001D5EA3">
        <w:t xml:space="preserve">. </w:t>
      </w:r>
      <w:proofErr w:type="gramStart"/>
      <w:r w:rsidRPr="001D5EA3">
        <w:rPr>
          <w:i/>
        </w:rPr>
        <w:t>jQuery</w:t>
      </w:r>
      <w:proofErr w:type="gramEnd"/>
      <w:r w:rsidRPr="001D5EA3">
        <w:t xml:space="preserve"> commits categorized by size for each of the three commit size metr</w:t>
      </w:r>
      <w:r w:rsidR="00BF6E1D">
        <w:t>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285AFE60" w14:textId="77777777" w:rsidTr="009A7E64">
        <w:trPr>
          <w:trHeight w:val="56"/>
          <w:jc w:val="center"/>
        </w:trPr>
        <w:tc>
          <w:tcPr>
            <w:tcW w:w="1010" w:type="pct"/>
          </w:tcPr>
          <w:p w14:paraId="36568CB6" w14:textId="77777777" w:rsidR="00C94BAE" w:rsidRPr="001D5EA3" w:rsidRDefault="00C94BAE" w:rsidP="00A02A7D">
            <w:pPr>
              <w:spacing w:before="20" w:after="20"/>
              <w:suppressOverlap/>
              <w:jc w:val="left"/>
              <w:rPr>
                <w:b/>
                <w:sz w:val="16"/>
                <w:szCs w:val="16"/>
              </w:rPr>
            </w:pPr>
          </w:p>
        </w:tc>
        <w:tc>
          <w:tcPr>
            <w:tcW w:w="1256" w:type="pct"/>
            <w:gridSpan w:val="2"/>
          </w:tcPr>
          <w:p w14:paraId="63E80BC2" w14:textId="0BCB79F9"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tcPr>
          <w:p w14:paraId="4DAFF9C2" w14:textId="2D90DBB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tcPr>
          <w:p w14:paraId="52692FC8" w14:textId="12F6608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00F4F10B" w14:textId="77777777" w:rsidTr="009A7E64">
        <w:trPr>
          <w:trHeight w:val="190"/>
          <w:jc w:val="center"/>
        </w:trPr>
        <w:tc>
          <w:tcPr>
            <w:tcW w:w="1010" w:type="pct"/>
            <w:vAlign w:val="center"/>
          </w:tcPr>
          <w:p w14:paraId="45DD5FDF"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5E3F267"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4D712E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050ED4E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250B744C"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E85F987"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14C266F8"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19FAB688" w14:textId="77777777" w:rsidTr="009A7E64">
        <w:trPr>
          <w:trHeight w:val="190"/>
          <w:jc w:val="center"/>
        </w:trPr>
        <w:tc>
          <w:tcPr>
            <w:tcW w:w="1010" w:type="pct"/>
            <w:vAlign w:val="center"/>
          </w:tcPr>
          <w:p w14:paraId="4FCFE845"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2518CFB8" w14:textId="77777777" w:rsidR="00A1233D" w:rsidRPr="001D5EA3" w:rsidRDefault="00A1233D" w:rsidP="00BF6E1D">
            <w:pPr>
              <w:jc w:val="right"/>
              <w:rPr>
                <w:sz w:val="16"/>
                <w:szCs w:val="16"/>
              </w:rPr>
            </w:pPr>
            <w:r w:rsidRPr="001D5EA3">
              <w:rPr>
                <w:rFonts w:eastAsia="Times New Roman"/>
                <w:color w:val="000000"/>
                <w:sz w:val="16"/>
                <w:szCs w:val="16"/>
              </w:rPr>
              <w:t>2135</w:t>
            </w:r>
          </w:p>
        </w:tc>
        <w:tc>
          <w:tcPr>
            <w:tcW w:w="631" w:type="pct"/>
            <w:vAlign w:val="center"/>
          </w:tcPr>
          <w:p w14:paraId="43E59531" w14:textId="77777777" w:rsidR="00A1233D" w:rsidRPr="001D5EA3" w:rsidRDefault="00A1233D" w:rsidP="00BF6E1D">
            <w:pPr>
              <w:jc w:val="right"/>
              <w:rPr>
                <w:sz w:val="16"/>
                <w:szCs w:val="16"/>
              </w:rPr>
            </w:pPr>
            <w:r w:rsidRPr="001D5EA3">
              <w:rPr>
                <w:rFonts w:eastAsia="Times New Roman"/>
                <w:color w:val="000000"/>
                <w:sz w:val="16"/>
                <w:szCs w:val="16"/>
              </w:rPr>
              <w:t>39%</w:t>
            </w:r>
          </w:p>
        </w:tc>
        <w:tc>
          <w:tcPr>
            <w:tcW w:w="736" w:type="pct"/>
            <w:vAlign w:val="center"/>
          </w:tcPr>
          <w:p w14:paraId="6C123795" w14:textId="77777777" w:rsidR="00A1233D" w:rsidRPr="001D5EA3" w:rsidRDefault="00A1233D" w:rsidP="00BF6E1D">
            <w:pPr>
              <w:jc w:val="right"/>
              <w:rPr>
                <w:sz w:val="16"/>
                <w:szCs w:val="16"/>
              </w:rPr>
            </w:pPr>
            <w:r w:rsidRPr="001D5EA3">
              <w:rPr>
                <w:rFonts w:eastAsia="Times New Roman"/>
                <w:color w:val="000000"/>
                <w:sz w:val="16"/>
                <w:szCs w:val="16"/>
              </w:rPr>
              <w:t>1602</w:t>
            </w:r>
          </w:p>
        </w:tc>
        <w:tc>
          <w:tcPr>
            <w:tcW w:w="741" w:type="pct"/>
            <w:vAlign w:val="center"/>
          </w:tcPr>
          <w:p w14:paraId="11EB35A2" w14:textId="77777777" w:rsidR="00A1233D" w:rsidRPr="001D5EA3" w:rsidRDefault="00A1233D" w:rsidP="00BF6E1D">
            <w:pPr>
              <w:jc w:val="right"/>
              <w:rPr>
                <w:sz w:val="16"/>
                <w:szCs w:val="16"/>
              </w:rPr>
            </w:pPr>
            <w:r w:rsidRPr="001D5EA3">
              <w:rPr>
                <w:rFonts w:eastAsia="Times New Roman"/>
                <w:color w:val="000000"/>
                <w:sz w:val="16"/>
                <w:szCs w:val="16"/>
              </w:rPr>
              <w:t>27%</w:t>
            </w:r>
          </w:p>
        </w:tc>
        <w:tc>
          <w:tcPr>
            <w:tcW w:w="626" w:type="pct"/>
            <w:vAlign w:val="center"/>
          </w:tcPr>
          <w:p w14:paraId="3A3AB71E" w14:textId="77777777" w:rsidR="00A1233D" w:rsidRPr="001D5EA3" w:rsidRDefault="00A1233D" w:rsidP="00BF6E1D">
            <w:pPr>
              <w:jc w:val="right"/>
              <w:rPr>
                <w:sz w:val="16"/>
                <w:szCs w:val="16"/>
              </w:rPr>
            </w:pPr>
            <w:r w:rsidRPr="001D5EA3">
              <w:rPr>
                <w:rFonts w:eastAsia="Times New Roman"/>
                <w:color w:val="000000"/>
                <w:sz w:val="16"/>
                <w:szCs w:val="16"/>
              </w:rPr>
              <w:t>1740</w:t>
            </w:r>
          </w:p>
        </w:tc>
        <w:tc>
          <w:tcPr>
            <w:tcW w:w="631" w:type="pct"/>
            <w:vAlign w:val="center"/>
          </w:tcPr>
          <w:p w14:paraId="798FBAB5" w14:textId="77777777" w:rsidR="00A1233D" w:rsidRPr="001D5EA3" w:rsidRDefault="00A1233D" w:rsidP="00BF6E1D">
            <w:pPr>
              <w:jc w:val="right"/>
              <w:rPr>
                <w:sz w:val="16"/>
                <w:szCs w:val="16"/>
              </w:rPr>
            </w:pPr>
            <w:r w:rsidRPr="001D5EA3">
              <w:rPr>
                <w:rFonts w:eastAsia="Times New Roman"/>
                <w:color w:val="000000"/>
                <w:sz w:val="16"/>
                <w:szCs w:val="16"/>
              </w:rPr>
              <w:t>29%</w:t>
            </w:r>
          </w:p>
        </w:tc>
      </w:tr>
      <w:tr w:rsidR="00A1233D" w:rsidRPr="001D5EA3" w14:paraId="5785F92B" w14:textId="77777777" w:rsidTr="009A7E64">
        <w:trPr>
          <w:trHeight w:val="210"/>
          <w:jc w:val="center"/>
        </w:trPr>
        <w:tc>
          <w:tcPr>
            <w:tcW w:w="1010" w:type="pct"/>
            <w:vAlign w:val="center"/>
          </w:tcPr>
          <w:p w14:paraId="42392DC9"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253839C2" w14:textId="77777777" w:rsidR="00A1233D" w:rsidRPr="001D5EA3" w:rsidRDefault="00A1233D" w:rsidP="00BF6E1D">
            <w:pPr>
              <w:jc w:val="right"/>
              <w:rPr>
                <w:sz w:val="16"/>
                <w:szCs w:val="16"/>
              </w:rPr>
            </w:pPr>
            <w:r w:rsidRPr="001D5EA3">
              <w:rPr>
                <w:rFonts w:eastAsia="Times New Roman"/>
                <w:color w:val="000000"/>
                <w:sz w:val="16"/>
                <w:szCs w:val="16"/>
              </w:rPr>
              <w:t>1654</w:t>
            </w:r>
          </w:p>
        </w:tc>
        <w:tc>
          <w:tcPr>
            <w:tcW w:w="631" w:type="pct"/>
            <w:vAlign w:val="center"/>
          </w:tcPr>
          <w:p w14:paraId="790C7C39" w14:textId="77777777" w:rsidR="00A1233D" w:rsidRPr="001D5EA3" w:rsidRDefault="00A1233D" w:rsidP="00BF6E1D">
            <w:pPr>
              <w:jc w:val="right"/>
              <w:rPr>
                <w:sz w:val="16"/>
                <w:szCs w:val="16"/>
              </w:rPr>
            </w:pPr>
            <w:r w:rsidRPr="001D5EA3">
              <w:rPr>
                <w:rFonts w:eastAsia="Times New Roman"/>
                <w:color w:val="000000"/>
                <w:sz w:val="16"/>
                <w:szCs w:val="16"/>
              </w:rPr>
              <w:t>30%</w:t>
            </w:r>
          </w:p>
        </w:tc>
        <w:tc>
          <w:tcPr>
            <w:tcW w:w="736" w:type="pct"/>
            <w:vAlign w:val="center"/>
          </w:tcPr>
          <w:p w14:paraId="6A2042AA" w14:textId="77777777" w:rsidR="00A1233D" w:rsidRPr="001D5EA3" w:rsidRDefault="00A1233D" w:rsidP="00BF6E1D">
            <w:pPr>
              <w:jc w:val="right"/>
              <w:rPr>
                <w:sz w:val="16"/>
                <w:szCs w:val="16"/>
              </w:rPr>
            </w:pPr>
            <w:r w:rsidRPr="001D5EA3">
              <w:rPr>
                <w:rFonts w:eastAsia="Times New Roman"/>
                <w:color w:val="000000"/>
                <w:sz w:val="16"/>
                <w:szCs w:val="16"/>
              </w:rPr>
              <w:t>1919</w:t>
            </w:r>
          </w:p>
        </w:tc>
        <w:tc>
          <w:tcPr>
            <w:tcW w:w="741" w:type="pct"/>
            <w:vAlign w:val="center"/>
          </w:tcPr>
          <w:p w14:paraId="72AA75C1"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5E6A248C" w14:textId="77777777" w:rsidR="00A1233D" w:rsidRPr="001D5EA3" w:rsidRDefault="00A1233D" w:rsidP="00BF6E1D">
            <w:pPr>
              <w:jc w:val="right"/>
              <w:rPr>
                <w:sz w:val="16"/>
                <w:szCs w:val="16"/>
              </w:rPr>
            </w:pPr>
            <w:r w:rsidRPr="001D5EA3">
              <w:rPr>
                <w:rFonts w:eastAsia="Times New Roman"/>
                <w:color w:val="000000"/>
                <w:sz w:val="16"/>
                <w:szCs w:val="16"/>
              </w:rPr>
              <w:t>2456</w:t>
            </w:r>
          </w:p>
        </w:tc>
        <w:tc>
          <w:tcPr>
            <w:tcW w:w="631" w:type="pct"/>
            <w:vAlign w:val="center"/>
          </w:tcPr>
          <w:p w14:paraId="2908F404" w14:textId="77777777" w:rsidR="00A1233D" w:rsidRPr="001D5EA3" w:rsidRDefault="00A1233D" w:rsidP="00BF6E1D">
            <w:pPr>
              <w:jc w:val="right"/>
              <w:rPr>
                <w:sz w:val="16"/>
                <w:szCs w:val="16"/>
              </w:rPr>
            </w:pPr>
            <w:r w:rsidRPr="001D5EA3">
              <w:rPr>
                <w:rFonts w:eastAsia="Times New Roman"/>
                <w:color w:val="000000"/>
                <w:sz w:val="16"/>
                <w:szCs w:val="16"/>
              </w:rPr>
              <w:t>42%</w:t>
            </w:r>
          </w:p>
        </w:tc>
      </w:tr>
      <w:tr w:rsidR="00A1233D" w:rsidRPr="001D5EA3" w14:paraId="7859E0A5" w14:textId="77777777" w:rsidTr="009A7E64">
        <w:trPr>
          <w:trHeight w:val="210"/>
          <w:jc w:val="center"/>
        </w:trPr>
        <w:tc>
          <w:tcPr>
            <w:tcW w:w="1010" w:type="pct"/>
            <w:vAlign w:val="center"/>
          </w:tcPr>
          <w:p w14:paraId="49B4DDE8"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6F9568D" w14:textId="77777777" w:rsidR="00A1233D" w:rsidRPr="001D5EA3" w:rsidRDefault="00A1233D" w:rsidP="00BF6E1D">
            <w:pPr>
              <w:jc w:val="right"/>
              <w:rPr>
                <w:sz w:val="16"/>
                <w:szCs w:val="16"/>
              </w:rPr>
            </w:pPr>
            <w:r w:rsidRPr="001D5EA3">
              <w:rPr>
                <w:rFonts w:eastAsia="Times New Roman"/>
                <w:color w:val="000000"/>
                <w:sz w:val="16"/>
                <w:szCs w:val="16"/>
              </w:rPr>
              <w:t>512</w:t>
            </w:r>
          </w:p>
        </w:tc>
        <w:tc>
          <w:tcPr>
            <w:tcW w:w="631" w:type="pct"/>
            <w:vAlign w:val="center"/>
          </w:tcPr>
          <w:p w14:paraId="367A4D98" w14:textId="77777777" w:rsidR="00A1233D" w:rsidRPr="001D5EA3" w:rsidRDefault="00A1233D" w:rsidP="00BF6E1D">
            <w:pPr>
              <w:jc w:val="right"/>
              <w:rPr>
                <w:sz w:val="16"/>
                <w:szCs w:val="16"/>
              </w:rPr>
            </w:pPr>
            <w:r w:rsidRPr="001D5EA3">
              <w:rPr>
                <w:rFonts w:eastAsia="Times New Roman"/>
                <w:color w:val="000000"/>
                <w:sz w:val="16"/>
                <w:szCs w:val="16"/>
              </w:rPr>
              <w:t>9%</w:t>
            </w:r>
          </w:p>
        </w:tc>
        <w:tc>
          <w:tcPr>
            <w:tcW w:w="736" w:type="pct"/>
            <w:vAlign w:val="center"/>
          </w:tcPr>
          <w:p w14:paraId="4239807A" w14:textId="77777777" w:rsidR="00A1233D" w:rsidRPr="001D5EA3" w:rsidRDefault="00A1233D" w:rsidP="00BF6E1D">
            <w:pPr>
              <w:jc w:val="right"/>
              <w:rPr>
                <w:sz w:val="16"/>
                <w:szCs w:val="16"/>
              </w:rPr>
            </w:pPr>
            <w:r w:rsidRPr="001D5EA3">
              <w:rPr>
                <w:rFonts w:eastAsia="Times New Roman"/>
                <w:color w:val="000000"/>
                <w:sz w:val="16"/>
                <w:szCs w:val="16"/>
              </w:rPr>
              <w:t>716</w:t>
            </w:r>
          </w:p>
        </w:tc>
        <w:tc>
          <w:tcPr>
            <w:tcW w:w="741" w:type="pct"/>
            <w:vAlign w:val="center"/>
          </w:tcPr>
          <w:p w14:paraId="3302B079" w14:textId="77777777" w:rsidR="00A1233D" w:rsidRPr="001D5EA3" w:rsidRDefault="00A1233D" w:rsidP="00BF6E1D">
            <w:pPr>
              <w:jc w:val="right"/>
              <w:rPr>
                <w:sz w:val="16"/>
                <w:szCs w:val="16"/>
              </w:rPr>
            </w:pPr>
            <w:r w:rsidRPr="001D5EA3">
              <w:rPr>
                <w:rFonts w:eastAsia="Times New Roman"/>
                <w:color w:val="000000"/>
                <w:sz w:val="16"/>
                <w:szCs w:val="16"/>
              </w:rPr>
              <w:t>12%</w:t>
            </w:r>
          </w:p>
        </w:tc>
        <w:tc>
          <w:tcPr>
            <w:tcW w:w="626" w:type="pct"/>
            <w:vAlign w:val="center"/>
          </w:tcPr>
          <w:p w14:paraId="64BE252E" w14:textId="77777777" w:rsidR="00A1233D" w:rsidRPr="001D5EA3" w:rsidRDefault="00A1233D" w:rsidP="00BF6E1D">
            <w:pPr>
              <w:jc w:val="right"/>
              <w:rPr>
                <w:sz w:val="16"/>
                <w:szCs w:val="16"/>
              </w:rPr>
            </w:pPr>
            <w:r w:rsidRPr="001D5EA3">
              <w:rPr>
                <w:rFonts w:eastAsia="Times New Roman"/>
                <w:color w:val="000000"/>
                <w:sz w:val="16"/>
                <w:szCs w:val="16"/>
              </w:rPr>
              <w:t>633</w:t>
            </w:r>
          </w:p>
        </w:tc>
        <w:tc>
          <w:tcPr>
            <w:tcW w:w="631" w:type="pct"/>
            <w:vAlign w:val="center"/>
          </w:tcPr>
          <w:p w14:paraId="6DA54520" w14:textId="77777777" w:rsidR="00A1233D" w:rsidRPr="001D5EA3" w:rsidRDefault="00A1233D" w:rsidP="00BF6E1D">
            <w:pPr>
              <w:jc w:val="right"/>
              <w:rPr>
                <w:sz w:val="16"/>
                <w:szCs w:val="16"/>
              </w:rPr>
            </w:pPr>
            <w:r w:rsidRPr="001D5EA3">
              <w:rPr>
                <w:rFonts w:eastAsia="Times New Roman"/>
                <w:color w:val="000000"/>
                <w:sz w:val="16"/>
                <w:szCs w:val="16"/>
              </w:rPr>
              <w:t>11%</w:t>
            </w:r>
          </w:p>
        </w:tc>
      </w:tr>
      <w:tr w:rsidR="00A1233D" w:rsidRPr="001D5EA3" w14:paraId="67DCABA8" w14:textId="77777777" w:rsidTr="009A7E64">
        <w:trPr>
          <w:trHeight w:val="210"/>
          <w:jc w:val="center"/>
        </w:trPr>
        <w:tc>
          <w:tcPr>
            <w:tcW w:w="1010" w:type="pct"/>
            <w:vAlign w:val="center"/>
          </w:tcPr>
          <w:p w14:paraId="2B0C1C3E"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5BF3D9BC" w14:textId="77777777" w:rsidR="00A1233D" w:rsidRPr="001D5EA3" w:rsidRDefault="00A1233D" w:rsidP="00BF6E1D">
            <w:pPr>
              <w:jc w:val="right"/>
              <w:rPr>
                <w:sz w:val="16"/>
                <w:szCs w:val="16"/>
              </w:rPr>
            </w:pPr>
            <w:r w:rsidRPr="001D5EA3">
              <w:rPr>
                <w:rFonts w:eastAsia="Times New Roman"/>
                <w:color w:val="000000"/>
                <w:sz w:val="16"/>
                <w:szCs w:val="16"/>
              </w:rPr>
              <w:t>225</w:t>
            </w:r>
          </w:p>
        </w:tc>
        <w:tc>
          <w:tcPr>
            <w:tcW w:w="631" w:type="pct"/>
            <w:vAlign w:val="center"/>
          </w:tcPr>
          <w:p w14:paraId="34F4D5E4" w14:textId="77777777" w:rsidR="00A1233D" w:rsidRPr="001D5EA3" w:rsidRDefault="00A1233D" w:rsidP="00BF6E1D">
            <w:pPr>
              <w:jc w:val="right"/>
              <w:rPr>
                <w:sz w:val="16"/>
                <w:szCs w:val="16"/>
              </w:rPr>
            </w:pPr>
            <w:r w:rsidRPr="001D5EA3">
              <w:rPr>
                <w:rFonts w:eastAsia="Times New Roman"/>
                <w:color w:val="000000"/>
                <w:sz w:val="16"/>
                <w:szCs w:val="16"/>
              </w:rPr>
              <w:t>4%</w:t>
            </w:r>
          </w:p>
        </w:tc>
        <w:tc>
          <w:tcPr>
            <w:tcW w:w="736" w:type="pct"/>
            <w:vAlign w:val="center"/>
          </w:tcPr>
          <w:p w14:paraId="36B97E02" w14:textId="77777777" w:rsidR="00A1233D" w:rsidRPr="001D5EA3" w:rsidRDefault="00A1233D" w:rsidP="00BF6E1D">
            <w:pPr>
              <w:jc w:val="right"/>
              <w:rPr>
                <w:sz w:val="16"/>
                <w:szCs w:val="16"/>
              </w:rPr>
            </w:pPr>
            <w:r w:rsidRPr="001D5EA3">
              <w:rPr>
                <w:rFonts w:eastAsia="Times New Roman"/>
                <w:color w:val="000000"/>
                <w:sz w:val="16"/>
                <w:szCs w:val="16"/>
              </w:rPr>
              <w:t>372</w:t>
            </w:r>
          </w:p>
        </w:tc>
        <w:tc>
          <w:tcPr>
            <w:tcW w:w="741" w:type="pct"/>
            <w:vAlign w:val="center"/>
          </w:tcPr>
          <w:p w14:paraId="0523ED18"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626" w:type="pct"/>
            <w:vAlign w:val="center"/>
          </w:tcPr>
          <w:p w14:paraId="3DCC3CF5" w14:textId="77777777" w:rsidR="00A1233D" w:rsidRPr="001D5EA3" w:rsidRDefault="00A1233D" w:rsidP="00BF6E1D">
            <w:pPr>
              <w:jc w:val="right"/>
              <w:rPr>
                <w:sz w:val="16"/>
                <w:szCs w:val="16"/>
              </w:rPr>
            </w:pPr>
            <w:r w:rsidRPr="001D5EA3">
              <w:rPr>
                <w:rFonts w:eastAsia="Times New Roman"/>
                <w:color w:val="000000"/>
                <w:sz w:val="16"/>
                <w:szCs w:val="16"/>
              </w:rPr>
              <w:t>246</w:t>
            </w:r>
          </w:p>
        </w:tc>
        <w:tc>
          <w:tcPr>
            <w:tcW w:w="631" w:type="pct"/>
            <w:vAlign w:val="center"/>
          </w:tcPr>
          <w:p w14:paraId="5F4B53DA" w14:textId="77777777" w:rsidR="00A1233D" w:rsidRPr="001D5EA3" w:rsidRDefault="00A1233D" w:rsidP="00BF6E1D">
            <w:pPr>
              <w:jc w:val="right"/>
              <w:rPr>
                <w:sz w:val="16"/>
                <w:szCs w:val="16"/>
              </w:rPr>
            </w:pPr>
            <w:r w:rsidRPr="001D5EA3">
              <w:rPr>
                <w:rFonts w:eastAsia="Times New Roman"/>
                <w:color w:val="000000"/>
                <w:sz w:val="16"/>
                <w:szCs w:val="16"/>
              </w:rPr>
              <w:t>4%</w:t>
            </w:r>
          </w:p>
        </w:tc>
      </w:tr>
      <w:tr w:rsidR="00A1233D" w:rsidRPr="001D5EA3" w14:paraId="3AE1B848" w14:textId="77777777" w:rsidTr="009A7E64">
        <w:trPr>
          <w:trHeight w:val="210"/>
          <w:jc w:val="center"/>
        </w:trPr>
        <w:tc>
          <w:tcPr>
            <w:tcW w:w="1010" w:type="pct"/>
            <w:vAlign w:val="center"/>
          </w:tcPr>
          <w:p w14:paraId="17B24797"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6AD10EC3" w14:textId="77777777" w:rsidR="00A1233D" w:rsidRPr="001D5EA3" w:rsidRDefault="00A1233D" w:rsidP="00BF6E1D">
            <w:pPr>
              <w:jc w:val="right"/>
              <w:rPr>
                <w:sz w:val="16"/>
                <w:szCs w:val="16"/>
              </w:rPr>
            </w:pPr>
            <w:r w:rsidRPr="001D5EA3">
              <w:rPr>
                <w:rFonts w:eastAsia="Times New Roman"/>
                <w:color w:val="000000"/>
                <w:sz w:val="16"/>
                <w:szCs w:val="16"/>
              </w:rPr>
              <w:t>900</w:t>
            </w:r>
          </w:p>
        </w:tc>
        <w:tc>
          <w:tcPr>
            <w:tcW w:w="631" w:type="pct"/>
            <w:vAlign w:val="center"/>
          </w:tcPr>
          <w:p w14:paraId="71302C33"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4172242B" w14:textId="77777777" w:rsidR="00A1233D" w:rsidRPr="001D5EA3" w:rsidRDefault="00A1233D" w:rsidP="00BF6E1D">
            <w:pPr>
              <w:jc w:val="right"/>
              <w:rPr>
                <w:sz w:val="16"/>
                <w:szCs w:val="16"/>
              </w:rPr>
            </w:pPr>
            <w:r w:rsidRPr="001D5EA3">
              <w:rPr>
                <w:rFonts w:eastAsia="Times New Roman"/>
                <w:color w:val="000000"/>
                <w:sz w:val="16"/>
                <w:szCs w:val="16"/>
              </w:rPr>
              <w:t>1306</w:t>
            </w:r>
          </w:p>
        </w:tc>
        <w:tc>
          <w:tcPr>
            <w:tcW w:w="741" w:type="pct"/>
            <w:vAlign w:val="center"/>
          </w:tcPr>
          <w:p w14:paraId="52E2642E" w14:textId="77777777" w:rsidR="00A1233D" w:rsidRPr="001D5EA3" w:rsidRDefault="00A1233D" w:rsidP="00BF6E1D">
            <w:pPr>
              <w:jc w:val="right"/>
              <w:rPr>
                <w:sz w:val="16"/>
                <w:szCs w:val="16"/>
              </w:rPr>
            </w:pPr>
            <w:r w:rsidRPr="001D5EA3">
              <w:rPr>
                <w:rFonts w:eastAsia="Times New Roman"/>
                <w:color w:val="000000"/>
                <w:sz w:val="16"/>
                <w:szCs w:val="16"/>
              </w:rPr>
              <w:t>22%</w:t>
            </w:r>
          </w:p>
        </w:tc>
        <w:tc>
          <w:tcPr>
            <w:tcW w:w="626" w:type="pct"/>
            <w:vAlign w:val="center"/>
          </w:tcPr>
          <w:p w14:paraId="3469ADA3" w14:textId="77777777" w:rsidR="00A1233D" w:rsidRPr="001D5EA3" w:rsidRDefault="00A1233D" w:rsidP="00BF6E1D">
            <w:pPr>
              <w:jc w:val="right"/>
              <w:rPr>
                <w:sz w:val="16"/>
                <w:szCs w:val="16"/>
              </w:rPr>
            </w:pPr>
            <w:r w:rsidRPr="001D5EA3">
              <w:rPr>
                <w:rFonts w:eastAsia="Times New Roman"/>
                <w:color w:val="000000"/>
                <w:sz w:val="16"/>
                <w:szCs w:val="16"/>
              </w:rPr>
              <w:t>840</w:t>
            </w:r>
          </w:p>
        </w:tc>
        <w:tc>
          <w:tcPr>
            <w:tcW w:w="631" w:type="pct"/>
            <w:vAlign w:val="center"/>
          </w:tcPr>
          <w:p w14:paraId="553705AE" w14:textId="77777777" w:rsidR="00A1233D" w:rsidRPr="001D5EA3" w:rsidRDefault="00A1233D" w:rsidP="00BF6E1D">
            <w:pPr>
              <w:jc w:val="right"/>
              <w:rPr>
                <w:sz w:val="16"/>
                <w:szCs w:val="16"/>
              </w:rPr>
            </w:pPr>
            <w:r w:rsidRPr="001D5EA3">
              <w:rPr>
                <w:rFonts w:eastAsia="Times New Roman"/>
                <w:color w:val="000000"/>
                <w:sz w:val="16"/>
                <w:szCs w:val="16"/>
              </w:rPr>
              <w:t>14%</w:t>
            </w:r>
          </w:p>
        </w:tc>
      </w:tr>
    </w:tbl>
    <w:p w14:paraId="47D3141D" w14:textId="0A6EEAFF" w:rsidR="00BF6E1D" w:rsidRDefault="002E659E" w:rsidP="00BF6E1D">
      <w:pPr>
        <w:pStyle w:val="Figure"/>
        <w:sectPr w:rsidR="00BF6E1D" w:rsidSect="00BF6E1D">
          <w:type w:val="continuous"/>
          <w:pgSz w:w="12240" w:h="15840" w:code="1"/>
          <w:pgMar w:top="1080" w:right="893" w:bottom="1440" w:left="893" w:header="720" w:footer="720" w:gutter="0"/>
          <w:cols w:num="2" w:space="720"/>
          <w:docGrid w:linePitch="360"/>
        </w:sectPr>
      </w:pPr>
      <w:r>
        <w:t>Table 16</w:t>
      </w:r>
      <w:r w:rsidRPr="001D5EA3">
        <w:t xml:space="preserve">. </w:t>
      </w:r>
      <w:proofErr w:type="gramStart"/>
      <w:r w:rsidRPr="001D5EA3">
        <w:rPr>
          <w:i/>
        </w:rPr>
        <w:t>libgit2</w:t>
      </w:r>
      <w:proofErr w:type="gramEnd"/>
      <w:r w:rsidRPr="001D5EA3">
        <w:t xml:space="preserve"> commits categorized by size for each of</w:t>
      </w:r>
      <w:r w:rsidR="00BF6E1D">
        <w:t xml:space="preserve"> the three commit size metrics.</w:t>
      </w:r>
    </w:p>
    <w:p w14:paraId="7A1D4994" w14:textId="67F1931B" w:rsidR="009303D9" w:rsidRDefault="009303D9" w:rsidP="00BF6E1D">
      <w:pPr>
        <w:pStyle w:val="Figure"/>
        <w:jc w:val="both"/>
      </w:pPr>
    </w:p>
    <w:sectPr w:rsidR="009303D9" w:rsidSect="00B374F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0817D5E" w14:textId="77777777" w:rsidR="00C16223" w:rsidRDefault="00C16223" w:rsidP="00D36AB5">
      <w:r>
        <w:separator/>
      </w:r>
    </w:p>
  </w:endnote>
  <w:endnote w:type="continuationSeparator" w:id="0">
    <w:p w14:paraId="7AB3BFF6" w14:textId="77777777" w:rsidR="00C16223" w:rsidRDefault="00C16223" w:rsidP="00D3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MS Mincho">
    <w:altName w:val="ＭＳ 明朝"/>
    <w:charset w:val="80"/>
    <w:family w:val="modern"/>
    <w:pitch w:val="fixed"/>
    <w:sig w:usb0="E00002FF" w:usb1="6AC7FDFB" w:usb2="00000012" w:usb3="00000000" w:csb0="0002009F" w:csb1="00000000"/>
  </w:font>
  <w:font w:name="Consolas">
    <w:panose1 w:val="020B0609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6008F90" w14:textId="77777777" w:rsidR="00C16223" w:rsidRDefault="00C16223" w:rsidP="00D36AB5">
      <w:pPr>
        <w:jc w:val="left"/>
      </w:pPr>
      <w:r>
        <w:separator/>
      </w:r>
    </w:p>
  </w:footnote>
  <w:footnote w:type="continuationSeparator" w:id="0">
    <w:p w14:paraId="28CE726F" w14:textId="77777777" w:rsidR="00C16223" w:rsidRDefault="00C16223" w:rsidP="00D36AB5">
      <w:r>
        <w:continuationSeparator/>
      </w:r>
    </w:p>
  </w:footnote>
  <w:footnote w:id="1">
    <w:p w14:paraId="54FF7F96" w14:textId="719BEE56" w:rsidR="00C16223" w:rsidRDefault="00C16223" w:rsidP="002E0BD9">
      <w:pPr>
        <w:pStyle w:val="FootnoteText"/>
        <w:jc w:val="left"/>
      </w:pPr>
      <w:r>
        <w:rPr>
          <w:rStyle w:val="FootnoteReference"/>
        </w:rPr>
        <w:footnoteRef/>
      </w:r>
      <w:r>
        <w:t xml:space="preserve"> </w:t>
      </w:r>
      <w:r w:rsidRPr="002E0BD9">
        <w:t>http://libgit2.github.com</w:t>
      </w:r>
    </w:p>
  </w:footnote>
  <w:footnote w:id="2">
    <w:p w14:paraId="64E1B4A2" w14:textId="0708903E" w:rsidR="00C16223" w:rsidRDefault="00C16223" w:rsidP="00D36AB5">
      <w:pPr>
        <w:pStyle w:val="FootnoteText"/>
        <w:jc w:val="left"/>
      </w:pPr>
      <w:r>
        <w:rPr>
          <w:rStyle w:val="FootnoteReference"/>
        </w:rPr>
        <w:footnoteRef/>
      </w:r>
      <w:r>
        <w:t xml:space="preserve"> </w:t>
      </w:r>
      <w:r w:rsidRPr="00D36AB5">
        <w:t>http://www.pygit2.org</w:t>
      </w:r>
    </w:p>
  </w:footnote>
  <w:footnote w:id="3">
    <w:p w14:paraId="579D5A49" w14:textId="1A2C6021" w:rsidR="00C16223" w:rsidRDefault="00C16223" w:rsidP="00D36AB5">
      <w:pPr>
        <w:pStyle w:val="FootnoteText"/>
        <w:jc w:val="left"/>
      </w:pPr>
      <w:r>
        <w:rPr>
          <w:rStyle w:val="FootnoteReference"/>
        </w:rPr>
        <w:footnoteRef/>
      </w:r>
      <w:r>
        <w:t xml:space="preserve"> </w:t>
      </w:r>
      <w:r w:rsidRPr="00D36AB5">
        <w:t>http://www.ohloh.net</w:t>
      </w:r>
    </w:p>
  </w:footnote>
  <w:footnote w:id="4">
    <w:p w14:paraId="4BBF5299" w14:textId="109F9DB8" w:rsidR="00C16223" w:rsidRDefault="00C16223" w:rsidP="00D36AB5">
      <w:pPr>
        <w:pStyle w:val="FootnoteText"/>
        <w:jc w:val="left"/>
      </w:pPr>
      <w:r>
        <w:rPr>
          <w:rStyle w:val="FootnoteReference"/>
        </w:rPr>
        <w:footnoteRef/>
      </w:r>
      <w:r>
        <w:t xml:space="preserve"> </w:t>
      </w:r>
      <w:r w:rsidRPr="00D36AB5">
        <w:t>https://github.com</w:t>
      </w:r>
    </w:p>
  </w:footnote>
  <w:footnote w:id="5">
    <w:p w14:paraId="05BDFFE4" w14:textId="597D0948" w:rsidR="00C16223" w:rsidRDefault="00C16223" w:rsidP="00D36AB5">
      <w:pPr>
        <w:pStyle w:val="FootnoteText"/>
        <w:jc w:val="left"/>
      </w:pPr>
      <w:r>
        <w:rPr>
          <w:rStyle w:val="FootnoteReference"/>
        </w:rPr>
        <w:footnoteRef/>
      </w:r>
      <w:r>
        <w:t xml:space="preserve"> </w:t>
      </w:r>
      <w:r w:rsidRPr="00D36AB5">
        <w:t>https://bitbucket.org</w:t>
      </w:r>
    </w:p>
  </w:footnote>
  <w:footnote w:id="6">
    <w:p w14:paraId="77A4BFD7" w14:textId="15D8D5EC" w:rsidR="00C16223" w:rsidRDefault="00C16223" w:rsidP="00D36AB5">
      <w:pPr>
        <w:pStyle w:val="FootnoteText"/>
        <w:jc w:val="left"/>
      </w:pPr>
      <w:r>
        <w:rPr>
          <w:rStyle w:val="FootnoteReference"/>
        </w:rPr>
        <w:footnoteRef/>
      </w:r>
      <w:r>
        <w:t xml:space="preserve"> </w:t>
      </w:r>
      <w:r w:rsidRPr="00D36AB5">
        <w:t>https://gitorious.org</w:t>
      </w:r>
    </w:p>
  </w:footnote>
  <w:footnote w:id="7">
    <w:p w14:paraId="4E3BC87C" w14:textId="2ABD8012" w:rsidR="00C16223" w:rsidRDefault="00C16223" w:rsidP="00D36AB5">
      <w:pPr>
        <w:pStyle w:val="FootnoteText"/>
        <w:jc w:val="left"/>
      </w:pPr>
      <w:r>
        <w:rPr>
          <w:rStyle w:val="FootnoteReference"/>
        </w:rPr>
        <w:footnoteRef/>
      </w:r>
      <w:r>
        <w:t xml:space="preserve"> </w:t>
      </w:r>
      <w:r w:rsidRPr="00D36AB5">
        <w:t>http://cloc.sourceforge.net/</w:t>
      </w:r>
    </w:p>
  </w:footnote>
  <w:footnote w:id="8">
    <w:p w14:paraId="4C735DFB" w14:textId="4BB12E72" w:rsidR="00C16223" w:rsidRDefault="00C16223" w:rsidP="00D36AB5">
      <w:pPr>
        <w:pStyle w:val="FootnoteText"/>
        <w:jc w:val="left"/>
      </w:pPr>
      <w:r>
        <w:rPr>
          <w:rStyle w:val="FootnoteReference"/>
        </w:rPr>
        <w:footnoteRef/>
      </w:r>
      <w:r>
        <w:t xml:space="preserve"> </w:t>
      </w:r>
      <w:r w:rsidRPr="00D36AB5">
        <w:t>https://github.com/blackducksw/ohcoun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embedSystemFonts/>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5678B"/>
    <w:rsid w:val="00060C01"/>
    <w:rsid w:val="000A7789"/>
    <w:rsid w:val="000B11D6"/>
    <w:rsid w:val="000B69A4"/>
    <w:rsid w:val="000C66C4"/>
    <w:rsid w:val="000F1DE4"/>
    <w:rsid w:val="000F30B0"/>
    <w:rsid w:val="00157E7F"/>
    <w:rsid w:val="0018494B"/>
    <w:rsid w:val="001863D0"/>
    <w:rsid w:val="001A2EFD"/>
    <w:rsid w:val="001B67DC"/>
    <w:rsid w:val="001D2A4A"/>
    <w:rsid w:val="001D5EA3"/>
    <w:rsid w:val="001D6630"/>
    <w:rsid w:val="001F6CE9"/>
    <w:rsid w:val="00201C6C"/>
    <w:rsid w:val="00212476"/>
    <w:rsid w:val="002254A9"/>
    <w:rsid w:val="00244C38"/>
    <w:rsid w:val="002723DB"/>
    <w:rsid w:val="0027326B"/>
    <w:rsid w:val="002737BD"/>
    <w:rsid w:val="00275BD5"/>
    <w:rsid w:val="002818C2"/>
    <w:rsid w:val="00287765"/>
    <w:rsid w:val="002A6B63"/>
    <w:rsid w:val="002E0BD9"/>
    <w:rsid w:val="002E1EB6"/>
    <w:rsid w:val="002E659E"/>
    <w:rsid w:val="002F0153"/>
    <w:rsid w:val="00350684"/>
    <w:rsid w:val="00363AF4"/>
    <w:rsid w:val="00366BE8"/>
    <w:rsid w:val="0038033D"/>
    <w:rsid w:val="00393E0F"/>
    <w:rsid w:val="003A19E2"/>
    <w:rsid w:val="003A7378"/>
    <w:rsid w:val="003B0531"/>
    <w:rsid w:val="003B0A9B"/>
    <w:rsid w:val="003D4AAF"/>
    <w:rsid w:val="003D52AE"/>
    <w:rsid w:val="0043138A"/>
    <w:rsid w:val="00475107"/>
    <w:rsid w:val="00475F8E"/>
    <w:rsid w:val="00496BD1"/>
    <w:rsid w:val="004D72B5"/>
    <w:rsid w:val="004E6F5C"/>
    <w:rsid w:val="00504F8C"/>
    <w:rsid w:val="005136F3"/>
    <w:rsid w:val="00543106"/>
    <w:rsid w:val="00551B7F"/>
    <w:rsid w:val="005569A7"/>
    <w:rsid w:val="005575BE"/>
    <w:rsid w:val="00575BCA"/>
    <w:rsid w:val="005A4A70"/>
    <w:rsid w:val="005B0344"/>
    <w:rsid w:val="005B520E"/>
    <w:rsid w:val="005C1852"/>
    <w:rsid w:val="005C3DBA"/>
    <w:rsid w:val="005C5AE8"/>
    <w:rsid w:val="005D5DA4"/>
    <w:rsid w:val="005E2800"/>
    <w:rsid w:val="005F4453"/>
    <w:rsid w:val="00611A35"/>
    <w:rsid w:val="00615A5F"/>
    <w:rsid w:val="0062122B"/>
    <w:rsid w:val="0062794C"/>
    <w:rsid w:val="00635C5B"/>
    <w:rsid w:val="00651A08"/>
    <w:rsid w:val="00670434"/>
    <w:rsid w:val="00670C82"/>
    <w:rsid w:val="006C04B2"/>
    <w:rsid w:val="006C1D2C"/>
    <w:rsid w:val="006E078C"/>
    <w:rsid w:val="006E5F38"/>
    <w:rsid w:val="00720B2C"/>
    <w:rsid w:val="0073360D"/>
    <w:rsid w:val="00740EEA"/>
    <w:rsid w:val="007452F2"/>
    <w:rsid w:val="007618B7"/>
    <w:rsid w:val="00794804"/>
    <w:rsid w:val="007A005B"/>
    <w:rsid w:val="007A390A"/>
    <w:rsid w:val="007B33F1"/>
    <w:rsid w:val="007C0308"/>
    <w:rsid w:val="007C2FF2"/>
    <w:rsid w:val="007D03F5"/>
    <w:rsid w:val="007D30ED"/>
    <w:rsid w:val="007D7541"/>
    <w:rsid w:val="007F1F99"/>
    <w:rsid w:val="007F28AE"/>
    <w:rsid w:val="007F29ED"/>
    <w:rsid w:val="007F75C8"/>
    <w:rsid w:val="007F768F"/>
    <w:rsid w:val="00800B95"/>
    <w:rsid w:val="008049D9"/>
    <w:rsid w:val="0080791D"/>
    <w:rsid w:val="00810550"/>
    <w:rsid w:val="00827606"/>
    <w:rsid w:val="00853717"/>
    <w:rsid w:val="00874537"/>
    <w:rsid w:val="008835C3"/>
    <w:rsid w:val="008972DA"/>
    <w:rsid w:val="008A2AB1"/>
    <w:rsid w:val="008A2C7D"/>
    <w:rsid w:val="008A3CE5"/>
    <w:rsid w:val="008C4B23"/>
    <w:rsid w:val="00907F0F"/>
    <w:rsid w:val="00911B94"/>
    <w:rsid w:val="009230F6"/>
    <w:rsid w:val="00927A2F"/>
    <w:rsid w:val="009303D9"/>
    <w:rsid w:val="00933C64"/>
    <w:rsid w:val="009639D2"/>
    <w:rsid w:val="00964259"/>
    <w:rsid w:val="009657CC"/>
    <w:rsid w:val="00966938"/>
    <w:rsid w:val="009706B6"/>
    <w:rsid w:val="00972203"/>
    <w:rsid w:val="009929AE"/>
    <w:rsid w:val="009A7E64"/>
    <w:rsid w:val="009A7EC2"/>
    <w:rsid w:val="009B145B"/>
    <w:rsid w:val="009B5797"/>
    <w:rsid w:val="009B6A51"/>
    <w:rsid w:val="009B6DC9"/>
    <w:rsid w:val="009B759E"/>
    <w:rsid w:val="009C41FF"/>
    <w:rsid w:val="009D66F7"/>
    <w:rsid w:val="009F55EC"/>
    <w:rsid w:val="009F5809"/>
    <w:rsid w:val="00A02A7D"/>
    <w:rsid w:val="00A11D22"/>
    <w:rsid w:val="00A1233D"/>
    <w:rsid w:val="00A25270"/>
    <w:rsid w:val="00A33E5D"/>
    <w:rsid w:val="00A923A8"/>
    <w:rsid w:val="00AA036B"/>
    <w:rsid w:val="00AE3409"/>
    <w:rsid w:val="00AE611C"/>
    <w:rsid w:val="00B0623C"/>
    <w:rsid w:val="00B11A60"/>
    <w:rsid w:val="00B22613"/>
    <w:rsid w:val="00B2414F"/>
    <w:rsid w:val="00B374F9"/>
    <w:rsid w:val="00B43A1A"/>
    <w:rsid w:val="00B522EA"/>
    <w:rsid w:val="00B536A3"/>
    <w:rsid w:val="00B57EB1"/>
    <w:rsid w:val="00B65363"/>
    <w:rsid w:val="00B706ED"/>
    <w:rsid w:val="00B86067"/>
    <w:rsid w:val="00B92FB4"/>
    <w:rsid w:val="00BA1025"/>
    <w:rsid w:val="00BC3420"/>
    <w:rsid w:val="00BE7D3C"/>
    <w:rsid w:val="00BF45B5"/>
    <w:rsid w:val="00BF5FF6"/>
    <w:rsid w:val="00BF6E1D"/>
    <w:rsid w:val="00C0207F"/>
    <w:rsid w:val="00C07ED5"/>
    <w:rsid w:val="00C16117"/>
    <w:rsid w:val="00C16223"/>
    <w:rsid w:val="00C919A4"/>
    <w:rsid w:val="00C94BAE"/>
    <w:rsid w:val="00C953C1"/>
    <w:rsid w:val="00CA0376"/>
    <w:rsid w:val="00CA5CCA"/>
    <w:rsid w:val="00CC101D"/>
    <w:rsid w:val="00CC393F"/>
    <w:rsid w:val="00CD453F"/>
    <w:rsid w:val="00CD6689"/>
    <w:rsid w:val="00CF6101"/>
    <w:rsid w:val="00CF6D3A"/>
    <w:rsid w:val="00D2089A"/>
    <w:rsid w:val="00D210A3"/>
    <w:rsid w:val="00D36AB5"/>
    <w:rsid w:val="00D43F0A"/>
    <w:rsid w:val="00D632BE"/>
    <w:rsid w:val="00D7536F"/>
    <w:rsid w:val="00D80CBE"/>
    <w:rsid w:val="00DA7AFA"/>
    <w:rsid w:val="00DC2904"/>
    <w:rsid w:val="00DD4732"/>
    <w:rsid w:val="00DD7541"/>
    <w:rsid w:val="00DE0FA9"/>
    <w:rsid w:val="00E04861"/>
    <w:rsid w:val="00E169D5"/>
    <w:rsid w:val="00E367FE"/>
    <w:rsid w:val="00E515E3"/>
    <w:rsid w:val="00E55AE6"/>
    <w:rsid w:val="00E6083A"/>
    <w:rsid w:val="00E61E12"/>
    <w:rsid w:val="00E7596C"/>
    <w:rsid w:val="00E76B1A"/>
    <w:rsid w:val="00E878F2"/>
    <w:rsid w:val="00EB1BFB"/>
    <w:rsid w:val="00ED0149"/>
    <w:rsid w:val="00EE595C"/>
    <w:rsid w:val="00EE6482"/>
    <w:rsid w:val="00F021CF"/>
    <w:rsid w:val="00F03103"/>
    <w:rsid w:val="00F136EE"/>
    <w:rsid w:val="00F14926"/>
    <w:rsid w:val="00F2091B"/>
    <w:rsid w:val="00F271DE"/>
    <w:rsid w:val="00F627DA"/>
    <w:rsid w:val="00F65A58"/>
    <w:rsid w:val="00F7288F"/>
    <w:rsid w:val="00F74FBD"/>
    <w:rsid w:val="00F818F6"/>
    <w:rsid w:val="00F81AB6"/>
    <w:rsid w:val="00F82707"/>
    <w:rsid w:val="00F85B9A"/>
    <w:rsid w:val="00F9441B"/>
    <w:rsid w:val="00FA4C32"/>
    <w:rsid w:val="00FB6124"/>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D80CBE"/>
    <w:pPr>
      <w:numPr>
        <w:ilvl w:val="2"/>
        <w:numId w:val="4"/>
      </w:numPr>
      <w:spacing w:before="40" w:after="40"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 w:type="paragraph" w:styleId="FootnoteText">
    <w:name w:val="footnote text"/>
    <w:basedOn w:val="Normal"/>
    <w:link w:val="FootnoteTextChar"/>
    <w:rsid w:val="00D36AB5"/>
    <w:rPr>
      <w:sz w:val="16"/>
      <w:szCs w:val="24"/>
    </w:rPr>
  </w:style>
  <w:style w:type="character" w:customStyle="1" w:styleId="FootnoteTextChar">
    <w:name w:val="Footnote Text Char"/>
    <w:basedOn w:val="DefaultParagraphFont"/>
    <w:link w:val="FootnoteText"/>
    <w:rsid w:val="00D36AB5"/>
    <w:rPr>
      <w:sz w:val="16"/>
      <w:szCs w:val="24"/>
    </w:rPr>
  </w:style>
  <w:style w:type="character" w:styleId="FootnoteReference">
    <w:name w:val="footnote reference"/>
    <w:basedOn w:val="DefaultParagraphFont"/>
    <w:rsid w:val="00D36A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21224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17678606">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39333257">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644143700787401"/>
          <c:w val="0.884984721942476"/>
          <c:h val="0.807851851851852"/>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4"/>
                  <c:y val="0.01562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0.07</c:v>
                </c:pt>
                <c:pt idx="3">
                  <c:v>0.02</c:v>
                </c:pt>
                <c:pt idx="4">
                  <c:v>0.1</c:v>
                </c:pt>
              </c:numCache>
            </c:numRef>
          </c:val>
        </c:ser>
        <c:ser>
          <c:idx val="1"/>
          <c:order val="1"/>
          <c:tx>
            <c:strRef>
              <c:f>Sheet1!$M$27</c:f>
              <c:strCache>
                <c:ptCount val="1"/>
                <c:pt idx="0">
                  <c:v>lines</c:v>
                </c:pt>
              </c:strCache>
            </c:strRef>
          </c:tx>
          <c:invertIfNegative val="0"/>
          <c:dLbls>
            <c:dLbl>
              <c:idx val="4"/>
              <c:layout>
                <c:manualLayout>
                  <c:x val="-0.00793178663493952"/>
                  <c:y val="0.0156243848425197"/>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E-16"/>
                  <c:y val="0.015625"/>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2115907448"/>
        <c:axId val="2115910840"/>
      </c:barChart>
      <c:catAx>
        <c:axId val="2115907448"/>
        <c:scaling>
          <c:orientation val="minMax"/>
        </c:scaling>
        <c:delete val="0"/>
        <c:axPos val="b"/>
        <c:majorTickMark val="out"/>
        <c:minorTickMark val="none"/>
        <c:tickLblPos val="nextTo"/>
        <c:spPr>
          <a:ln w="9525" cap="sq" cmpd="sng">
            <a:solidFill>
              <a:schemeClr val="tx1"/>
            </a:solidFill>
            <a:bevel/>
          </a:ln>
        </c:spPr>
        <c:crossAx val="2115910840"/>
        <c:crosses val="autoZero"/>
        <c:auto val="1"/>
        <c:lblAlgn val="ctr"/>
        <c:lblOffset val="100"/>
        <c:noMultiLvlLbl val="0"/>
      </c:catAx>
      <c:valAx>
        <c:axId val="2115910840"/>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2115907448"/>
        <c:crosses val="autoZero"/>
        <c:crossBetween val="between"/>
      </c:valAx>
      <c:spPr>
        <a:ln>
          <a:noFill/>
        </a:ln>
      </c:spPr>
    </c:plotArea>
    <c:legend>
      <c:legendPos val="r"/>
      <c:layout>
        <c:manualLayout>
          <c:xMode val="edge"/>
          <c:yMode val="edge"/>
          <c:x val="0.821537923464504"/>
          <c:y val="0.0334627214566929"/>
          <c:w val="0.136936675301072"/>
          <c:h val="0.298114440007114"/>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70118798257014"/>
          <c:w val="0.881806698612406"/>
          <c:h val="0.802891522054889"/>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6"/>
                  <c:y val="0.0077663787172234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8</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0.00396589331746976"/>
                  <c:y val="0.0077669902912621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2116001880"/>
        <c:axId val="2116005080"/>
      </c:barChart>
      <c:catAx>
        <c:axId val="2116001880"/>
        <c:scaling>
          <c:orientation val="minMax"/>
        </c:scaling>
        <c:delete val="0"/>
        <c:axPos val="b"/>
        <c:majorTickMark val="out"/>
        <c:minorTickMark val="none"/>
        <c:tickLblPos val="nextTo"/>
        <c:spPr>
          <a:ln w="9525" cap="sq" cmpd="sng">
            <a:solidFill>
              <a:schemeClr val="tx1"/>
            </a:solidFill>
            <a:bevel/>
          </a:ln>
        </c:spPr>
        <c:crossAx val="2116005080"/>
        <c:crosses val="autoZero"/>
        <c:auto val="1"/>
        <c:lblAlgn val="ctr"/>
        <c:lblOffset val="100"/>
        <c:noMultiLvlLbl val="0"/>
      </c:catAx>
      <c:valAx>
        <c:axId val="2116005080"/>
        <c:scaling>
          <c:orientation val="minMax"/>
        </c:scaling>
        <c:delete val="0"/>
        <c:axPos val="l"/>
        <c:numFmt formatCode="0%" sourceLinked="1"/>
        <c:majorTickMark val="out"/>
        <c:minorTickMark val="none"/>
        <c:tickLblPos val="nextTo"/>
        <c:spPr>
          <a:ln w="9525" cap="sq" cmpd="sng">
            <a:solidFill>
              <a:schemeClr val="tx1"/>
            </a:solidFill>
            <a:bevel/>
          </a:ln>
        </c:spPr>
        <c:crossAx val="2116001880"/>
        <c:crosses val="autoZero"/>
        <c:crossBetween val="between"/>
      </c:valAx>
    </c:plotArea>
    <c:legend>
      <c:legendPos val="r"/>
      <c:layout>
        <c:manualLayout>
          <c:xMode val="edge"/>
          <c:yMode val="edge"/>
          <c:x val="0.822138428413284"/>
          <c:y val="0.0650231633667151"/>
          <c:w val="0.136046244219473"/>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7B78D2-F842-8248-A023-8A64AD95C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5</TotalTime>
  <Pages>10</Pages>
  <Words>11319</Words>
  <Characters>64521</Characters>
  <Application>Microsoft Macintosh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5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Heather Michaud</cp:lastModifiedBy>
  <cp:revision>104</cp:revision>
  <cp:lastPrinted>2013-12-13T11:58:00Z</cp:lastPrinted>
  <dcterms:created xsi:type="dcterms:W3CDTF">2013-12-11T09:36:00Z</dcterms:created>
  <dcterms:modified xsi:type="dcterms:W3CDTF">2013-12-13T13:42:00Z</dcterms:modified>
</cp:coreProperties>
</file>